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E4A16D" w14:textId="77777777" w:rsidR="00745133" w:rsidRPr="00B326AF" w:rsidRDefault="00745133" w:rsidP="00745133">
      <w:pPr>
        <w:rPr>
          <w:b/>
          <w:bCs/>
          <w:sz w:val="28"/>
          <w:szCs w:val="28"/>
        </w:rPr>
      </w:pPr>
      <w:proofErr w:type="gramStart"/>
      <w:r>
        <w:rPr>
          <w:b/>
          <w:bCs/>
          <w:sz w:val="28"/>
          <w:szCs w:val="28"/>
        </w:rPr>
        <w:t>Robust In-</w:t>
      </w:r>
      <w:proofErr w:type="spellStart"/>
      <w:r>
        <w:rPr>
          <w:b/>
          <w:bCs/>
          <w:sz w:val="28"/>
          <w:szCs w:val="28"/>
        </w:rPr>
        <w:t>Silico</w:t>
      </w:r>
      <w:proofErr w:type="spellEnd"/>
      <w:r>
        <w:rPr>
          <w:b/>
          <w:bCs/>
          <w:sz w:val="28"/>
          <w:szCs w:val="28"/>
        </w:rPr>
        <w:t xml:space="preserve"> identification of Cancer Cell Lines based on Next Generation Sequencing.</w:t>
      </w:r>
      <w:proofErr w:type="gramEnd"/>
    </w:p>
    <w:p w14:paraId="0311C53E" w14:textId="77777777" w:rsidR="00745133" w:rsidRPr="00940ED9" w:rsidRDefault="00745133" w:rsidP="00745133">
      <w:pPr>
        <w:rPr>
          <w:szCs w:val="20"/>
        </w:rPr>
      </w:pPr>
      <w:proofErr w:type="spellStart"/>
      <w:r>
        <w:rPr>
          <w:szCs w:val="20"/>
        </w:rPr>
        <w:t>Raik</w:t>
      </w:r>
      <w:proofErr w:type="spellEnd"/>
      <w:r>
        <w:rPr>
          <w:szCs w:val="20"/>
        </w:rPr>
        <w:t xml:space="preserve"> Otto</w:t>
      </w:r>
      <w:r w:rsidRPr="00940ED9">
        <w:rPr>
          <w:szCs w:val="20"/>
          <w:vertAlign w:val="superscript"/>
        </w:rPr>
        <w:t>1</w:t>
      </w:r>
      <w:proofErr w:type="gramStart"/>
      <w:r w:rsidRPr="00940ED9">
        <w:rPr>
          <w:szCs w:val="20"/>
          <w:vertAlign w:val="superscript"/>
        </w:rPr>
        <w:t>,</w:t>
      </w:r>
      <w:r w:rsidRPr="00940ED9">
        <w:rPr>
          <w:szCs w:val="20"/>
        </w:rPr>
        <w:t>*</w:t>
      </w:r>
      <w:proofErr w:type="gramEnd"/>
      <w:r w:rsidRPr="00940ED9">
        <w:rPr>
          <w:szCs w:val="20"/>
        </w:rPr>
        <w:t>,</w:t>
      </w:r>
      <w:r>
        <w:rPr>
          <w:szCs w:val="20"/>
        </w:rPr>
        <w:t xml:space="preserve"> Christine Sers</w:t>
      </w:r>
      <w:r>
        <w:rPr>
          <w:szCs w:val="20"/>
          <w:vertAlign w:val="superscript"/>
        </w:rPr>
        <w:t>2,3</w:t>
      </w:r>
      <w:r>
        <w:rPr>
          <w:szCs w:val="20"/>
        </w:rPr>
        <w:t>,</w:t>
      </w:r>
      <w:r w:rsidRPr="00940ED9">
        <w:rPr>
          <w:szCs w:val="20"/>
        </w:rPr>
        <w:t xml:space="preserve"> </w:t>
      </w:r>
      <w:r>
        <w:rPr>
          <w:szCs w:val="20"/>
        </w:rPr>
        <w:t>Ulf Leser</w:t>
      </w:r>
      <w:r w:rsidRPr="00940ED9">
        <w:rPr>
          <w:szCs w:val="20"/>
          <w:vertAlign w:val="superscript"/>
        </w:rPr>
        <w:t>1</w:t>
      </w:r>
    </w:p>
    <w:p w14:paraId="5BC88B8D" w14:textId="77777777" w:rsidR="00745133" w:rsidRPr="00896F26" w:rsidRDefault="00745133" w:rsidP="00745133">
      <w:pPr>
        <w:spacing w:after="0"/>
        <w:rPr>
          <w:szCs w:val="20"/>
        </w:rPr>
      </w:pPr>
      <w:r w:rsidRPr="0019618B">
        <w:rPr>
          <w:szCs w:val="20"/>
          <w:vertAlign w:val="superscript"/>
        </w:rPr>
        <w:t>1</w:t>
      </w:r>
      <w:r w:rsidRPr="0019618B">
        <w:rPr>
          <w:szCs w:val="20"/>
        </w:rPr>
        <w:t xml:space="preserve"> Knowledge Management in Bioinformatics, Institute for Computer Science, Humboldt-</w:t>
      </w:r>
      <w:proofErr w:type="spellStart"/>
      <w:r w:rsidRPr="0019618B">
        <w:rPr>
          <w:szCs w:val="20"/>
        </w:rPr>
        <w:t>Universität</w:t>
      </w:r>
      <w:proofErr w:type="spellEnd"/>
      <w:r w:rsidRPr="0019618B">
        <w:rPr>
          <w:szCs w:val="20"/>
        </w:rPr>
        <w:t xml:space="preserve"> </w:t>
      </w:r>
      <w:proofErr w:type="spellStart"/>
      <w:r w:rsidRPr="0019618B">
        <w:rPr>
          <w:szCs w:val="20"/>
        </w:rPr>
        <w:t>zu</w:t>
      </w:r>
      <w:proofErr w:type="spellEnd"/>
      <w:r w:rsidRPr="0019618B">
        <w:rPr>
          <w:szCs w:val="20"/>
        </w:rPr>
        <w:t xml:space="preserve"> Berlin, </w:t>
      </w:r>
      <w:proofErr w:type="spellStart"/>
      <w:r w:rsidRPr="0019618B">
        <w:rPr>
          <w:szCs w:val="20"/>
        </w:rPr>
        <w:t>Unter</w:t>
      </w:r>
      <w:proofErr w:type="spellEnd"/>
      <w:r w:rsidRPr="0019618B">
        <w:rPr>
          <w:szCs w:val="20"/>
        </w:rPr>
        <w:t xml:space="preserve"> den Linden 6, 10099, Berlin, Germany</w:t>
      </w:r>
    </w:p>
    <w:p w14:paraId="379E8AA0" w14:textId="77777777" w:rsidR="00745133" w:rsidRDefault="00745133" w:rsidP="00745133">
      <w:pPr>
        <w:spacing w:after="0"/>
      </w:pPr>
      <w:r>
        <w:rPr>
          <w:vertAlign w:val="superscript"/>
        </w:rPr>
        <w:t>2</w:t>
      </w:r>
      <w:r w:rsidRPr="00CC57BB">
        <w:t xml:space="preserve">Charité </w:t>
      </w:r>
      <w:proofErr w:type="spellStart"/>
      <w:r w:rsidRPr="00CC57BB">
        <w:t>Universitätsmedizin</w:t>
      </w:r>
      <w:proofErr w:type="spellEnd"/>
      <w:r w:rsidRPr="00CC57BB">
        <w:t xml:space="preserve"> Berlin, Institute of Pathology, Berlin 10117, Germany</w:t>
      </w:r>
    </w:p>
    <w:p w14:paraId="5838E3E8" w14:textId="77777777" w:rsidR="00745133" w:rsidRDefault="00745133" w:rsidP="00745133">
      <w:pPr>
        <w:rPr>
          <w:sz w:val="18"/>
          <w:szCs w:val="18"/>
        </w:rPr>
      </w:pPr>
      <w:r>
        <w:rPr>
          <w:vertAlign w:val="superscript"/>
        </w:rPr>
        <w:t>3</w:t>
      </w:r>
      <w:r w:rsidRPr="00CC57BB">
        <w:rPr>
          <w:vertAlign w:val="superscript"/>
        </w:rPr>
        <w:t xml:space="preserve"> </w:t>
      </w:r>
      <w:r w:rsidRPr="00CC57BB">
        <w:t xml:space="preserve">DKTK, German Consortium for Translational Cancer Research, Partner Site Berlin </w:t>
      </w:r>
      <w:r w:rsidRPr="00940ED9">
        <w:rPr>
          <w:sz w:val="18"/>
          <w:szCs w:val="18"/>
        </w:rPr>
        <w:t xml:space="preserve">* </w:t>
      </w:r>
      <w:proofErr w:type="gramStart"/>
      <w:r w:rsidRPr="00940ED9">
        <w:rPr>
          <w:sz w:val="18"/>
          <w:szCs w:val="18"/>
        </w:rPr>
        <w:t>To</w:t>
      </w:r>
      <w:proofErr w:type="gramEnd"/>
      <w:r w:rsidRPr="00940ED9">
        <w:rPr>
          <w:sz w:val="18"/>
          <w:szCs w:val="18"/>
        </w:rPr>
        <w:t xml:space="preserve"> whom correspondence should be addressed</w:t>
      </w:r>
      <w:r>
        <w:rPr>
          <w:sz w:val="18"/>
          <w:szCs w:val="18"/>
        </w:rPr>
        <w:t>. Tel: 0049 030 2</w:t>
      </w:r>
      <w:bookmarkStart w:id="0" w:name="_GoBack"/>
      <w:bookmarkEnd w:id="0"/>
      <w:r>
        <w:rPr>
          <w:sz w:val="18"/>
          <w:szCs w:val="18"/>
        </w:rPr>
        <w:t>093 3086;</w:t>
      </w:r>
      <w:r w:rsidRPr="00940ED9">
        <w:rPr>
          <w:sz w:val="18"/>
          <w:szCs w:val="18"/>
        </w:rPr>
        <w:t xml:space="preserve"> </w:t>
      </w:r>
      <w:r>
        <w:rPr>
          <w:sz w:val="18"/>
          <w:szCs w:val="18"/>
        </w:rPr>
        <w:t>F</w:t>
      </w:r>
      <w:r w:rsidRPr="00940ED9">
        <w:rPr>
          <w:sz w:val="18"/>
          <w:szCs w:val="18"/>
        </w:rPr>
        <w:t>ax</w:t>
      </w:r>
      <w:r>
        <w:rPr>
          <w:sz w:val="18"/>
          <w:szCs w:val="18"/>
        </w:rPr>
        <w:t>: 0049 030 2093 5484;</w:t>
      </w:r>
      <w:r w:rsidRPr="00940ED9">
        <w:rPr>
          <w:sz w:val="18"/>
          <w:szCs w:val="18"/>
        </w:rPr>
        <w:t xml:space="preserve"> </w:t>
      </w:r>
      <w:r>
        <w:rPr>
          <w:sz w:val="18"/>
          <w:szCs w:val="18"/>
        </w:rPr>
        <w:t>E</w:t>
      </w:r>
      <w:r w:rsidRPr="00940ED9">
        <w:rPr>
          <w:sz w:val="18"/>
          <w:szCs w:val="18"/>
        </w:rPr>
        <w:t>mail</w:t>
      </w:r>
      <w:r>
        <w:rPr>
          <w:sz w:val="18"/>
          <w:szCs w:val="18"/>
        </w:rPr>
        <w:t xml:space="preserve">: </w:t>
      </w:r>
      <w:hyperlink r:id="rId9" w:history="1">
        <w:r w:rsidRPr="00D442FE">
          <w:rPr>
            <w:rStyle w:val="Hyperlink"/>
            <w:rFonts w:cs="Arial"/>
            <w:sz w:val="18"/>
            <w:szCs w:val="18"/>
          </w:rPr>
          <w:t>raik.otto@hu-berlin.de</w:t>
        </w:r>
      </w:hyperlink>
      <w:r>
        <w:rPr>
          <w:sz w:val="18"/>
          <w:szCs w:val="18"/>
        </w:rPr>
        <w:t xml:space="preserve"> </w:t>
      </w:r>
      <w:r>
        <w:rPr>
          <w:sz w:val="18"/>
          <w:szCs w:val="18"/>
        </w:rPr>
        <w:softHyphen/>
      </w:r>
      <w:r>
        <w:rPr>
          <w:sz w:val="18"/>
          <w:szCs w:val="18"/>
        </w:rPr>
        <w:softHyphen/>
      </w:r>
      <w:r>
        <w:rPr>
          <w:sz w:val="18"/>
          <w:szCs w:val="18"/>
        </w:rPr>
        <w:softHyphen/>
      </w:r>
      <w:r>
        <w:rPr>
          <w:sz w:val="18"/>
          <w:szCs w:val="18"/>
        </w:rPr>
        <w:softHyphen/>
      </w:r>
      <w:r>
        <w:rPr>
          <w:sz w:val="18"/>
          <w:szCs w:val="18"/>
        </w:rPr>
        <w:softHyphen/>
      </w:r>
      <w:r>
        <w:rPr>
          <w:sz w:val="18"/>
          <w:szCs w:val="18"/>
        </w:rPr>
        <w:softHyphen/>
      </w:r>
    </w:p>
    <w:p w14:paraId="198C1593" w14:textId="77777777" w:rsidR="00745133" w:rsidRDefault="00745133" w:rsidP="00745133">
      <w:pPr>
        <w:rPr>
          <w:sz w:val="18"/>
          <w:szCs w:val="18"/>
        </w:rPr>
      </w:pPr>
      <w:r>
        <w:rPr>
          <w:sz w:val="18"/>
          <w:szCs w:val="18"/>
        </w:rPr>
        <w:t xml:space="preserve">Keywords: Cancer Cell Lines, Next-Generation Sequencing, Cell Line-identification, DNA-Sequencing, data-heterogeneity and </w:t>
      </w:r>
      <w:r w:rsidRPr="00ED270F">
        <w:rPr>
          <w:sz w:val="18"/>
          <w:szCs w:val="18"/>
        </w:rPr>
        <w:t>incompleteness</w:t>
      </w:r>
    </w:p>
    <w:p w14:paraId="1016497F" w14:textId="420E54FE" w:rsidR="00822FC9" w:rsidRDefault="00822FC9">
      <w:pPr>
        <w:spacing w:after="0" w:line="240" w:lineRule="auto"/>
        <w:jc w:val="left"/>
        <w:rPr>
          <w:sz w:val="18"/>
          <w:szCs w:val="18"/>
        </w:rPr>
      </w:pPr>
      <w:r>
        <w:rPr>
          <w:sz w:val="18"/>
          <w:szCs w:val="18"/>
        </w:rPr>
        <w:br w:type="page"/>
      </w:r>
    </w:p>
    <w:p w14:paraId="3ADF7588" w14:textId="77777777" w:rsidR="00822FC9" w:rsidRPr="00FF3254" w:rsidRDefault="00822FC9" w:rsidP="009578C0">
      <w:pPr>
        <w:rPr>
          <w:color w:val="FF0000"/>
        </w:rPr>
      </w:pPr>
    </w:p>
    <w:p w14:paraId="21F99194" w14:textId="77777777" w:rsidR="00BE563A" w:rsidRPr="00CC1C36" w:rsidRDefault="00BE563A" w:rsidP="002A3434">
      <w:pPr>
        <w:rPr>
          <w:color w:val="FF0000"/>
          <w:szCs w:val="20"/>
        </w:rPr>
      </w:pPr>
      <w:r w:rsidRPr="008348E6">
        <w:rPr>
          <w:b/>
          <w:bCs/>
        </w:rPr>
        <w:t>ABSTRACT</w:t>
      </w:r>
      <w:r w:rsidR="001E6238">
        <w:rPr>
          <w:b/>
          <w:bCs/>
        </w:rPr>
        <w:t xml:space="preserve"> </w:t>
      </w:r>
      <w:r w:rsidR="001E6238" w:rsidRPr="001E6238">
        <w:rPr>
          <w:b/>
          <w:bCs/>
          <w:color w:val="FF6600"/>
        </w:rPr>
        <w:t>(</w:t>
      </w:r>
      <w:r w:rsidR="00B76B0C">
        <w:rPr>
          <w:b/>
          <w:bCs/>
          <w:color w:val="FF6600"/>
        </w:rPr>
        <w:t xml:space="preserve">max </w:t>
      </w:r>
      <w:r w:rsidR="001E6238" w:rsidRPr="001E6238">
        <w:rPr>
          <w:b/>
          <w:bCs/>
          <w:color w:val="FF6600"/>
        </w:rPr>
        <w:t>200 words)</w:t>
      </w:r>
    </w:p>
    <w:p w14:paraId="4F028BFB" w14:textId="3E35DB1D" w:rsidR="00745133" w:rsidRDefault="00745133" w:rsidP="00745133">
      <w:r w:rsidRPr="00C248BD">
        <w:t xml:space="preserve">Cancer cell lines (CCL) are important tools for cancer researchers </w:t>
      </w:r>
      <w:proofErr w:type="gramStart"/>
      <w:r w:rsidRPr="00C248BD">
        <w:t>world-wide</w:t>
      </w:r>
      <w:proofErr w:type="gramEnd"/>
      <w:r w:rsidRPr="00C248BD">
        <w:t xml:space="preserve">. However, handling </w:t>
      </w:r>
      <w:r>
        <w:t xml:space="preserve">of </w:t>
      </w:r>
      <w:r w:rsidRPr="00C248BD">
        <w:t>cancer cell lines is error-prone</w:t>
      </w:r>
      <w:r>
        <w:t xml:space="preserve">, and </w:t>
      </w:r>
      <w:r w:rsidRPr="00C248BD">
        <w:t>critical errors such as misidentification and cross-contamination</w:t>
      </w:r>
      <w:r>
        <w:t xml:space="preserve"> occur more often than acceptable</w:t>
      </w:r>
      <w:r w:rsidRPr="00C248BD">
        <w:t xml:space="preserve">. </w:t>
      </w:r>
      <w:r>
        <w:t xml:space="preserve">Based on the fact that </w:t>
      </w:r>
      <w:r w:rsidRPr="00C248BD">
        <w:t>CCL today very often are sequenced (partly or entirely) anyway as part of the studies performed</w:t>
      </w:r>
      <w:r>
        <w:t xml:space="preserve">, we developed </w:t>
      </w:r>
      <w:proofErr w:type="spellStart"/>
      <w:r w:rsidRPr="00C248BD">
        <w:t>Uniquorn</w:t>
      </w:r>
      <w:proofErr w:type="spellEnd"/>
      <w:r>
        <w:t>, a computational</w:t>
      </w:r>
      <w:r w:rsidRPr="00C248BD">
        <w:t xml:space="preserve"> method that reliably identifies CCL samples based on var</w:t>
      </w:r>
      <w:r>
        <w:t>iant</w:t>
      </w:r>
      <w:r w:rsidRPr="00C248BD">
        <w:t xml:space="preserve"> profiles </w:t>
      </w:r>
      <w:r>
        <w:t xml:space="preserve">derived from whole </w:t>
      </w:r>
      <w:proofErr w:type="spellStart"/>
      <w:r>
        <w:t>exome</w:t>
      </w:r>
      <w:proofErr w:type="spellEnd"/>
      <w:r>
        <w:t xml:space="preserve"> or whole genome sequencing. Notably, </w:t>
      </w:r>
      <w:proofErr w:type="spellStart"/>
      <w:r>
        <w:t>Uniquorn</w:t>
      </w:r>
      <w:proofErr w:type="spellEnd"/>
      <w:r>
        <w:t xml:space="preserve"> does neither require a particular sequencing technology nor downstream analysis pipeline but works robustly across different NGS platforms and analysis steps. We evaluated </w:t>
      </w:r>
      <w:proofErr w:type="spellStart"/>
      <w:r>
        <w:t>Uniquorn</w:t>
      </w:r>
      <w:proofErr w:type="spellEnd"/>
      <w:r>
        <w:t xml:space="preserve"> by comparing more than 1900 CCL profiles from three large CCL libraries, embracing </w:t>
      </w:r>
      <w:r w:rsidR="00C628C1">
        <w:t>1585</w:t>
      </w:r>
      <w:r>
        <w:t xml:space="preserve"> duplicates, against each other. In this setting, </w:t>
      </w:r>
      <w:r w:rsidRPr="00C248BD">
        <w:t>our method achieves a sensitivity of 9</w:t>
      </w:r>
      <w:r>
        <w:t>7</w:t>
      </w:r>
      <w:r w:rsidRPr="00C248BD">
        <w:t xml:space="preserve">% and specificity of 99%. </w:t>
      </w:r>
      <w:r>
        <w:t xml:space="preserve">Errors are strongly associated to low quality mutation profiles. </w:t>
      </w:r>
      <w:r w:rsidRPr="00C248BD">
        <w:t xml:space="preserve">The R-package </w:t>
      </w:r>
      <w:proofErr w:type="spellStart"/>
      <w:r w:rsidRPr="00C248BD">
        <w:t>Uniquorn</w:t>
      </w:r>
      <w:proofErr w:type="spellEnd"/>
      <w:r w:rsidRPr="00C248BD">
        <w:t xml:space="preserve"> </w:t>
      </w:r>
      <w:r>
        <w:t xml:space="preserve">is </w:t>
      </w:r>
      <w:r w:rsidRPr="00C248BD">
        <w:t xml:space="preserve">freely available </w:t>
      </w:r>
      <w:r>
        <w:t>as</w:t>
      </w:r>
      <w:r w:rsidRPr="00C248BD">
        <w:t xml:space="preserve"> </w:t>
      </w:r>
      <w:proofErr w:type="spellStart"/>
      <w:r w:rsidRPr="00C248BD">
        <w:t>Bioconductor</w:t>
      </w:r>
      <w:proofErr w:type="spellEnd"/>
      <w:r>
        <w:t>-package</w:t>
      </w:r>
      <w:r w:rsidRPr="00C248BD">
        <w:t>.</w:t>
      </w:r>
    </w:p>
    <w:p w14:paraId="275411BE" w14:textId="385BDBF4" w:rsidR="00822FC9" w:rsidRPr="00C248BD" w:rsidRDefault="00822FC9" w:rsidP="00896F26">
      <w:pPr>
        <w:spacing w:after="0" w:line="240" w:lineRule="auto"/>
        <w:jc w:val="left"/>
      </w:pPr>
      <w:r>
        <w:br w:type="page"/>
      </w:r>
    </w:p>
    <w:p w14:paraId="41E81E05" w14:textId="77777777" w:rsidR="00BE563A" w:rsidRPr="00940ED9" w:rsidRDefault="00BE563A" w:rsidP="00363245">
      <w:pPr>
        <w:pStyle w:val="Heading1"/>
      </w:pPr>
      <w:r w:rsidRPr="00940ED9">
        <w:lastRenderedPageBreak/>
        <w:t>INTRODUCTION</w:t>
      </w:r>
    </w:p>
    <w:p w14:paraId="00D488A7" w14:textId="59EB3255" w:rsidR="0026507F" w:rsidRDefault="0026507F" w:rsidP="00795097">
      <w:pPr>
        <w:rPr>
          <w:lang w:val="en-US"/>
        </w:rPr>
      </w:pPr>
      <w:r w:rsidRPr="0026507F">
        <w:rPr>
          <w:lang w:val="en-US"/>
        </w:rPr>
        <w:t xml:space="preserve">Cancer </w:t>
      </w:r>
      <w:r w:rsidR="005D5EF3">
        <w:rPr>
          <w:lang w:val="en-US"/>
        </w:rPr>
        <w:t>C</w:t>
      </w:r>
      <w:r w:rsidRPr="0026507F">
        <w:rPr>
          <w:lang w:val="en-US"/>
        </w:rPr>
        <w:t xml:space="preserve">ell </w:t>
      </w:r>
      <w:r w:rsidR="005D5EF3">
        <w:rPr>
          <w:lang w:val="en-US"/>
        </w:rPr>
        <w:t>L</w:t>
      </w:r>
      <w:r w:rsidRPr="0026507F">
        <w:rPr>
          <w:lang w:val="en-US"/>
        </w:rPr>
        <w:t>ines (</w:t>
      </w:r>
      <w:r w:rsidR="0003427E">
        <w:rPr>
          <w:lang w:val="en-US"/>
        </w:rPr>
        <w:t>C</w:t>
      </w:r>
      <w:r w:rsidRPr="0026507F">
        <w:rPr>
          <w:lang w:val="en-US"/>
        </w:rPr>
        <w:t xml:space="preserve">CLs) are </w:t>
      </w:r>
      <w:r w:rsidR="00E817EF">
        <w:rPr>
          <w:lang w:val="en-US"/>
        </w:rPr>
        <w:t xml:space="preserve">an </w:t>
      </w:r>
      <w:r w:rsidR="00B12C46">
        <w:rPr>
          <w:lang w:val="en-US"/>
        </w:rPr>
        <w:t>essential</w:t>
      </w:r>
      <w:r w:rsidR="00E817EF">
        <w:rPr>
          <w:lang w:val="en-US"/>
        </w:rPr>
        <w:t xml:space="preserve"> tool</w:t>
      </w:r>
      <w:r w:rsidRPr="0026507F">
        <w:rPr>
          <w:lang w:val="en-US"/>
        </w:rPr>
        <w:t xml:space="preserve"> for</w:t>
      </w:r>
      <w:r w:rsidR="00650637">
        <w:rPr>
          <w:lang w:val="en-US"/>
        </w:rPr>
        <w:t xml:space="preserve"> cancer research</w:t>
      </w:r>
      <w:r w:rsidR="004A37A0">
        <w:rPr>
          <w:lang w:val="en-US"/>
        </w:rPr>
        <w:t xml:space="preserve"> </w:t>
      </w:r>
      <w:proofErr w:type="gramStart"/>
      <w:r w:rsidR="004A37A0">
        <w:rPr>
          <w:lang w:val="en-US"/>
        </w:rPr>
        <w:t>world-wide</w:t>
      </w:r>
      <w:proofErr w:type="gramEnd"/>
      <w:r w:rsidR="00493499">
        <w:rPr>
          <w:lang w:val="en-US"/>
        </w:rPr>
        <w:t xml:space="preserve"> </w:t>
      </w:r>
      <w:r w:rsidR="000A49D6">
        <w:rPr>
          <w:lang w:val="en-US"/>
        </w:rPr>
        <w:fldChar w:fldCharType="begin">
          <w:fldData xml:space="preserve">PEVuZE5vdGU+PENpdGU+PEF1dGhvcj5DYXBlcy1EYXZpczwvQXV0aG9yPjxZZWFyPjIwMTM8L1ll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</w:fldData>
        </w:fldChar>
      </w:r>
      <w:r w:rsidR="00CF5015">
        <w:rPr>
          <w:lang w:val="en-US"/>
        </w:rPr>
        <w:instrText xml:space="preserve"> ADDIN EN.CITE </w:instrText>
      </w:r>
      <w:r w:rsidR="00CF5015">
        <w:rPr>
          <w:lang w:val="en-US"/>
        </w:rPr>
        <w:fldChar w:fldCharType="begin">
          <w:fldData xml:space="preserve">PEVuZE5vdGU+PENpdGU+PEF1dGhvcj5DYXBlcy1EYXZpczwvQXV0aG9yPjxZZWFyPjIwMTM8L1ll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</w:fldData>
        </w:fldChar>
      </w:r>
      <w:r w:rsidR="00CF5015">
        <w:rPr>
          <w:lang w:val="en-US"/>
        </w:rPr>
        <w:instrText xml:space="preserve"> ADDIN EN.CITE.DATA </w:instrText>
      </w:r>
      <w:r w:rsidR="00CF5015">
        <w:rPr>
          <w:lang w:val="en-US"/>
        </w:rPr>
      </w:r>
      <w:r w:rsidR="00CF5015">
        <w:rPr>
          <w:lang w:val="en-US"/>
        </w:rPr>
        <w:fldChar w:fldCharType="end"/>
      </w:r>
      <w:r w:rsidR="000A49D6">
        <w:rPr>
          <w:lang w:val="en-US"/>
        </w:rPr>
      </w:r>
      <w:r w:rsidR="000A49D6">
        <w:rPr>
          <w:lang w:val="en-US"/>
        </w:rPr>
        <w:fldChar w:fldCharType="separate"/>
      </w:r>
      <w:r w:rsidR="00CF5015">
        <w:rPr>
          <w:noProof/>
          <w:lang w:val="en-US"/>
        </w:rPr>
        <w:t>[1]</w:t>
      </w:r>
      <w:r w:rsidR="000A49D6">
        <w:rPr>
          <w:lang w:val="en-US"/>
        </w:rPr>
        <w:fldChar w:fldCharType="end"/>
      </w:r>
      <w:r w:rsidR="00650637">
        <w:rPr>
          <w:lang w:val="en-US"/>
        </w:rPr>
        <w:t xml:space="preserve">. </w:t>
      </w:r>
      <w:r w:rsidR="002D1CAF" w:rsidRPr="002D1CAF">
        <w:rPr>
          <w:lang w:val="en-US"/>
        </w:rPr>
        <w:t>CCLs help to uncover cancer etiology</w:t>
      </w:r>
      <w:r w:rsidR="002F59E1">
        <w:rPr>
          <w:lang w:val="en-US"/>
        </w:rPr>
        <w:t xml:space="preserve"> and</w:t>
      </w:r>
      <w:r w:rsidR="002D1CAF" w:rsidRPr="002D1CAF">
        <w:rPr>
          <w:lang w:val="en-US"/>
        </w:rPr>
        <w:t xml:space="preserve"> to study the mode-of-action of anticancer drugs</w:t>
      </w:r>
      <w:r w:rsidR="002F59E1">
        <w:rPr>
          <w:lang w:val="en-US"/>
        </w:rPr>
        <w:t xml:space="preserve">. They </w:t>
      </w:r>
      <w:r w:rsidR="00B50A55">
        <w:rPr>
          <w:lang w:val="en-US"/>
        </w:rPr>
        <w:t>are</w:t>
      </w:r>
      <w:r w:rsidR="00B50A55" w:rsidRPr="002D1CAF">
        <w:rPr>
          <w:lang w:val="en-US"/>
        </w:rPr>
        <w:t xml:space="preserve"> </w:t>
      </w:r>
      <w:r w:rsidR="002D1CAF" w:rsidRPr="002D1CAF">
        <w:rPr>
          <w:lang w:val="en-US"/>
        </w:rPr>
        <w:t>indispensable for functional investigation of proteins and pathways with much reduced ethical and legal issues compared to pati</w:t>
      </w:r>
      <w:r w:rsidR="00245FA8">
        <w:rPr>
          <w:lang w:val="en-US"/>
        </w:rPr>
        <w:t xml:space="preserve">ent-derived tumor samples </w:t>
      </w:r>
      <w:r w:rsidR="00CF10B3">
        <w:rPr>
          <w:lang w:val="en-US"/>
        </w:rPr>
        <w:fldChar w:fldCharType="begin">
          <w:fldData xml:space="preserve">PEVuZE5vdGU+PENpdGU+PEF1dGhvcj5DYW5jZXIgQ2VsbCBMaW5lIEVuY3ljbG9wZWRpYTwvQXV0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</w:fldData>
        </w:fldChar>
      </w:r>
      <w:r w:rsidR="00CF10B3">
        <w:rPr>
          <w:lang w:val="en-US"/>
        </w:rPr>
        <w:instrText xml:space="preserve"> ADDIN EN.CITE </w:instrText>
      </w:r>
      <w:r w:rsidR="00CF10B3">
        <w:rPr>
          <w:lang w:val="en-US"/>
        </w:rPr>
        <w:fldChar w:fldCharType="begin">
          <w:fldData xml:space="preserve">PEVuZE5vdGU+PENpdGU+PEF1dGhvcj5DYW5jZXIgQ2VsbCBMaW5lIEVuY3ljbG9wZWRpYTwvQXV0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</w:fldData>
        </w:fldChar>
      </w:r>
      <w:r w:rsidR="00CF10B3">
        <w:rPr>
          <w:lang w:val="en-US"/>
        </w:rPr>
        <w:instrText xml:space="preserve"> ADDIN EN.CITE.DATA </w:instrText>
      </w:r>
      <w:r w:rsidR="00CF10B3">
        <w:rPr>
          <w:lang w:val="en-US"/>
        </w:rPr>
      </w:r>
      <w:r w:rsidR="00CF10B3">
        <w:rPr>
          <w:lang w:val="en-US"/>
        </w:rPr>
        <w:fldChar w:fldCharType="end"/>
      </w:r>
      <w:r w:rsidR="00CF10B3">
        <w:rPr>
          <w:lang w:val="en-US"/>
        </w:rPr>
      </w:r>
      <w:r w:rsidR="00CF10B3">
        <w:rPr>
          <w:lang w:val="en-US"/>
        </w:rPr>
        <w:fldChar w:fldCharType="separate"/>
      </w:r>
      <w:r w:rsidR="00CF10B3">
        <w:rPr>
          <w:noProof/>
          <w:lang w:val="en-US"/>
        </w:rPr>
        <w:t>[1, 2]</w:t>
      </w:r>
      <w:r w:rsidR="00CF10B3">
        <w:rPr>
          <w:lang w:val="en-US"/>
        </w:rPr>
        <w:fldChar w:fldCharType="end"/>
      </w:r>
      <w:r w:rsidR="002D1CAF" w:rsidRPr="002D1CAF">
        <w:rPr>
          <w:lang w:val="en-US"/>
        </w:rPr>
        <w:t>. However, CCLs are susceptible to misidentification and cross-contamination</w:t>
      </w:r>
      <w:r w:rsidR="00CF10B3">
        <w:rPr>
          <w:lang w:val="en-US"/>
        </w:rPr>
        <w:t xml:space="preserve"> </w:t>
      </w:r>
      <w:r w:rsidR="00CF10B3">
        <w:rPr>
          <w:lang w:val="en-US"/>
        </w:rPr>
        <w:fldChar w:fldCharType="begin">
          <w:fldData xml:space="preserve">PEVuZE5vdGU+PENpdGU+PEF1dGhvcj5DYW5jZXIgQ2VsbCBMaW5lIEVuY3ljbG9wZWRpYTwvQXV0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</w:fldData>
        </w:fldChar>
      </w:r>
      <w:r w:rsidR="00CF10B3">
        <w:rPr>
          <w:lang w:val="en-US"/>
        </w:rPr>
        <w:instrText xml:space="preserve"> ADDIN EN.CITE </w:instrText>
      </w:r>
      <w:r w:rsidR="00CF10B3">
        <w:rPr>
          <w:lang w:val="en-US"/>
        </w:rPr>
        <w:fldChar w:fldCharType="begin">
          <w:fldData xml:space="preserve">PEVuZE5vdGU+PENpdGU+PEF1dGhvcj5DYW5jZXIgQ2VsbCBMaW5lIEVuY3ljbG9wZWRpYTwvQXV0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</w:fldData>
        </w:fldChar>
      </w:r>
      <w:r w:rsidR="00CF10B3">
        <w:rPr>
          <w:lang w:val="en-US"/>
        </w:rPr>
        <w:instrText xml:space="preserve"> ADDIN EN.CITE.DATA </w:instrText>
      </w:r>
      <w:r w:rsidR="00CF10B3">
        <w:rPr>
          <w:lang w:val="en-US"/>
        </w:rPr>
      </w:r>
      <w:r w:rsidR="00CF10B3">
        <w:rPr>
          <w:lang w:val="en-US"/>
        </w:rPr>
        <w:fldChar w:fldCharType="end"/>
      </w:r>
      <w:r w:rsidR="00CF10B3">
        <w:rPr>
          <w:lang w:val="en-US"/>
        </w:rPr>
      </w:r>
      <w:r w:rsidR="00CF10B3">
        <w:rPr>
          <w:lang w:val="en-US"/>
        </w:rPr>
        <w:fldChar w:fldCharType="separate"/>
      </w:r>
      <w:r w:rsidR="00CF10B3">
        <w:rPr>
          <w:noProof/>
          <w:lang w:val="en-US"/>
        </w:rPr>
        <w:t>[1-8]</w:t>
      </w:r>
      <w:r w:rsidR="00CF10B3">
        <w:rPr>
          <w:lang w:val="en-US"/>
        </w:rPr>
        <w:fldChar w:fldCharType="end"/>
      </w:r>
      <w:proofErr w:type="gramStart"/>
      <w:r w:rsidR="002D1CAF" w:rsidRPr="002D1CAF">
        <w:rPr>
          <w:lang w:val="en-US"/>
        </w:rPr>
        <w:t>;</w:t>
      </w:r>
      <w:proofErr w:type="gramEnd"/>
      <w:r w:rsidR="002D1CAF" w:rsidRPr="002D1CAF">
        <w:rPr>
          <w:lang w:val="en-US"/>
        </w:rPr>
        <w:t xml:space="preserve"> estimates regarding the </w:t>
      </w:r>
      <w:r w:rsidR="004A37A0">
        <w:rPr>
          <w:lang w:val="en-US"/>
        </w:rPr>
        <w:t xml:space="preserve">extend of such problems in published </w:t>
      </w:r>
      <w:r w:rsidR="002D1CAF" w:rsidRPr="002D1CAF">
        <w:rPr>
          <w:lang w:val="en-US"/>
        </w:rPr>
        <w:t xml:space="preserve">scientific </w:t>
      </w:r>
      <w:r w:rsidR="004A37A0">
        <w:rPr>
          <w:lang w:val="en-US"/>
        </w:rPr>
        <w:t xml:space="preserve">results </w:t>
      </w:r>
      <w:r w:rsidR="002D1CAF" w:rsidRPr="002D1CAF">
        <w:rPr>
          <w:lang w:val="en-US"/>
        </w:rPr>
        <w:t xml:space="preserve">range from 18% to 36% </w:t>
      </w:r>
      <w:r w:rsidR="001A4455">
        <w:rPr>
          <w:lang w:val="en-US"/>
        </w:rPr>
        <w:fldChar w:fldCharType="begin">
          <w:fldData xml:space="preserve">PEVuZE5vdGU+PENpdGU+PEF1dGhvcj5NYXN0ZXJzPC9BdXRob3I+PFllYXI+MjAwMDwvWWVhcj48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</w:fldData>
        </w:fldChar>
      </w:r>
      <w:r w:rsidR="001A4455">
        <w:rPr>
          <w:lang w:val="en-US"/>
        </w:rPr>
        <w:instrText xml:space="preserve"> ADDIN EN.CITE </w:instrText>
      </w:r>
      <w:r w:rsidR="001A4455">
        <w:rPr>
          <w:lang w:val="en-US"/>
        </w:rPr>
        <w:fldChar w:fldCharType="begin">
          <w:fldData xml:space="preserve">PEVuZE5vdGU+PENpdGU+PEF1dGhvcj5NYXN0ZXJzPC9BdXRob3I+PFllYXI+MjAwMDwvWWVhcj48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</w:fldData>
        </w:fldChar>
      </w:r>
      <w:r w:rsidR="001A4455">
        <w:rPr>
          <w:lang w:val="en-US"/>
        </w:rPr>
        <w:instrText xml:space="preserve"> ADDIN EN.CITE.DATA </w:instrText>
      </w:r>
      <w:r w:rsidR="001A4455">
        <w:rPr>
          <w:lang w:val="en-US"/>
        </w:rPr>
      </w:r>
      <w:r w:rsidR="001A4455">
        <w:rPr>
          <w:lang w:val="en-US"/>
        </w:rPr>
        <w:fldChar w:fldCharType="end"/>
      </w:r>
      <w:r w:rsidR="001A4455">
        <w:rPr>
          <w:lang w:val="en-US"/>
        </w:rPr>
      </w:r>
      <w:r w:rsidR="001A4455">
        <w:rPr>
          <w:lang w:val="en-US"/>
        </w:rPr>
        <w:fldChar w:fldCharType="separate"/>
      </w:r>
      <w:r w:rsidR="001A4455">
        <w:rPr>
          <w:noProof/>
          <w:lang w:val="en-US"/>
        </w:rPr>
        <w:t>[9, 10]</w:t>
      </w:r>
      <w:r w:rsidR="001A4455">
        <w:rPr>
          <w:lang w:val="en-US"/>
        </w:rPr>
        <w:fldChar w:fldCharType="end"/>
      </w:r>
      <w:r w:rsidR="002D1CAF" w:rsidRPr="002D1CAF">
        <w:rPr>
          <w:lang w:val="en-US"/>
        </w:rPr>
        <w:t>. A prominent example is MDA-MB-435, which was originally derived from the M14 melanoma cell line, yet later misclassified as a breast CL</w:t>
      </w:r>
      <w:r w:rsidR="001A4455">
        <w:rPr>
          <w:lang w:val="en-US"/>
        </w:rPr>
        <w:t xml:space="preserve"> </w:t>
      </w:r>
      <w:r w:rsidR="00E377CB">
        <w:rPr>
          <w:lang w:val="en-US"/>
        </w:rPr>
        <w:fldChar w:fldCharType="begin"/>
      </w:r>
      <w:r w:rsidR="00E377CB">
        <w:rPr>
          <w:lang w:val="en-US"/>
        </w:rPr>
        <w:instrText xml:space="preserve"> ADDIN EN.CITE &lt;EndNote&gt;&lt;Cite&gt;&lt;Author&gt;Ellison&lt;/Author&gt;&lt;Year&gt;2002&lt;/Year&gt;&lt;RecNum&gt;278&lt;/RecNum&gt;&lt;DisplayText&gt;[11]&lt;/DisplayText&gt;&lt;record&gt;&lt;rec-number&gt;278&lt;/rec-number&gt;&lt;foreign-keys&gt;&lt;key app="EN" db-id="de9dpe0t9tep9aeawsyxfw5asfpfs2e0pszz" timestamp="1461164243"&gt;278&lt;/key&gt;&lt;/foreign-keys&gt;&lt;ref-type name="Journal Article"&gt;17&lt;/ref-type&gt;&lt;contributors&gt;&lt;authors&gt;&lt;author&gt;Ellison, G.&lt;/author&gt;&lt;/authors&gt;&lt;/contributors&gt;&lt;titles&gt;&lt;title&gt;Further evidence to support the melanocytic origin of MDA-MB-435&lt;/title&gt;&lt;secondary-title&gt;Molecular Pathology&lt;/secondary-title&gt;&lt;/titles&gt;&lt;pages&gt;294-299&lt;/pages&gt;&lt;volume&gt;55&lt;/volume&gt;&lt;number&gt;5&lt;/number&gt;&lt;dates&gt;&lt;year&gt;2002&lt;/year&gt;&lt;/dates&gt;&lt;isbn&gt;13668714&lt;/isbn&gt;&lt;urls&gt;&lt;related-urls&gt;&lt;url&gt;http://www.ncbi.nlm.nih.gov/pmc/articles/PMC1187258/pdf/mp55000294.pdf&lt;/url&gt;&lt;/related-urls&gt;&lt;/urls&gt;&lt;electronic-resource-num&gt;10.1136/mp.55.5.294&lt;/electronic-resource-num&gt;&lt;/record&gt;&lt;/Cite&gt;&lt;/EndNote&gt;</w:instrText>
      </w:r>
      <w:r w:rsidR="00E377CB">
        <w:rPr>
          <w:lang w:val="en-US"/>
        </w:rPr>
        <w:fldChar w:fldCharType="separate"/>
      </w:r>
      <w:r w:rsidR="00E377CB">
        <w:rPr>
          <w:noProof/>
          <w:lang w:val="en-US"/>
        </w:rPr>
        <w:t>[11]</w:t>
      </w:r>
      <w:r w:rsidR="00E377CB">
        <w:rPr>
          <w:lang w:val="en-US"/>
        </w:rPr>
        <w:fldChar w:fldCharType="end"/>
      </w:r>
      <w:r w:rsidR="002D1CAF" w:rsidRPr="002D1CAF">
        <w:rPr>
          <w:lang w:val="en-US"/>
        </w:rPr>
        <w:t>. This error had wide-ranging, negative consequences because a number of research results were attributed to the wrong tissue-type. Since no universally accepted nomenclature system for CCLs exists</w:t>
      </w:r>
      <w:r w:rsidR="001A4455">
        <w:rPr>
          <w:lang w:val="en-US"/>
        </w:rPr>
        <w:t xml:space="preserve"> </w:t>
      </w:r>
      <w:r w:rsidR="00E377CB">
        <w:rPr>
          <w:lang w:val="en-US"/>
        </w:rPr>
        <w:fldChar w:fldCharType="begin">
          <w:fldData xml:space="preserve">PEVuZE5vdGU+PENpdGU+PEF1dGhvcj5ZdTwvQXV0aG9yPjxZZWFyPjIwMTU8L1llYXI+PFJlY051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</w:fldData>
        </w:fldChar>
      </w:r>
      <w:r w:rsidR="00E377CB">
        <w:rPr>
          <w:lang w:val="en-US"/>
        </w:rPr>
        <w:instrText xml:space="preserve"> ADDIN EN.CITE </w:instrText>
      </w:r>
      <w:r w:rsidR="00E377CB">
        <w:rPr>
          <w:lang w:val="en-US"/>
        </w:rPr>
        <w:fldChar w:fldCharType="begin">
          <w:fldData xml:space="preserve">PEVuZE5vdGU+PENpdGU+PEF1dGhvcj5ZdTwvQXV0aG9yPjxZZWFyPjIwMTU8L1llYXI+PFJlY051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</w:fldData>
        </w:fldChar>
      </w:r>
      <w:r w:rsidR="00E377CB">
        <w:rPr>
          <w:lang w:val="en-US"/>
        </w:rPr>
        <w:instrText xml:space="preserve"> ADDIN EN.CITE.DATA </w:instrText>
      </w:r>
      <w:r w:rsidR="00E377CB">
        <w:rPr>
          <w:lang w:val="en-US"/>
        </w:rPr>
      </w:r>
      <w:r w:rsidR="00E377CB">
        <w:rPr>
          <w:lang w:val="en-US"/>
        </w:rPr>
        <w:fldChar w:fldCharType="end"/>
      </w:r>
      <w:r w:rsidR="00E377CB">
        <w:rPr>
          <w:lang w:val="en-US"/>
        </w:rPr>
      </w:r>
      <w:r w:rsidR="00E377CB">
        <w:rPr>
          <w:lang w:val="en-US"/>
        </w:rPr>
        <w:fldChar w:fldCharType="separate"/>
      </w:r>
      <w:r w:rsidR="00E377CB">
        <w:rPr>
          <w:noProof/>
          <w:lang w:val="en-US"/>
        </w:rPr>
        <w:t>[1, 8]</w:t>
      </w:r>
      <w:r w:rsidR="00E377CB">
        <w:rPr>
          <w:lang w:val="en-US"/>
        </w:rPr>
        <w:fldChar w:fldCharType="end"/>
      </w:r>
      <w:r w:rsidR="002D1CAF" w:rsidRPr="002D1CAF">
        <w:rPr>
          <w:lang w:val="en-US"/>
        </w:rPr>
        <w:t>, researchers keep on inventing names of little discriminative power</w:t>
      </w:r>
      <w:r w:rsidR="002F59E1">
        <w:rPr>
          <w:lang w:val="en-US"/>
        </w:rPr>
        <w:t>. F</w:t>
      </w:r>
      <w:r w:rsidR="002D1CAF" w:rsidRPr="002D1CAF">
        <w:rPr>
          <w:lang w:val="en-US"/>
        </w:rPr>
        <w:t>or example, the CCL TT is a distinctively different CCL than T.T</w:t>
      </w:r>
      <w:r w:rsidR="002F59E1">
        <w:rPr>
          <w:lang w:val="en-US"/>
        </w:rPr>
        <w:t>, but</w:t>
      </w:r>
      <w:r w:rsidR="002D1CAF" w:rsidRPr="002D1CAF">
        <w:rPr>
          <w:lang w:val="en-US"/>
        </w:rPr>
        <w:t xml:space="preserve"> </w:t>
      </w:r>
      <w:r w:rsidR="00AD2D6A">
        <w:rPr>
          <w:lang w:val="en-US"/>
        </w:rPr>
        <w:t>t</w:t>
      </w:r>
      <w:r w:rsidR="004A37A0">
        <w:rPr>
          <w:lang w:val="en-US"/>
        </w:rPr>
        <w:t>he similarity of both names makes mixing them up very easy</w:t>
      </w:r>
      <w:r w:rsidR="00197FC6">
        <w:rPr>
          <w:lang w:val="en-US"/>
        </w:rPr>
        <w:t xml:space="preserve">. </w:t>
      </w:r>
      <w:r w:rsidR="002D1CAF" w:rsidRPr="002D1CAF">
        <w:rPr>
          <w:lang w:val="en-US"/>
        </w:rPr>
        <w:t xml:space="preserve">Meanwhile, </w:t>
      </w:r>
      <w:r w:rsidR="009E5E6F">
        <w:rPr>
          <w:lang w:val="en-US"/>
        </w:rPr>
        <w:t>h</w:t>
      </w:r>
      <w:r w:rsidR="00245F37">
        <w:rPr>
          <w:lang w:val="en-US"/>
        </w:rPr>
        <w:t>igh-impact</w:t>
      </w:r>
      <w:r w:rsidRPr="0026507F">
        <w:rPr>
          <w:lang w:val="en-US"/>
        </w:rPr>
        <w:t xml:space="preserve"> journals require explicit </w:t>
      </w:r>
      <w:r w:rsidR="0003140B">
        <w:rPr>
          <w:lang w:val="en-US"/>
        </w:rPr>
        <w:t>verification</w:t>
      </w:r>
      <w:r w:rsidRPr="0026507F">
        <w:rPr>
          <w:lang w:val="en-US"/>
        </w:rPr>
        <w:t xml:space="preserve"> of </w:t>
      </w:r>
      <w:r w:rsidR="009E5E6F">
        <w:rPr>
          <w:lang w:val="en-US"/>
        </w:rPr>
        <w:t>C</w:t>
      </w:r>
      <w:r w:rsidRPr="0026507F">
        <w:rPr>
          <w:lang w:val="en-US"/>
        </w:rPr>
        <w:t xml:space="preserve">CL </w:t>
      </w:r>
      <w:r w:rsidR="00A77E72">
        <w:rPr>
          <w:lang w:val="en-US"/>
        </w:rPr>
        <w:t>integrity with respect to identity and absence of cross-contamination</w:t>
      </w:r>
      <w:r w:rsidRPr="0026507F">
        <w:rPr>
          <w:lang w:val="en-US"/>
        </w:rPr>
        <w:t xml:space="preserve"> prior t</w:t>
      </w:r>
      <w:r w:rsidR="009D6819">
        <w:rPr>
          <w:lang w:val="en-US"/>
        </w:rPr>
        <w:t xml:space="preserve">o </w:t>
      </w:r>
      <w:r w:rsidR="000E64F4">
        <w:rPr>
          <w:lang w:val="en-US"/>
        </w:rPr>
        <w:t xml:space="preserve">publishing </w:t>
      </w:r>
      <w:r w:rsidR="001D47DC">
        <w:rPr>
          <w:lang w:val="en-US"/>
        </w:rPr>
        <w:t>related</w:t>
      </w:r>
      <w:r w:rsidR="000E64F4">
        <w:rPr>
          <w:lang w:val="en-US"/>
        </w:rPr>
        <w:t xml:space="preserve"> research-results </w:t>
      </w:r>
      <w:r w:rsidR="000E64F4">
        <w:rPr>
          <w:lang w:val="en-US"/>
        </w:rPr>
        <w:fldChar w:fldCharType="begin">
          <w:fldData xml:space="preserve">PEVuZE5vdGU+PENpdGU+PEF1dGhvcj5DYXBlcy1EYXZpczwvQXV0aG9yPjxZZWFyPjIwMTM8L1ll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</w:fldData>
        </w:fldChar>
      </w:r>
      <w:r w:rsidR="00CF5015">
        <w:rPr>
          <w:lang w:val="en-US"/>
        </w:rPr>
        <w:instrText xml:space="preserve"> ADDIN EN.CITE </w:instrText>
      </w:r>
      <w:r w:rsidR="00CF5015">
        <w:rPr>
          <w:lang w:val="en-US"/>
        </w:rPr>
        <w:fldChar w:fldCharType="begin">
          <w:fldData xml:space="preserve">PEVuZE5vdGU+PENpdGU+PEF1dGhvcj5DYXBlcy1EYXZpczwvQXV0aG9yPjxZZWFyPjIwMTM8L1ll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</w:fldData>
        </w:fldChar>
      </w:r>
      <w:r w:rsidR="00CF5015">
        <w:rPr>
          <w:lang w:val="en-US"/>
        </w:rPr>
        <w:instrText xml:space="preserve"> ADDIN EN.CITE.DATA </w:instrText>
      </w:r>
      <w:r w:rsidR="00CF5015">
        <w:rPr>
          <w:lang w:val="en-US"/>
        </w:rPr>
      </w:r>
      <w:r w:rsidR="00CF5015">
        <w:rPr>
          <w:lang w:val="en-US"/>
        </w:rPr>
        <w:fldChar w:fldCharType="end"/>
      </w:r>
      <w:r w:rsidR="000E64F4">
        <w:rPr>
          <w:lang w:val="en-US"/>
        </w:rPr>
      </w:r>
      <w:r w:rsidR="000E64F4">
        <w:rPr>
          <w:lang w:val="en-US"/>
        </w:rPr>
        <w:fldChar w:fldCharType="separate"/>
      </w:r>
      <w:r w:rsidR="00CF5015">
        <w:rPr>
          <w:noProof/>
          <w:lang w:val="en-US"/>
        </w:rPr>
        <w:t>[1]</w:t>
      </w:r>
      <w:r w:rsidR="000E64F4">
        <w:rPr>
          <w:lang w:val="en-US"/>
        </w:rPr>
        <w:fldChar w:fldCharType="end"/>
      </w:r>
      <w:r w:rsidR="009D6819">
        <w:rPr>
          <w:lang w:val="en-US"/>
        </w:rPr>
        <w:t xml:space="preserve">. </w:t>
      </w:r>
      <w:r w:rsidR="004958C0">
        <w:rPr>
          <w:lang w:val="en-US"/>
        </w:rPr>
        <w:t>Overall</w:t>
      </w:r>
      <w:r w:rsidR="009D6819">
        <w:rPr>
          <w:lang w:val="en-US"/>
        </w:rPr>
        <w:t>,</w:t>
      </w:r>
      <w:r w:rsidRPr="0026507F">
        <w:rPr>
          <w:lang w:val="en-US"/>
        </w:rPr>
        <w:t xml:space="preserve"> </w:t>
      </w:r>
      <w:r w:rsidR="009E5E6F">
        <w:rPr>
          <w:lang w:val="en-US"/>
        </w:rPr>
        <w:t>C</w:t>
      </w:r>
      <w:r w:rsidRPr="0026507F">
        <w:rPr>
          <w:lang w:val="en-US"/>
        </w:rPr>
        <w:t>CL</w:t>
      </w:r>
      <w:r w:rsidR="00DE74D0">
        <w:rPr>
          <w:lang w:val="en-US"/>
        </w:rPr>
        <w:t xml:space="preserve"> sample</w:t>
      </w:r>
      <w:r w:rsidR="00E41F42">
        <w:rPr>
          <w:lang w:val="en-US"/>
        </w:rPr>
        <w:t>-identification</w:t>
      </w:r>
      <w:r w:rsidR="003C33F1">
        <w:rPr>
          <w:lang w:val="en-US"/>
        </w:rPr>
        <w:t xml:space="preserve"> </w:t>
      </w:r>
      <w:r w:rsidR="004958C0">
        <w:rPr>
          <w:lang w:val="en-US"/>
        </w:rPr>
        <w:t xml:space="preserve">has become </w:t>
      </w:r>
      <w:r w:rsidR="003C33F1">
        <w:rPr>
          <w:lang w:val="en-US"/>
        </w:rPr>
        <w:t xml:space="preserve">an integral part of </w:t>
      </w:r>
      <w:r w:rsidR="009F45DD">
        <w:rPr>
          <w:lang w:val="en-US"/>
        </w:rPr>
        <w:t>C</w:t>
      </w:r>
      <w:r w:rsidR="003C33F1">
        <w:rPr>
          <w:lang w:val="en-US"/>
        </w:rPr>
        <w:t xml:space="preserve">CL-based </w:t>
      </w:r>
      <w:r w:rsidR="00C82113">
        <w:rPr>
          <w:lang w:val="en-US"/>
        </w:rPr>
        <w:t>research</w:t>
      </w:r>
      <w:r w:rsidRPr="0026507F">
        <w:rPr>
          <w:lang w:val="en-US"/>
        </w:rPr>
        <w:t>.</w:t>
      </w:r>
    </w:p>
    <w:p w14:paraId="748B122E" w14:textId="4FFF0AE3" w:rsidR="002E3073" w:rsidRDefault="00795097">
      <w:pPr>
        <w:rPr>
          <w:szCs w:val="20"/>
          <w:lang w:val="en-US"/>
        </w:rPr>
      </w:pPr>
      <w:r>
        <w:rPr>
          <w:szCs w:val="20"/>
          <w:lang w:val="en-US"/>
        </w:rPr>
        <w:t>The usual way of establishing</w:t>
      </w:r>
      <w:r w:rsidR="00ED7DD5">
        <w:rPr>
          <w:szCs w:val="20"/>
          <w:lang w:val="en-US"/>
        </w:rPr>
        <w:t xml:space="preserve"> the</w:t>
      </w:r>
      <w:r>
        <w:rPr>
          <w:szCs w:val="20"/>
          <w:lang w:val="en-US"/>
        </w:rPr>
        <w:t xml:space="preserve"> identity of a</w:t>
      </w:r>
      <w:r w:rsidR="00ED7DD5">
        <w:rPr>
          <w:szCs w:val="20"/>
          <w:lang w:val="en-US"/>
        </w:rPr>
        <w:t xml:space="preserve"> CCL</w:t>
      </w:r>
      <w:r>
        <w:rPr>
          <w:szCs w:val="20"/>
          <w:lang w:val="en-US"/>
        </w:rPr>
        <w:t xml:space="preserve"> sample </w:t>
      </w:r>
      <w:r w:rsidR="00845881">
        <w:rPr>
          <w:szCs w:val="20"/>
          <w:lang w:val="en-US"/>
        </w:rPr>
        <w:t xml:space="preserve">under study </w:t>
      </w:r>
      <w:r>
        <w:rPr>
          <w:szCs w:val="20"/>
          <w:lang w:val="en-US"/>
        </w:rPr>
        <w:t>(from now on called query sample</w:t>
      </w:r>
      <w:r w:rsidR="00FD1D0F">
        <w:rPr>
          <w:szCs w:val="20"/>
          <w:lang w:val="en-US"/>
        </w:rPr>
        <w:t xml:space="preserve"> </w:t>
      </w:r>
      <w:r w:rsidR="004958C0">
        <w:rPr>
          <w:szCs w:val="20"/>
          <w:lang w:val="en-US"/>
        </w:rPr>
        <w:t>q</w:t>
      </w:r>
      <w:r>
        <w:rPr>
          <w:szCs w:val="20"/>
          <w:lang w:val="en-US"/>
        </w:rPr>
        <w:t xml:space="preserve">) </w:t>
      </w:r>
      <w:r w:rsidR="00ED7DD5">
        <w:rPr>
          <w:szCs w:val="20"/>
          <w:lang w:val="en-US"/>
        </w:rPr>
        <w:t xml:space="preserve">is to </w:t>
      </w:r>
      <w:r w:rsidR="00FD1D0F">
        <w:rPr>
          <w:szCs w:val="20"/>
          <w:lang w:val="en-US"/>
        </w:rPr>
        <w:t xml:space="preserve">compare it to </w:t>
      </w:r>
      <w:r>
        <w:rPr>
          <w:szCs w:val="20"/>
          <w:lang w:val="en-US"/>
        </w:rPr>
        <w:t xml:space="preserve">CCLs </w:t>
      </w:r>
      <w:r w:rsidR="00FD1D0F">
        <w:rPr>
          <w:szCs w:val="20"/>
          <w:lang w:val="en-US"/>
        </w:rPr>
        <w:t xml:space="preserve">whose identity is known </w:t>
      </w:r>
      <w:r>
        <w:rPr>
          <w:szCs w:val="20"/>
          <w:lang w:val="en-US"/>
        </w:rPr>
        <w:t xml:space="preserve">(from now on called </w:t>
      </w:r>
      <w:r w:rsidR="00896F26">
        <w:rPr>
          <w:szCs w:val="20"/>
          <w:lang w:val="en-US"/>
        </w:rPr>
        <w:t xml:space="preserve">R, a library of </w:t>
      </w:r>
      <w:r>
        <w:rPr>
          <w:szCs w:val="20"/>
          <w:lang w:val="en-US"/>
        </w:rPr>
        <w:t>reference samples)</w:t>
      </w:r>
      <w:r w:rsidR="00553004">
        <w:rPr>
          <w:szCs w:val="20"/>
          <w:lang w:val="en-US"/>
        </w:rPr>
        <w:t xml:space="preserve"> by experimentally comparing certain </w:t>
      </w:r>
      <w:r w:rsidR="004958C0">
        <w:rPr>
          <w:szCs w:val="20"/>
          <w:lang w:val="en-US"/>
        </w:rPr>
        <w:t xml:space="preserve">cell-line specific </w:t>
      </w:r>
      <w:r w:rsidR="00553004">
        <w:rPr>
          <w:szCs w:val="20"/>
          <w:lang w:val="en-US"/>
        </w:rPr>
        <w:t xml:space="preserve">features </w:t>
      </w:r>
      <w:r w:rsidR="006A30B7">
        <w:rPr>
          <w:szCs w:val="20"/>
          <w:lang w:val="en-US"/>
        </w:rPr>
        <w:fldChar w:fldCharType="begin">
          <w:fldData xml:space="preserve">PEVuZE5vdGU+PENpdGU+PEF1dGhvcj5DYXBlcy1EYXZpczwvQXV0aG9yPjxZZWFyPjIwMTM8L1ll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</w:fldData>
        </w:fldChar>
      </w:r>
      <w:r w:rsidR="00CF10B3">
        <w:rPr>
          <w:szCs w:val="20"/>
          <w:lang w:val="en-US"/>
        </w:rPr>
        <w:instrText xml:space="preserve"> ADDIN EN.CITE </w:instrText>
      </w:r>
      <w:r w:rsidR="00CF10B3">
        <w:rPr>
          <w:szCs w:val="20"/>
          <w:lang w:val="en-US"/>
        </w:rPr>
        <w:fldChar w:fldCharType="begin">
          <w:fldData xml:space="preserve">PEVuZE5vdGU+PENpdGU+PEF1dGhvcj5DYXBlcy1EYXZpczwvQXV0aG9yPjxZZWFyPjIwMTM8L1ll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</w:fldData>
        </w:fldChar>
      </w:r>
      <w:r w:rsidR="00CF10B3">
        <w:rPr>
          <w:szCs w:val="20"/>
          <w:lang w:val="en-US"/>
        </w:rPr>
        <w:instrText xml:space="preserve"> ADDIN EN.CITE.DATA </w:instrText>
      </w:r>
      <w:r w:rsidR="00CF10B3">
        <w:rPr>
          <w:szCs w:val="20"/>
          <w:lang w:val="en-US"/>
        </w:rPr>
      </w:r>
      <w:r w:rsidR="00CF10B3">
        <w:rPr>
          <w:szCs w:val="20"/>
          <w:lang w:val="en-US"/>
        </w:rPr>
        <w:fldChar w:fldCharType="end"/>
      </w:r>
      <w:r w:rsidR="006A30B7">
        <w:rPr>
          <w:szCs w:val="20"/>
          <w:lang w:val="en-US"/>
        </w:rPr>
      </w:r>
      <w:r w:rsidR="006A30B7">
        <w:rPr>
          <w:szCs w:val="20"/>
          <w:lang w:val="en-US"/>
        </w:rPr>
        <w:fldChar w:fldCharType="separate"/>
      </w:r>
      <w:r w:rsidR="00CF10B3">
        <w:rPr>
          <w:noProof/>
          <w:szCs w:val="20"/>
          <w:lang w:val="en-US"/>
        </w:rPr>
        <w:t>[1, 3, 5, 6, 8]</w:t>
      </w:r>
      <w:r w:rsidR="006A30B7">
        <w:rPr>
          <w:szCs w:val="20"/>
          <w:lang w:val="en-US"/>
        </w:rPr>
        <w:fldChar w:fldCharType="end"/>
      </w:r>
      <w:r>
        <w:rPr>
          <w:szCs w:val="20"/>
          <w:lang w:val="en-US"/>
        </w:rPr>
        <w:t xml:space="preserve">. </w:t>
      </w:r>
      <w:r w:rsidR="002F59E1">
        <w:rPr>
          <w:szCs w:val="20"/>
          <w:lang w:val="en-US"/>
        </w:rPr>
        <w:t>E</w:t>
      </w:r>
      <w:r w:rsidR="00FD1D0F" w:rsidRPr="00553004">
        <w:rPr>
          <w:szCs w:val="20"/>
          <w:lang w:val="en-US"/>
        </w:rPr>
        <w:t xml:space="preserve">stablished </w:t>
      </w:r>
      <w:r w:rsidR="002F59E1">
        <w:rPr>
          <w:szCs w:val="20"/>
          <w:lang w:val="en-US"/>
        </w:rPr>
        <w:t xml:space="preserve">identification </w:t>
      </w:r>
      <w:r w:rsidR="00FD1D0F" w:rsidRPr="00553004">
        <w:rPr>
          <w:szCs w:val="20"/>
          <w:lang w:val="en-US"/>
        </w:rPr>
        <w:t xml:space="preserve">methods differ is the characteristics of the </w:t>
      </w:r>
      <w:r w:rsidR="00553004" w:rsidRPr="00553004">
        <w:rPr>
          <w:szCs w:val="20"/>
          <w:lang w:val="en-US"/>
        </w:rPr>
        <w:t xml:space="preserve">cell lines </w:t>
      </w:r>
      <w:r w:rsidR="00FD1D0F" w:rsidRPr="00553004">
        <w:rPr>
          <w:szCs w:val="20"/>
          <w:lang w:val="en-US"/>
        </w:rPr>
        <w:t xml:space="preserve">that </w:t>
      </w:r>
      <w:r w:rsidR="00553004" w:rsidRPr="00553004">
        <w:rPr>
          <w:szCs w:val="20"/>
          <w:lang w:val="en-US"/>
        </w:rPr>
        <w:t xml:space="preserve">are </w:t>
      </w:r>
      <w:r w:rsidR="00FD1D0F" w:rsidRPr="00553004">
        <w:rPr>
          <w:szCs w:val="20"/>
          <w:lang w:val="en-US"/>
        </w:rPr>
        <w:t xml:space="preserve">compared between </w:t>
      </w:r>
      <w:r w:rsidR="004958C0" w:rsidRPr="00553004">
        <w:rPr>
          <w:szCs w:val="20"/>
          <w:lang w:val="en-US"/>
        </w:rPr>
        <w:t>q</w:t>
      </w:r>
      <w:r w:rsidR="00FD1D0F" w:rsidRPr="00553004">
        <w:rPr>
          <w:szCs w:val="20"/>
          <w:lang w:val="en-US"/>
        </w:rPr>
        <w:t xml:space="preserve"> and </w:t>
      </w:r>
      <w:r w:rsidR="004958C0" w:rsidRPr="0072116C">
        <w:rPr>
          <w:szCs w:val="20"/>
          <w:lang w:val="en-US"/>
        </w:rPr>
        <w:t xml:space="preserve">the samples in </w:t>
      </w:r>
      <w:r w:rsidR="00FD1D0F" w:rsidRPr="005F55D3">
        <w:rPr>
          <w:szCs w:val="20"/>
          <w:lang w:val="en-US"/>
        </w:rPr>
        <w:t>R. While Short Tandem-Repeat analysis (STR) compares counts of tandem-repeats</w:t>
      </w:r>
      <w:r w:rsidR="004958C0" w:rsidRPr="005F55D3">
        <w:rPr>
          <w:szCs w:val="20"/>
          <w:lang w:val="en-US"/>
        </w:rPr>
        <w:t xml:space="preserve"> </w:t>
      </w:r>
      <w:r w:rsidR="006A30B7" w:rsidRPr="00553004">
        <w:rPr>
          <w:szCs w:val="20"/>
          <w:lang w:val="en-US"/>
        </w:rPr>
        <w:fldChar w:fldCharType="begin"/>
      </w:r>
      <w:r w:rsidR="00CF10B3">
        <w:rPr>
          <w:szCs w:val="20"/>
          <w:lang w:val="en-US"/>
        </w:rPr>
        <w:instrText xml:space="preserve"> ADDIN EN.CITE &lt;EndNote&gt;&lt;Cite&gt;&lt;Author&gt;Masters&lt;/Author&gt;&lt;Year&gt;2001&lt;/Year&gt;&lt;RecNum&gt;286&lt;/RecNum&gt;&lt;DisplayText&gt;[6]&lt;/DisplayText&gt;&lt;record&gt;&lt;rec-number&gt;286&lt;/rec-number&gt;&lt;foreign-keys&gt;&lt;key app="EN" db-id="de9dpe0t9tep9aeawsyxfw5asfpfs2e0pszz" timestamp="1461165743"&gt;286&lt;/key&gt;&lt;/foreign-keys&gt;&lt;ref-type name="Journal Article"&gt;17&lt;/ref-type&gt;&lt;contributors&gt;&lt;authors&gt;&lt;author&gt;Masters, J. R.&lt;/author&gt;&lt;author&gt;Thomson, J. A.&lt;/author&gt;&lt;author&gt;Daly-Burns, B.&lt;/author&gt;&lt;author&gt;Reid, Y. A.&lt;/author&gt;&lt;author&gt;Dirks, W. G.&lt;/author&gt;&lt;author&gt;Packer, P.&lt;/author&gt;&lt;author&gt;Toji, L. H.&lt;/author&gt;&lt;author&gt;Ohno, T.&lt;/author&gt;&lt;author&gt;Tanabe, H.&lt;/author&gt;&lt;author&gt;Arlett, C. F.&lt;/author&gt;&lt;author&gt;Kelland, L. R.&lt;/author&gt;&lt;author&gt;Harrison, M.&lt;/author&gt;&lt;author&gt;Virmani, A.&lt;/author&gt;&lt;author&gt;Ward, T. H.&lt;/author&gt;&lt;author&gt;Ayres, K. L.&lt;/author&gt;&lt;author&gt;Debenham, P. G.&lt;/author&gt;&lt;/authors&gt;&lt;/contributors&gt;&lt;auth-address&gt;Institute of Urology, University College London, 3rd Floor Research Laboratories, 67 Riding House Street, London W1W 7EY, United Kingdom. J.Masters@Ucl.ac.uk&lt;/auth-address&gt;&lt;titles&gt;&lt;title&gt;Short tandem repeat profiling provides an international reference standard for human cell lines&lt;/title&gt;&lt;secondary-title&gt;Proc Natl Acad Sci U S A&lt;/secondary-title&gt;&lt;/titles&gt;&lt;periodical&gt;&lt;full-title&gt;Proc Natl Acad Sci U S A&lt;/full-title&gt;&lt;/periodical&gt;&lt;pages&gt;8012-7&lt;/pages&gt;&lt;volume&gt;98&lt;/volume&gt;&lt;number&gt;14&lt;/number&gt;&lt;keywords&gt;&lt;keyword&gt;Cell Line&lt;/keyword&gt;&lt;keyword&gt;Gene Expression Profiling&lt;/keyword&gt;&lt;keyword&gt;Humans&lt;/keyword&gt;&lt;keyword&gt;Reference Standards&lt;/keyword&gt;&lt;keyword&gt;Tandem Repeat Sequences/*genetics&lt;/keyword&gt;&lt;/keywords&gt;&lt;dates&gt;&lt;year&gt;2001&lt;/year&gt;&lt;pub-dates&gt;&lt;date&gt;Jul 3&lt;/date&gt;&lt;/pub-dates&gt;&lt;/dates&gt;&lt;isbn&gt;0027-8424 (Print)&amp;#xD;0027-8424 (Linking)&lt;/isbn&gt;&lt;accession-num&gt;11416159&lt;/accession-num&gt;&lt;urls&gt;&lt;related-urls&gt;&lt;url&gt;http://www.ncbi.nlm.nih.gov/pubmed/11416159&lt;/url&gt;&lt;url&gt;http://www.ncbi.nlm.nih.gov/pmc/articles/PMC35459/pdf/pq008012.pdf&lt;/url&gt;&lt;/related-urls&gt;&lt;/urls&gt;&lt;custom2&gt;PMC35459&lt;/custom2&gt;&lt;electronic-resource-num&gt;10.1073/pnas.121616198&lt;/electronic-resource-num&gt;&lt;/record&gt;&lt;/Cite&gt;&lt;/EndNote&gt;</w:instrText>
      </w:r>
      <w:r w:rsidR="006A30B7" w:rsidRPr="00553004">
        <w:rPr>
          <w:szCs w:val="20"/>
          <w:lang w:val="en-US"/>
        </w:rPr>
        <w:fldChar w:fldCharType="separate"/>
      </w:r>
      <w:r w:rsidR="00CF10B3">
        <w:rPr>
          <w:noProof/>
          <w:szCs w:val="20"/>
          <w:lang w:val="en-US"/>
        </w:rPr>
        <w:t>[6]</w:t>
      </w:r>
      <w:r w:rsidR="006A30B7" w:rsidRPr="00553004">
        <w:rPr>
          <w:szCs w:val="20"/>
          <w:lang w:val="en-US"/>
        </w:rPr>
        <w:fldChar w:fldCharType="end"/>
      </w:r>
      <w:r w:rsidR="00FD1D0F" w:rsidRPr="00553004">
        <w:rPr>
          <w:szCs w:val="20"/>
          <w:lang w:val="en-US"/>
        </w:rPr>
        <w:t>, the Single-Nucleotide</w:t>
      </w:r>
      <w:r w:rsidR="00FD1D0F" w:rsidRPr="00FD1D0F">
        <w:rPr>
          <w:szCs w:val="20"/>
          <w:lang w:val="en-US"/>
        </w:rPr>
        <w:t xml:space="preserve">-Polymorphism Panel Identification Assay (SPIA) compares the </w:t>
      </w:r>
      <w:proofErr w:type="spellStart"/>
      <w:r w:rsidR="00FD1D0F" w:rsidRPr="00FD1D0F">
        <w:rPr>
          <w:szCs w:val="20"/>
          <w:lang w:val="en-US"/>
        </w:rPr>
        <w:t>zygosities</w:t>
      </w:r>
      <w:proofErr w:type="spellEnd"/>
      <w:r w:rsidR="00FD1D0F" w:rsidRPr="00FD1D0F">
        <w:rPr>
          <w:szCs w:val="20"/>
          <w:lang w:val="en-US"/>
        </w:rPr>
        <w:t xml:space="preserve"> of distinct diploid single-nucleotide polymorphisms (SNPs</w:t>
      </w:r>
      <w:r w:rsidR="006A30B7">
        <w:rPr>
          <w:szCs w:val="20"/>
          <w:lang w:val="en-US"/>
        </w:rPr>
        <w:t xml:space="preserve">) </w:t>
      </w:r>
      <w:r w:rsidR="006A30B7">
        <w:rPr>
          <w:szCs w:val="20"/>
          <w:lang w:val="en-US"/>
        </w:rPr>
        <w:fldChar w:fldCharType="begin"/>
      </w:r>
      <w:r w:rsidR="00CF10B3">
        <w:rPr>
          <w:szCs w:val="20"/>
          <w:lang w:val="en-US"/>
        </w:rPr>
        <w:instrText xml:space="preserve"> ADDIN EN.CITE &lt;EndNote&gt;&lt;Cite&gt;&lt;Author&gt;Demichelis&lt;/Author&gt;&lt;Year&gt;2008&lt;/Year&gt;&lt;RecNum&gt;273&lt;/RecNum&gt;&lt;DisplayText&gt;[4]&lt;/DisplayText&gt;&lt;record&gt;&lt;rec-number&gt;273&lt;/rec-number&gt;&lt;foreign-keys&gt;&lt;key app="EN" db-id="de9dpe0t9tep9aeawsyxfw5asfpfs2e0pszz" timestamp="1461163874"&gt;273&lt;/key&gt;&lt;/foreign-keys&gt;&lt;ref-type name="Journal Article"&gt;17&lt;/ref-type&gt;&lt;contributors&gt;&lt;authors&gt;&lt;author&gt;Demichelis, F.&lt;/author&gt;&lt;author&gt;Greulich, H.&lt;/author&gt;&lt;author&gt;Macoska, J. A.&lt;/author&gt;&lt;author&gt;Beroukhim, R.&lt;/author&gt;&lt;author&gt;Sellers, W. R.&lt;/author&gt;&lt;author&gt;Garraway, L.&lt;/author&gt;&lt;author&gt;Rubin, M. A.&lt;/author&gt;&lt;/authors&gt;&lt;/contributors&gt;&lt;auth-address&gt;Department of Pathology, Brigham and Women&amp;apos;s Hospital, Boston, MA, USA.&lt;/auth-address&gt;&lt;titles&gt;&lt;title&gt;SNP panel identification assay (SPIA): a genetic-based assay for the identification of cell lines&lt;/title&gt;&lt;secondary-title&gt;Nucleic Acids Res&lt;/secondary-title&gt;&lt;/titles&gt;&lt;periodical&gt;&lt;full-title&gt;Nucleic Acids Res&lt;/full-title&gt;&lt;/periodical&gt;&lt;pages&gt;2446-56&lt;/pages&gt;&lt;volume&gt;36&lt;/volume&gt;&lt;number&gt;7&lt;/number&gt;&lt;keywords&gt;&lt;keyword&gt;*Cell Line, Tumor&lt;/keyword&gt;&lt;keyword&gt;Data Interpretation, Statistical&lt;/keyword&gt;&lt;keyword&gt;Genome, Human&lt;/keyword&gt;&lt;keyword&gt;Genotype&lt;/keyword&gt;&lt;keyword&gt;Humans&lt;/keyword&gt;&lt;keyword&gt;Oligonucleotide Array Sequence Analysis/*methods&lt;/keyword&gt;&lt;keyword&gt;*Polymorphism, Single Nucleotide&lt;/keyword&gt;&lt;/keywords&gt;&lt;dates&gt;&lt;year&gt;2008&lt;/year&gt;&lt;pub-dates&gt;&lt;date&gt;Apr&lt;/date&gt;&lt;/pub-dates&gt;&lt;/dates&gt;&lt;isbn&gt;1362-4962 (Electronic)&amp;#xD;0305-1048 (Linking)&lt;/isbn&gt;&lt;accession-num&gt;18304946&lt;/accession-num&gt;&lt;urls&gt;&lt;related-urls&gt;&lt;url&gt;http://www.ncbi.nlm.nih.gov/pubmed/18304946&lt;/url&gt;&lt;url&gt;http://www.ncbi.nlm.nih.gov/pmc/articles/PMC2367734/pdf/gkn089.pdf&lt;/url&gt;&lt;/related-urls&gt;&lt;/urls&gt;&lt;custom2&gt;PMC2367734&lt;/custom2&gt;&lt;electronic-resource-num&gt;10.1093/nar/gkn089&lt;/electronic-resource-num&gt;&lt;/record&gt;&lt;/Cite&gt;&lt;/EndNote&gt;</w:instrText>
      </w:r>
      <w:r w:rsidR="006A30B7">
        <w:rPr>
          <w:szCs w:val="20"/>
          <w:lang w:val="en-US"/>
        </w:rPr>
        <w:fldChar w:fldCharType="separate"/>
      </w:r>
      <w:r w:rsidR="00CF10B3">
        <w:rPr>
          <w:noProof/>
          <w:szCs w:val="20"/>
          <w:lang w:val="en-US"/>
        </w:rPr>
        <w:t>[4]</w:t>
      </w:r>
      <w:r w:rsidR="006A30B7">
        <w:rPr>
          <w:szCs w:val="20"/>
          <w:lang w:val="en-US"/>
        </w:rPr>
        <w:fldChar w:fldCharType="end"/>
      </w:r>
      <w:r w:rsidR="00FD1D0F" w:rsidRPr="00FD1D0F">
        <w:rPr>
          <w:szCs w:val="20"/>
          <w:lang w:val="en-US"/>
        </w:rPr>
        <w:t xml:space="preserve">. Both methods require </w:t>
      </w:r>
      <w:r w:rsidR="004958C0">
        <w:rPr>
          <w:szCs w:val="20"/>
          <w:lang w:val="en-US"/>
        </w:rPr>
        <w:t xml:space="preserve">additional and costly </w:t>
      </w:r>
      <w:proofErr w:type="gramStart"/>
      <w:r w:rsidR="00FD1D0F" w:rsidRPr="00FD1D0F">
        <w:rPr>
          <w:szCs w:val="20"/>
          <w:lang w:val="en-US"/>
        </w:rPr>
        <w:t xml:space="preserve">experiments </w:t>
      </w:r>
      <w:r w:rsidR="004958C0">
        <w:rPr>
          <w:szCs w:val="20"/>
          <w:lang w:val="en-US"/>
        </w:rPr>
        <w:t>which</w:t>
      </w:r>
      <w:proofErr w:type="gramEnd"/>
      <w:r w:rsidR="004958C0">
        <w:rPr>
          <w:szCs w:val="20"/>
          <w:lang w:val="en-US"/>
        </w:rPr>
        <w:t xml:space="preserve"> do </w:t>
      </w:r>
      <w:r w:rsidR="00FD1D0F" w:rsidRPr="00FD1D0F">
        <w:rPr>
          <w:szCs w:val="20"/>
          <w:lang w:val="en-US"/>
        </w:rPr>
        <w:t>not contribut</w:t>
      </w:r>
      <w:r w:rsidR="004958C0">
        <w:rPr>
          <w:szCs w:val="20"/>
          <w:lang w:val="en-US"/>
        </w:rPr>
        <w:t>e</w:t>
      </w:r>
      <w:r w:rsidR="00FD1D0F" w:rsidRPr="00FD1D0F">
        <w:rPr>
          <w:szCs w:val="20"/>
          <w:lang w:val="en-US"/>
        </w:rPr>
        <w:t xml:space="preserve"> to the</w:t>
      </w:r>
      <w:r w:rsidR="004958C0">
        <w:rPr>
          <w:szCs w:val="20"/>
          <w:lang w:val="en-US"/>
        </w:rPr>
        <w:t xml:space="preserve"> scientific goal of </w:t>
      </w:r>
      <w:r w:rsidR="00845881">
        <w:rPr>
          <w:szCs w:val="20"/>
          <w:lang w:val="en-US"/>
        </w:rPr>
        <w:t xml:space="preserve">the original </w:t>
      </w:r>
      <w:r w:rsidR="004958C0">
        <w:rPr>
          <w:szCs w:val="20"/>
          <w:lang w:val="en-US"/>
        </w:rPr>
        <w:t>study</w:t>
      </w:r>
      <w:r w:rsidR="00FD1D0F" w:rsidRPr="00FD1D0F">
        <w:rPr>
          <w:szCs w:val="20"/>
          <w:lang w:val="en-US"/>
        </w:rPr>
        <w:t xml:space="preserve">. </w:t>
      </w:r>
      <w:r w:rsidR="004958C0">
        <w:rPr>
          <w:szCs w:val="20"/>
          <w:lang w:val="en-US"/>
        </w:rPr>
        <w:t xml:space="preserve">Furthermore, </w:t>
      </w:r>
      <w:r w:rsidR="002F59E1">
        <w:rPr>
          <w:szCs w:val="20"/>
          <w:lang w:val="en-US"/>
        </w:rPr>
        <w:t xml:space="preserve">in all available methods </w:t>
      </w:r>
      <w:r w:rsidR="00FD1D0F">
        <w:rPr>
          <w:szCs w:val="20"/>
          <w:lang w:val="en-US"/>
        </w:rPr>
        <w:t>the genotyping</w:t>
      </w:r>
      <w:r w:rsidR="00FD1D0F" w:rsidRPr="00FD1D0F">
        <w:rPr>
          <w:szCs w:val="20"/>
          <w:lang w:val="en-US"/>
        </w:rPr>
        <w:t xml:space="preserve">-technology </w:t>
      </w:r>
      <w:r w:rsidR="004958C0">
        <w:rPr>
          <w:szCs w:val="20"/>
          <w:lang w:val="en-US"/>
        </w:rPr>
        <w:t xml:space="preserve">– including </w:t>
      </w:r>
      <w:r w:rsidR="00FD1D0F">
        <w:rPr>
          <w:szCs w:val="20"/>
          <w:lang w:val="en-US"/>
        </w:rPr>
        <w:t xml:space="preserve">the subsequently used </w:t>
      </w:r>
      <w:r w:rsidR="00FD1D0F" w:rsidRPr="00FD1D0F">
        <w:rPr>
          <w:szCs w:val="20"/>
          <w:lang w:val="en-US"/>
        </w:rPr>
        <w:t>software</w:t>
      </w:r>
      <w:r w:rsidR="004958C0">
        <w:rPr>
          <w:szCs w:val="20"/>
          <w:lang w:val="en-US"/>
        </w:rPr>
        <w:t xml:space="preserve"> – </w:t>
      </w:r>
      <w:r w:rsidR="00FD1D0F">
        <w:rPr>
          <w:szCs w:val="20"/>
          <w:lang w:val="en-US"/>
        </w:rPr>
        <w:t xml:space="preserve">applied to analyze the </w:t>
      </w:r>
      <w:r w:rsidR="00FD1D0F" w:rsidRPr="00FD1D0F">
        <w:rPr>
          <w:szCs w:val="20"/>
          <w:lang w:val="en-US"/>
        </w:rPr>
        <w:t>query</w:t>
      </w:r>
      <w:r w:rsidR="0019618B">
        <w:rPr>
          <w:szCs w:val="20"/>
          <w:lang w:val="en-US"/>
        </w:rPr>
        <w:t xml:space="preserve"> q</w:t>
      </w:r>
      <w:r w:rsidR="00FD1D0F" w:rsidRPr="00FD1D0F">
        <w:rPr>
          <w:szCs w:val="20"/>
          <w:lang w:val="en-US"/>
        </w:rPr>
        <w:t xml:space="preserve"> </w:t>
      </w:r>
      <w:r w:rsidR="00FD1D0F">
        <w:rPr>
          <w:szCs w:val="20"/>
          <w:lang w:val="en-US"/>
        </w:rPr>
        <w:t xml:space="preserve">and </w:t>
      </w:r>
      <w:r w:rsidR="004958C0">
        <w:rPr>
          <w:szCs w:val="20"/>
          <w:lang w:val="en-US"/>
        </w:rPr>
        <w:t xml:space="preserve">to analyze the </w:t>
      </w:r>
      <w:r w:rsidR="00FD1D0F" w:rsidRPr="00FD1D0F">
        <w:rPr>
          <w:szCs w:val="20"/>
          <w:lang w:val="en-US"/>
        </w:rPr>
        <w:t>reference</w:t>
      </w:r>
      <w:r w:rsidR="004958C0">
        <w:rPr>
          <w:szCs w:val="20"/>
          <w:lang w:val="en-US"/>
        </w:rPr>
        <w:t>s</w:t>
      </w:r>
      <w:r w:rsidR="0019618B">
        <w:rPr>
          <w:szCs w:val="20"/>
          <w:lang w:val="en-US"/>
        </w:rPr>
        <w:t xml:space="preserve"> R</w:t>
      </w:r>
      <w:r w:rsidR="00FD1D0F" w:rsidRPr="00FD1D0F">
        <w:rPr>
          <w:szCs w:val="20"/>
          <w:lang w:val="en-US"/>
        </w:rPr>
        <w:t xml:space="preserve"> </w:t>
      </w:r>
      <w:r w:rsidR="00FD1D0F">
        <w:rPr>
          <w:szCs w:val="20"/>
          <w:lang w:val="en-US"/>
        </w:rPr>
        <w:t xml:space="preserve">must be identical for achieving </w:t>
      </w:r>
      <w:r w:rsidR="00845881">
        <w:rPr>
          <w:szCs w:val="20"/>
          <w:lang w:val="en-US"/>
        </w:rPr>
        <w:t xml:space="preserve">the expected </w:t>
      </w:r>
      <w:r w:rsidR="00FD1D0F">
        <w:rPr>
          <w:szCs w:val="20"/>
          <w:lang w:val="en-US"/>
        </w:rPr>
        <w:t>accuracy</w:t>
      </w:r>
      <w:r w:rsidR="00FD1D0F" w:rsidRPr="00FD1D0F">
        <w:rPr>
          <w:szCs w:val="20"/>
          <w:lang w:val="en-US"/>
        </w:rPr>
        <w:t xml:space="preserve">. </w:t>
      </w:r>
      <w:r w:rsidR="00845881">
        <w:rPr>
          <w:szCs w:val="20"/>
          <w:lang w:val="en-US"/>
        </w:rPr>
        <w:t xml:space="preserve">This implies </w:t>
      </w:r>
      <w:r w:rsidR="002E3073" w:rsidRPr="002E3073">
        <w:rPr>
          <w:szCs w:val="20"/>
          <w:lang w:val="en-US"/>
        </w:rPr>
        <w:t xml:space="preserve">access to the </w:t>
      </w:r>
      <w:r w:rsidR="005729BC">
        <w:rPr>
          <w:szCs w:val="20"/>
          <w:lang w:val="en-US"/>
        </w:rPr>
        <w:t xml:space="preserve">physical </w:t>
      </w:r>
      <w:r w:rsidR="002E3073" w:rsidRPr="002E3073">
        <w:rPr>
          <w:szCs w:val="20"/>
          <w:lang w:val="en-US"/>
        </w:rPr>
        <w:t>sample</w:t>
      </w:r>
      <w:r w:rsidR="005729BC">
        <w:rPr>
          <w:szCs w:val="20"/>
          <w:lang w:val="en-US"/>
        </w:rPr>
        <w:t>s</w:t>
      </w:r>
      <w:r w:rsidR="002E3073" w:rsidRPr="002E3073">
        <w:rPr>
          <w:szCs w:val="20"/>
          <w:lang w:val="en-US"/>
        </w:rPr>
        <w:t xml:space="preserve">, which is difficult in </w:t>
      </w:r>
      <w:r w:rsidR="002F59E1">
        <w:rPr>
          <w:szCs w:val="20"/>
          <w:lang w:val="en-US"/>
        </w:rPr>
        <w:t xml:space="preserve">large </w:t>
      </w:r>
      <w:r w:rsidR="002E3073" w:rsidRPr="002E3073">
        <w:rPr>
          <w:szCs w:val="20"/>
          <w:lang w:val="en-US"/>
        </w:rPr>
        <w:t>projects with numerous partners where often only information on samples or data generated from these is exchanged, but not the samples themselves.</w:t>
      </w:r>
    </w:p>
    <w:p w14:paraId="3A9BE991" w14:textId="3EFF8480" w:rsidR="004C1B9B" w:rsidRDefault="004A213D" w:rsidP="002E3073">
      <w:pPr>
        <w:rPr>
          <w:lang w:val="en-US"/>
        </w:rPr>
      </w:pPr>
      <w:r>
        <w:rPr>
          <w:szCs w:val="20"/>
          <w:lang w:val="en-US"/>
        </w:rPr>
        <w:t>At the same time, m</w:t>
      </w:r>
      <w:r w:rsidR="00EB1D24" w:rsidRPr="00EB1D24">
        <w:rPr>
          <w:lang w:val="en-US"/>
        </w:rPr>
        <w:t xml:space="preserve">odern </w:t>
      </w:r>
      <w:r>
        <w:rPr>
          <w:lang w:val="en-US"/>
        </w:rPr>
        <w:t>C</w:t>
      </w:r>
      <w:r w:rsidR="00EB1D24" w:rsidRPr="00EB1D24">
        <w:rPr>
          <w:lang w:val="en-US"/>
        </w:rPr>
        <w:t>CL-</w:t>
      </w:r>
      <w:r>
        <w:rPr>
          <w:lang w:val="en-US"/>
        </w:rPr>
        <w:t xml:space="preserve">based </w:t>
      </w:r>
      <w:r w:rsidR="00EB1D24" w:rsidRPr="00EB1D24">
        <w:rPr>
          <w:lang w:val="en-US"/>
        </w:rPr>
        <w:t xml:space="preserve">research is </w:t>
      </w:r>
      <w:r w:rsidR="00EB7858">
        <w:rPr>
          <w:lang w:val="en-US"/>
        </w:rPr>
        <w:t>increasingly</w:t>
      </w:r>
      <w:r w:rsidR="00EB1D24" w:rsidRPr="00EB1D24">
        <w:rPr>
          <w:lang w:val="en-US"/>
        </w:rPr>
        <w:t xml:space="preserve"> based on </w:t>
      </w:r>
      <w:r w:rsidR="001821C4">
        <w:rPr>
          <w:lang w:val="en-US"/>
        </w:rPr>
        <w:t xml:space="preserve">high-throughput </w:t>
      </w:r>
      <w:r w:rsidR="003F534E">
        <w:rPr>
          <w:lang w:val="en-US"/>
        </w:rPr>
        <w:t xml:space="preserve">next generation </w:t>
      </w:r>
      <w:r>
        <w:rPr>
          <w:lang w:val="en-US"/>
        </w:rPr>
        <w:t xml:space="preserve">sequencing </w:t>
      </w:r>
      <w:r w:rsidR="003F534E">
        <w:rPr>
          <w:lang w:val="en-US"/>
        </w:rPr>
        <w:t>(NGS</w:t>
      </w:r>
      <w:r w:rsidR="0017748A" w:rsidRPr="0017748A">
        <w:t xml:space="preserve"> </w:t>
      </w:r>
      <w:r w:rsidR="0017748A">
        <w:rPr>
          <w:lang w:val="en-US"/>
        </w:rPr>
        <w:fldChar w:fldCharType="begin">
          <w:fldData xml:space="preserve">PEVuZE5vdGU+PENpdGU+PEF1dGhvcj5CYXJyZXRpbmE8L0F1dGhvcj48WWVhcj4yMDEyPC9ZZWFy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=
</w:fldData>
        </w:fldChar>
      </w:r>
      <w:r w:rsidR="0017748A">
        <w:rPr>
          <w:lang w:val="en-US"/>
        </w:rPr>
        <w:instrText xml:space="preserve"> ADDIN EN.CITE </w:instrText>
      </w:r>
      <w:r w:rsidR="0017748A">
        <w:rPr>
          <w:lang w:val="en-US"/>
        </w:rPr>
        <w:fldChar w:fldCharType="begin">
          <w:fldData xml:space="preserve">PEVuZE5vdGU+PENpdGU+PEF1dGhvcj5CYXJyZXRpbmE8L0F1dGhvcj48WWVhcj4yMDEyPC9ZZWFy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=
</w:fldData>
        </w:fldChar>
      </w:r>
      <w:r w:rsidR="0017748A">
        <w:rPr>
          <w:lang w:val="en-US"/>
        </w:rPr>
        <w:instrText xml:space="preserve"> ADDIN EN.CITE.DATA </w:instrText>
      </w:r>
      <w:r w:rsidR="0017748A">
        <w:rPr>
          <w:lang w:val="en-US"/>
        </w:rPr>
      </w:r>
      <w:r w:rsidR="0017748A">
        <w:rPr>
          <w:lang w:val="en-US"/>
        </w:rPr>
        <w:fldChar w:fldCharType="end"/>
      </w:r>
      <w:r w:rsidR="0017748A">
        <w:rPr>
          <w:lang w:val="en-US"/>
        </w:rPr>
      </w:r>
      <w:r w:rsidR="0017748A">
        <w:rPr>
          <w:lang w:val="en-US"/>
        </w:rPr>
        <w:fldChar w:fldCharType="separate"/>
      </w:r>
      <w:r w:rsidR="0017748A">
        <w:rPr>
          <w:noProof/>
          <w:lang w:val="en-US"/>
        </w:rPr>
        <w:t>[3, 12-14]</w:t>
      </w:r>
      <w:r w:rsidR="0017748A">
        <w:rPr>
          <w:lang w:val="en-US"/>
        </w:rPr>
        <w:fldChar w:fldCharType="end"/>
      </w:r>
      <w:r w:rsidR="003F534E">
        <w:rPr>
          <w:lang w:val="en-US"/>
        </w:rPr>
        <w:t>)</w:t>
      </w:r>
      <w:r w:rsidR="0017748A">
        <w:t xml:space="preserve">. </w:t>
      </w:r>
      <w:r w:rsidR="00491AE4">
        <w:rPr>
          <w:lang w:val="en-US"/>
        </w:rPr>
        <w:t>All m</w:t>
      </w:r>
      <w:r w:rsidR="00B57285">
        <w:rPr>
          <w:lang w:val="en-US"/>
        </w:rPr>
        <w:t xml:space="preserve">ajor </w:t>
      </w:r>
      <w:r w:rsidR="00491AE4">
        <w:rPr>
          <w:lang w:val="en-US"/>
        </w:rPr>
        <w:t>C</w:t>
      </w:r>
      <w:r w:rsidR="00B57285">
        <w:rPr>
          <w:lang w:val="en-US"/>
        </w:rPr>
        <w:t xml:space="preserve">CL sequencing project such as CCLE </w:t>
      </w:r>
      <w:r w:rsidR="006A30B7">
        <w:rPr>
          <w:lang w:val="en-US"/>
        </w:rPr>
        <w:fldChar w:fldCharType="begin"/>
      </w:r>
      <w:r w:rsidR="00CF10B3">
        <w:rPr>
          <w:lang w:val="en-US"/>
        </w:rPr>
        <w:instrText xml:space="preserve"> ADDIN EN.CITE &lt;EndNote&gt;&lt;Cite&gt;&lt;Author&gt;Cancer Cell Line Encyclopedia&lt;/Author&gt;&lt;Year&gt;2015&lt;/Year&gt;&lt;RecNum&gt;210&lt;/RecNum&gt;&lt;DisplayText&gt;[2]&lt;/DisplayText&gt;&lt;record&gt;&lt;rec-number&gt;210&lt;/rec-number&gt;&lt;foreign-keys&gt;&lt;key app="EN" db-id="de9dpe0t9tep9aeawsyxfw5asfpfs2e0pszz" timestamp="1461085055"&gt;210&lt;/key&gt;&lt;key app="ENWeb" db-id=""&gt;0&lt;/key&gt;&lt;/foreign-keys&gt;&lt;ref-type name="Journal Article"&gt;17&lt;/ref-type&gt;&lt;contributors&gt;&lt;authors&gt;&lt;author&gt;Cancer Cell Line Encyclopedia, Consortium&lt;/author&gt;&lt;author&gt;Genomics of Drug Sensitivity in Cancer, Consortium&lt;/author&gt;&lt;/authors&gt;&lt;/contributors&gt;&lt;titles&gt;&lt;title&gt;Pharmacogenomic agreement between two cancer cell line data sets&lt;/title&gt;&lt;secondary-title&gt;Nature&lt;/secondary-title&gt;&lt;/titles&gt;&lt;periodical&gt;&lt;full-title&gt;Nature&lt;/full-title&gt;&lt;/periodical&gt;&lt;pages&gt;84-7&lt;/pages&gt;&lt;volume&gt;528&lt;/volume&gt;&lt;number&gt;7580&lt;/number&gt;&lt;keywords&gt;&lt;keyword&gt;Cell Line, Tumor/*drug effects&lt;/keyword&gt;&lt;keyword&gt;*Databases, Factual&lt;/keyword&gt;&lt;keyword&gt;Datasets as Topic&lt;/keyword&gt;&lt;keyword&gt;Humans&lt;/keyword&gt;&lt;keyword&gt;Inhibitory Concentration 50&lt;/keyword&gt;&lt;keyword&gt;Neoplasms/drug therapy/*genetics/*pathology&lt;/keyword&gt;&lt;keyword&gt;*Pharmacogenetics&lt;/keyword&gt;&lt;keyword&gt;Reproducibility of Results&lt;/keyword&gt;&lt;/keywords&gt;&lt;dates&gt;&lt;year&gt;2015&lt;/year&gt;&lt;pub-dates&gt;&lt;date&gt;Dec 3&lt;/date&gt;&lt;/pub-dates&gt;&lt;/dates&gt;&lt;isbn&gt;1476-4687 (Electronic)&amp;#xD;0028-0836 (Linking)&lt;/isbn&gt;&lt;accession-num&gt;26570998&lt;/accession-num&gt;&lt;urls&gt;&lt;related-urls&gt;&lt;url&gt;http://www.ncbi.nlm.nih.gov/pubmed/26570998&lt;/url&gt;&lt;url&gt;http://www.nature.com/nature/journal/v528/n7580/pdf/nature15736.pdf&lt;/url&gt;&lt;/related-urls&gt;&lt;/urls&gt;&lt;electronic-resource-num&gt;10.1038/nature15736&lt;/electronic-resource-num&gt;&lt;/record&gt;&lt;/Cite&gt;&lt;/EndNote&gt;</w:instrText>
      </w:r>
      <w:r w:rsidR="006A30B7">
        <w:rPr>
          <w:lang w:val="en-US"/>
        </w:rPr>
        <w:fldChar w:fldCharType="separate"/>
      </w:r>
      <w:r w:rsidR="00CF10B3">
        <w:rPr>
          <w:noProof/>
          <w:lang w:val="en-US"/>
        </w:rPr>
        <w:t>[2]</w:t>
      </w:r>
      <w:r w:rsidR="006A30B7">
        <w:rPr>
          <w:lang w:val="en-US"/>
        </w:rPr>
        <w:fldChar w:fldCharType="end"/>
      </w:r>
      <w:r w:rsidR="0009565F">
        <w:rPr>
          <w:lang w:val="en-US"/>
        </w:rPr>
        <w:t xml:space="preserve">, </w:t>
      </w:r>
      <w:proofErr w:type="spellStart"/>
      <w:r w:rsidR="0009565F">
        <w:rPr>
          <w:lang w:val="en-US"/>
        </w:rPr>
        <w:t>CellMiner</w:t>
      </w:r>
      <w:proofErr w:type="spellEnd"/>
      <w:r w:rsidR="0009565F">
        <w:rPr>
          <w:lang w:val="en-US"/>
        </w:rPr>
        <w:t xml:space="preserve"> project </w:t>
      </w:r>
      <w:r w:rsidR="006A30B7">
        <w:rPr>
          <w:lang w:val="en-US"/>
        </w:rPr>
        <w:fldChar w:fldCharType="begin">
          <w:fldData xml:space="preserve">PEVuZE5vdGU+PENpdGU+PEF1dGhvcj5SZWluaG9sZDwvQXV0aG9yPjxZZWFyPjIwMTQ8L1llYXI+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==
</w:fldData>
        </w:fldChar>
      </w:r>
      <w:r w:rsidR="0017748A">
        <w:rPr>
          <w:lang w:val="en-US"/>
        </w:rPr>
        <w:instrText xml:space="preserve"> ADDIN EN.CITE </w:instrText>
      </w:r>
      <w:r w:rsidR="0017748A">
        <w:rPr>
          <w:lang w:val="en-US"/>
        </w:rPr>
        <w:fldChar w:fldCharType="begin">
          <w:fldData xml:space="preserve">PEVuZE5vdGU+PENpdGU+PEF1dGhvcj5SZWluaG9sZDwvQXV0aG9yPjxZZWFyPjIwMTQ8L1llYXI+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==
</w:fldData>
        </w:fldChar>
      </w:r>
      <w:r w:rsidR="0017748A">
        <w:rPr>
          <w:lang w:val="en-US"/>
        </w:rPr>
        <w:instrText xml:space="preserve"> ADDIN EN.CITE.DATA </w:instrText>
      </w:r>
      <w:r w:rsidR="0017748A">
        <w:rPr>
          <w:lang w:val="en-US"/>
        </w:rPr>
      </w:r>
      <w:r w:rsidR="0017748A">
        <w:rPr>
          <w:lang w:val="en-US"/>
        </w:rPr>
        <w:fldChar w:fldCharType="end"/>
      </w:r>
      <w:r w:rsidR="006A30B7">
        <w:rPr>
          <w:lang w:val="en-US"/>
        </w:rPr>
      </w:r>
      <w:r w:rsidR="006A30B7">
        <w:rPr>
          <w:lang w:val="en-US"/>
        </w:rPr>
        <w:fldChar w:fldCharType="separate"/>
      </w:r>
      <w:r w:rsidR="0017748A">
        <w:rPr>
          <w:noProof/>
          <w:lang w:val="en-US"/>
        </w:rPr>
        <w:t>[15]</w:t>
      </w:r>
      <w:r w:rsidR="006A30B7">
        <w:rPr>
          <w:lang w:val="en-US"/>
        </w:rPr>
        <w:fldChar w:fldCharType="end"/>
      </w:r>
      <w:r w:rsidR="00491AE4">
        <w:rPr>
          <w:lang w:val="en-US"/>
        </w:rPr>
        <w:t>,</w:t>
      </w:r>
      <w:r w:rsidR="00B57285" w:rsidRPr="00EB1D24">
        <w:rPr>
          <w:lang w:val="en-US"/>
        </w:rPr>
        <w:t xml:space="preserve"> </w:t>
      </w:r>
      <w:r w:rsidR="00AD7B57">
        <w:rPr>
          <w:lang w:val="en-US"/>
        </w:rPr>
        <w:t xml:space="preserve">or </w:t>
      </w:r>
      <w:r w:rsidR="00E37AFD">
        <w:rPr>
          <w:lang w:val="en-US"/>
        </w:rPr>
        <w:t>COSMIC</w:t>
      </w:r>
      <w:r w:rsidR="00B57285" w:rsidRPr="00EB1D24">
        <w:rPr>
          <w:lang w:val="en-US"/>
        </w:rPr>
        <w:t xml:space="preserve"> CLP </w:t>
      </w:r>
      <w:r w:rsidR="006A30B7">
        <w:rPr>
          <w:lang w:val="en-US"/>
        </w:rPr>
        <w:fldChar w:fldCharType="begin">
          <w:fldData xml:space="preserve">PEVuZE5vdGU+PENpdGU+PEF1dGhvcj5Gb3JiZXM8L0F1dGhvcj48WWVhcj4yMDE1PC9ZZWFyPjxS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</w:fldData>
        </w:fldChar>
      </w:r>
      <w:r w:rsidR="0017748A">
        <w:rPr>
          <w:lang w:val="en-US"/>
        </w:rPr>
        <w:instrText xml:space="preserve"> ADDIN EN.CITE </w:instrText>
      </w:r>
      <w:r w:rsidR="0017748A">
        <w:rPr>
          <w:lang w:val="en-US"/>
        </w:rPr>
        <w:fldChar w:fldCharType="begin">
          <w:fldData xml:space="preserve">PEVuZE5vdGU+PENpdGU+PEF1dGhvcj5Gb3JiZXM8L0F1dGhvcj48WWVhcj4yMDE1PC9ZZWFyPjxS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</w:fldData>
        </w:fldChar>
      </w:r>
      <w:r w:rsidR="0017748A">
        <w:rPr>
          <w:lang w:val="en-US"/>
        </w:rPr>
        <w:instrText xml:space="preserve"> ADDIN EN.CITE.DATA </w:instrText>
      </w:r>
      <w:r w:rsidR="0017748A">
        <w:rPr>
          <w:lang w:val="en-US"/>
        </w:rPr>
      </w:r>
      <w:r w:rsidR="0017748A">
        <w:rPr>
          <w:lang w:val="en-US"/>
        </w:rPr>
        <w:fldChar w:fldCharType="end"/>
      </w:r>
      <w:r w:rsidR="006A30B7">
        <w:rPr>
          <w:lang w:val="en-US"/>
        </w:rPr>
      </w:r>
      <w:r w:rsidR="006A30B7">
        <w:rPr>
          <w:lang w:val="en-US"/>
        </w:rPr>
        <w:fldChar w:fldCharType="separate"/>
      </w:r>
      <w:r w:rsidR="0017748A">
        <w:rPr>
          <w:noProof/>
          <w:lang w:val="en-US"/>
        </w:rPr>
        <w:t>[16]</w:t>
      </w:r>
      <w:r w:rsidR="006A30B7">
        <w:rPr>
          <w:lang w:val="en-US"/>
        </w:rPr>
        <w:fldChar w:fldCharType="end"/>
      </w:r>
      <w:r w:rsidR="00AD7B57">
        <w:rPr>
          <w:lang w:val="en-US"/>
        </w:rPr>
        <w:t>,</w:t>
      </w:r>
      <w:r w:rsidR="00B57285" w:rsidRPr="00EB1D24">
        <w:rPr>
          <w:lang w:val="en-US"/>
        </w:rPr>
        <w:t xml:space="preserve"> </w:t>
      </w:r>
      <w:r w:rsidR="00886076">
        <w:rPr>
          <w:lang w:val="en-US"/>
        </w:rPr>
        <w:t xml:space="preserve">made </w:t>
      </w:r>
      <w:r w:rsidR="00491AE4">
        <w:rPr>
          <w:lang w:val="en-US"/>
        </w:rPr>
        <w:t>extensive</w:t>
      </w:r>
      <w:r w:rsidR="00F871B3">
        <w:rPr>
          <w:lang w:val="en-US"/>
        </w:rPr>
        <w:t xml:space="preserve"> </w:t>
      </w:r>
      <w:r w:rsidR="00886076">
        <w:rPr>
          <w:lang w:val="en-US"/>
        </w:rPr>
        <w:t>NGS</w:t>
      </w:r>
      <w:r w:rsidR="00C611FD">
        <w:rPr>
          <w:lang w:val="en-US"/>
        </w:rPr>
        <w:t>-based</w:t>
      </w:r>
      <w:r w:rsidR="00886076">
        <w:rPr>
          <w:lang w:val="en-US"/>
        </w:rPr>
        <w:t xml:space="preserve"> </w:t>
      </w:r>
      <w:r w:rsidR="002F59E1">
        <w:rPr>
          <w:lang w:val="en-US"/>
        </w:rPr>
        <w:t xml:space="preserve">data for </w:t>
      </w:r>
      <w:r w:rsidR="00886076">
        <w:rPr>
          <w:lang w:val="en-US"/>
        </w:rPr>
        <w:t>characteriz</w:t>
      </w:r>
      <w:r w:rsidR="002F59E1">
        <w:rPr>
          <w:lang w:val="en-US"/>
        </w:rPr>
        <w:t xml:space="preserve">ing their CCLs </w:t>
      </w:r>
      <w:r w:rsidR="00F30DB2">
        <w:rPr>
          <w:lang w:val="en-US"/>
        </w:rPr>
        <w:t>publicly</w:t>
      </w:r>
      <w:r w:rsidR="00886076">
        <w:rPr>
          <w:lang w:val="en-US"/>
        </w:rPr>
        <w:t xml:space="preserve"> available</w:t>
      </w:r>
      <w:r w:rsidR="00A73221">
        <w:rPr>
          <w:lang w:val="en-US"/>
        </w:rPr>
        <w:t xml:space="preserve">. </w:t>
      </w:r>
      <w:r w:rsidR="00491AE4">
        <w:rPr>
          <w:lang w:val="en-US"/>
        </w:rPr>
        <w:t xml:space="preserve">It is </w:t>
      </w:r>
      <w:r w:rsidR="000035B5">
        <w:rPr>
          <w:lang w:val="en-US"/>
        </w:rPr>
        <w:t xml:space="preserve">a natural idea </w:t>
      </w:r>
      <w:r w:rsidR="00491AE4">
        <w:rPr>
          <w:lang w:val="en-US"/>
        </w:rPr>
        <w:t>to use</w:t>
      </w:r>
      <w:r w:rsidR="003745B7">
        <w:rPr>
          <w:lang w:val="en-US"/>
        </w:rPr>
        <w:t xml:space="preserve"> </w:t>
      </w:r>
      <w:r w:rsidR="002F59E1">
        <w:rPr>
          <w:lang w:val="en-US"/>
        </w:rPr>
        <w:t xml:space="preserve">these </w:t>
      </w:r>
      <w:r w:rsidR="00491AE4">
        <w:rPr>
          <w:lang w:val="en-US"/>
        </w:rPr>
        <w:t xml:space="preserve">profiles for identifying the origin of </w:t>
      </w:r>
      <w:r w:rsidR="00AD7B57">
        <w:rPr>
          <w:lang w:val="en-US"/>
        </w:rPr>
        <w:t xml:space="preserve">a given query sample </w:t>
      </w:r>
      <w:r w:rsidR="00491AE4">
        <w:rPr>
          <w:lang w:val="en-US"/>
        </w:rPr>
        <w:t xml:space="preserve">within </w:t>
      </w:r>
      <w:r w:rsidR="00AD7B57">
        <w:rPr>
          <w:lang w:val="en-US"/>
        </w:rPr>
        <w:t xml:space="preserve">such </w:t>
      </w:r>
      <w:r w:rsidR="00D94B39">
        <w:rPr>
          <w:lang w:val="en-US"/>
        </w:rPr>
        <w:t xml:space="preserve">a </w:t>
      </w:r>
      <w:r w:rsidR="00491AE4">
        <w:rPr>
          <w:lang w:val="en-US"/>
        </w:rPr>
        <w:t>reference librar</w:t>
      </w:r>
      <w:r w:rsidR="00D94B39">
        <w:rPr>
          <w:lang w:val="en-US"/>
        </w:rPr>
        <w:t>y (or within multiple librar</w:t>
      </w:r>
      <w:r w:rsidR="00491AE4">
        <w:rPr>
          <w:lang w:val="en-US"/>
        </w:rPr>
        <w:t>ies</w:t>
      </w:r>
      <w:r w:rsidR="00D94B39">
        <w:rPr>
          <w:lang w:val="en-US"/>
        </w:rPr>
        <w:t>)</w:t>
      </w:r>
      <w:r w:rsidR="00491AE4">
        <w:rPr>
          <w:lang w:val="en-US"/>
        </w:rPr>
        <w:t xml:space="preserve">. </w:t>
      </w:r>
      <w:r w:rsidR="002E3073" w:rsidRPr="002E3073">
        <w:rPr>
          <w:lang w:val="en-US"/>
        </w:rPr>
        <w:t xml:space="preserve">However, </w:t>
      </w:r>
      <w:r w:rsidR="002E3073">
        <w:rPr>
          <w:lang w:val="en-US"/>
        </w:rPr>
        <w:t xml:space="preserve">typical </w:t>
      </w:r>
      <w:r w:rsidR="002E3073" w:rsidRPr="002E3073">
        <w:rPr>
          <w:lang w:val="en-US"/>
        </w:rPr>
        <w:t xml:space="preserve">NGS </w:t>
      </w:r>
      <w:r w:rsidR="002E3073">
        <w:rPr>
          <w:lang w:val="en-US"/>
        </w:rPr>
        <w:t xml:space="preserve">procedures </w:t>
      </w:r>
      <w:r w:rsidR="002E3073" w:rsidRPr="002E3073">
        <w:rPr>
          <w:lang w:val="en-US"/>
        </w:rPr>
        <w:t xml:space="preserve">do not </w:t>
      </w:r>
      <w:r w:rsidR="00AD7B57">
        <w:rPr>
          <w:lang w:val="en-US"/>
        </w:rPr>
        <w:t>extract</w:t>
      </w:r>
      <w:r w:rsidR="00D94B39">
        <w:rPr>
          <w:lang w:val="en-US"/>
        </w:rPr>
        <w:t xml:space="preserve"> the kind of genetic </w:t>
      </w:r>
      <w:r w:rsidR="002E3073" w:rsidRPr="002E3073">
        <w:rPr>
          <w:lang w:val="en-US"/>
        </w:rPr>
        <w:t xml:space="preserve">information </w:t>
      </w:r>
      <w:r w:rsidR="00D94B39">
        <w:rPr>
          <w:lang w:val="en-US"/>
        </w:rPr>
        <w:t xml:space="preserve">necessary </w:t>
      </w:r>
      <w:r w:rsidR="002E3073" w:rsidRPr="002E3073">
        <w:rPr>
          <w:lang w:val="en-US"/>
        </w:rPr>
        <w:t>for STR or SPIA-based identification</w:t>
      </w:r>
      <w:r w:rsidR="00D94B39">
        <w:rPr>
          <w:lang w:val="en-US"/>
        </w:rPr>
        <w:t>, as b</w:t>
      </w:r>
      <w:r w:rsidR="002E3073" w:rsidRPr="002E3073">
        <w:rPr>
          <w:lang w:val="en-US"/>
        </w:rPr>
        <w:t xml:space="preserve">oth methods require homogeneous and locus-specific genotype data, but these loci are often omitted from sequencing or </w:t>
      </w:r>
      <w:r w:rsidR="00D94B39">
        <w:rPr>
          <w:lang w:val="en-US"/>
        </w:rPr>
        <w:t>filtered afterwards because they are assumed to be unrelated to the cancer itself</w:t>
      </w:r>
      <w:r w:rsidR="002E3073" w:rsidRPr="002E3073">
        <w:rPr>
          <w:lang w:val="en-US"/>
        </w:rPr>
        <w:t xml:space="preserve">. </w:t>
      </w:r>
      <w:r w:rsidR="00823CAD">
        <w:rPr>
          <w:lang w:val="en-US"/>
        </w:rPr>
        <w:t xml:space="preserve">Furthermore, </w:t>
      </w:r>
      <w:r w:rsidR="008A1A72">
        <w:rPr>
          <w:szCs w:val="20"/>
          <w:lang w:val="en-US"/>
        </w:rPr>
        <w:t>major chromosomal deletions</w:t>
      </w:r>
      <w:r w:rsidR="00823CAD">
        <w:rPr>
          <w:szCs w:val="20"/>
          <w:lang w:val="en-US"/>
        </w:rPr>
        <w:t xml:space="preserve">, e.g. the common phenomenon </w:t>
      </w:r>
      <w:r w:rsidR="002F59E1">
        <w:rPr>
          <w:szCs w:val="20"/>
          <w:lang w:val="en-US"/>
        </w:rPr>
        <w:t xml:space="preserve">of </w:t>
      </w:r>
      <w:r w:rsidR="002E0C2B">
        <w:rPr>
          <w:szCs w:val="20"/>
          <w:lang w:val="en-US"/>
        </w:rPr>
        <w:t xml:space="preserve">losing the </w:t>
      </w:r>
      <w:r w:rsidR="00823CAD">
        <w:rPr>
          <w:szCs w:val="20"/>
          <w:lang w:val="en-US"/>
        </w:rPr>
        <w:t xml:space="preserve">Y-chromosome </w:t>
      </w:r>
      <w:r w:rsidR="00823CAD">
        <w:rPr>
          <w:szCs w:val="20"/>
          <w:lang w:val="en-US"/>
        </w:rPr>
        <w:fldChar w:fldCharType="begin">
          <w:fldData xml:space="preserve">PEVuZE5vdGU+PENpdGU+PEF1dGhvcj5Ob3Zlc2tpPC9BdXRob3I+PFllYXI+MjAxNjwvWWVhcj48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</w:fldData>
        </w:fldChar>
      </w:r>
      <w:r w:rsidR="0017748A">
        <w:rPr>
          <w:szCs w:val="20"/>
          <w:lang w:val="en-US"/>
        </w:rPr>
        <w:instrText xml:space="preserve"> ADDIN EN.CITE </w:instrText>
      </w:r>
      <w:r w:rsidR="0017748A">
        <w:rPr>
          <w:szCs w:val="20"/>
          <w:lang w:val="en-US"/>
        </w:rPr>
        <w:fldChar w:fldCharType="begin">
          <w:fldData xml:space="preserve">PEVuZE5vdGU+PENpdGU+PEF1dGhvcj5Ob3Zlc2tpPC9BdXRob3I+PFllYXI+MjAxNjwvWWVhcj48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</w:fldData>
        </w:fldChar>
      </w:r>
      <w:r w:rsidR="0017748A">
        <w:rPr>
          <w:szCs w:val="20"/>
          <w:lang w:val="en-US"/>
        </w:rPr>
        <w:instrText xml:space="preserve"> ADDIN EN.CITE.DATA </w:instrText>
      </w:r>
      <w:r w:rsidR="0017748A">
        <w:rPr>
          <w:szCs w:val="20"/>
          <w:lang w:val="en-US"/>
        </w:rPr>
      </w:r>
      <w:r w:rsidR="0017748A">
        <w:rPr>
          <w:szCs w:val="20"/>
          <w:lang w:val="en-US"/>
        </w:rPr>
        <w:fldChar w:fldCharType="end"/>
      </w:r>
      <w:r w:rsidR="00823CAD">
        <w:rPr>
          <w:szCs w:val="20"/>
          <w:lang w:val="en-US"/>
        </w:rPr>
      </w:r>
      <w:r w:rsidR="00823CAD">
        <w:rPr>
          <w:szCs w:val="20"/>
          <w:lang w:val="en-US"/>
        </w:rPr>
        <w:fldChar w:fldCharType="separate"/>
      </w:r>
      <w:r w:rsidR="0017748A">
        <w:rPr>
          <w:noProof/>
          <w:szCs w:val="20"/>
          <w:lang w:val="en-US"/>
        </w:rPr>
        <w:t>[17]</w:t>
      </w:r>
      <w:r w:rsidR="00823CAD">
        <w:rPr>
          <w:szCs w:val="20"/>
          <w:lang w:val="en-US"/>
        </w:rPr>
        <w:fldChar w:fldCharType="end"/>
      </w:r>
      <w:r w:rsidR="002968B4">
        <w:rPr>
          <w:szCs w:val="20"/>
          <w:lang w:val="en-US"/>
        </w:rPr>
        <w:t>,</w:t>
      </w:r>
      <w:r w:rsidR="008A1A72">
        <w:rPr>
          <w:szCs w:val="20"/>
          <w:lang w:val="en-US"/>
        </w:rPr>
        <w:t xml:space="preserve"> can render </w:t>
      </w:r>
      <w:r w:rsidR="002F59E1">
        <w:rPr>
          <w:szCs w:val="20"/>
          <w:lang w:val="en-US"/>
        </w:rPr>
        <w:t xml:space="preserve">usage of </w:t>
      </w:r>
      <w:r w:rsidR="008A1A72">
        <w:rPr>
          <w:szCs w:val="20"/>
          <w:lang w:val="en-US"/>
        </w:rPr>
        <w:t>pre-defined genotypes impossible</w:t>
      </w:r>
      <w:r w:rsidR="00823CAD">
        <w:rPr>
          <w:szCs w:val="20"/>
          <w:lang w:val="en-US"/>
        </w:rPr>
        <w:t>.</w:t>
      </w:r>
    </w:p>
    <w:p w14:paraId="11C25E89" w14:textId="5EF14F18" w:rsidR="00750B19" w:rsidRPr="00750B19" w:rsidRDefault="002E3073" w:rsidP="00F63BA8">
      <w:r w:rsidRPr="002E3073">
        <w:rPr>
          <w:lang w:val="en-US"/>
        </w:rPr>
        <w:lastRenderedPageBreak/>
        <w:t>Thus, the information required for identification is not readily available.</w:t>
      </w:r>
      <w:r>
        <w:rPr>
          <w:lang w:val="en-US"/>
        </w:rPr>
        <w:t xml:space="preserve"> </w:t>
      </w:r>
      <w:r w:rsidR="00535172">
        <w:rPr>
          <w:szCs w:val="20"/>
          <w:lang w:val="en-US"/>
        </w:rPr>
        <w:t>Even</w:t>
      </w:r>
      <w:r w:rsidR="00382064">
        <w:rPr>
          <w:szCs w:val="20"/>
          <w:lang w:val="en-US"/>
        </w:rPr>
        <w:t xml:space="preserve"> if</w:t>
      </w:r>
      <w:r w:rsidR="00535172">
        <w:rPr>
          <w:szCs w:val="20"/>
          <w:lang w:val="en-US"/>
        </w:rPr>
        <w:t xml:space="preserve"> it </w:t>
      </w:r>
      <w:r w:rsidR="00D96C3B">
        <w:rPr>
          <w:szCs w:val="20"/>
          <w:lang w:val="en-US"/>
        </w:rPr>
        <w:t>was</w:t>
      </w:r>
      <w:r w:rsidR="00535172">
        <w:rPr>
          <w:szCs w:val="20"/>
          <w:lang w:val="en-US"/>
        </w:rPr>
        <w:t xml:space="preserve">, </w:t>
      </w:r>
      <w:r w:rsidR="00F869E3">
        <w:rPr>
          <w:szCs w:val="20"/>
          <w:lang w:val="en-US"/>
        </w:rPr>
        <w:t xml:space="preserve">the effectiveness of </w:t>
      </w:r>
      <w:r w:rsidR="00535172">
        <w:rPr>
          <w:szCs w:val="20"/>
          <w:lang w:val="en-US"/>
        </w:rPr>
        <w:t xml:space="preserve">STR and SPIA </w:t>
      </w:r>
      <w:r w:rsidR="00AD7B57">
        <w:rPr>
          <w:szCs w:val="20"/>
          <w:lang w:val="en-US"/>
        </w:rPr>
        <w:t xml:space="preserve">on lab- and project-specific NGS data sets </w:t>
      </w:r>
      <w:proofErr w:type="gramStart"/>
      <w:r w:rsidR="00F869E3">
        <w:rPr>
          <w:szCs w:val="20"/>
          <w:lang w:val="en-US"/>
        </w:rPr>
        <w:t>were</w:t>
      </w:r>
      <w:proofErr w:type="gramEnd"/>
      <w:r w:rsidR="00F869E3">
        <w:rPr>
          <w:szCs w:val="20"/>
          <w:lang w:val="en-US"/>
        </w:rPr>
        <w:t xml:space="preserve"> unclear</w:t>
      </w:r>
      <w:r w:rsidR="002F59E1">
        <w:rPr>
          <w:szCs w:val="20"/>
          <w:lang w:val="en-US"/>
        </w:rPr>
        <w:t>. B</w:t>
      </w:r>
      <w:r w:rsidR="00F869E3">
        <w:rPr>
          <w:szCs w:val="20"/>
          <w:lang w:val="en-US"/>
        </w:rPr>
        <w:t xml:space="preserve">oth </w:t>
      </w:r>
      <w:r w:rsidR="00AD7B57">
        <w:rPr>
          <w:szCs w:val="20"/>
          <w:lang w:val="en-US"/>
        </w:rPr>
        <w:t xml:space="preserve">methods </w:t>
      </w:r>
      <w:r w:rsidR="00535172">
        <w:rPr>
          <w:szCs w:val="20"/>
          <w:lang w:val="en-US"/>
        </w:rPr>
        <w:t xml:space="preserve">were evaluated </w:t>
      </w:r>
      <w:r w:rsidR="00F869E3">
        <w:rPr>
          <w:szCs w:val="20"/>
          <w:lang w:val="en-US"/>
        </w:rPr>
        <w:t xml:space="preserve">only </w:t>
      </w:r>
      <w:r w:rsidR="00535172">
        <w:rPr>
          <w:szCs w:val="20"/>
          <w:lang w:val="en-US"/>
        </w:rPr>
        <w:t xml:space="preserve">with homogeneous </w:t>
      </w:r>
      <w:r w:rsidR="00E737A2">
        <w:rPr>
          <w:szCs w:val="20"/>
          <w:lang w:val="en-US"/>
        </w:rPr>
        <w:t>NGS profiles</w:t>
      </w:r>
      <w:r w:rsidR="00535172">
        <w:rPr>
          <w:szCs w:val="20"/>
          <w:lang w:val="en-US"/>
        </w:rPr>
        <w:t xml:space="preserve">, </w:t>
      </w:r>
      <w:r w:rsidR="002F59E1">
        <w:rPr>
          <w:szCs w:val="20"/>
          <w:lang w:val="en-US"/>
        </w:rPr>
        <w:t xml:space="preserve">i.e., </w:t>
      </w:r>
      <w:r w:rsidR="00535172">
        <w:rPr>
          <w:szCs w:val="20"/>
          <w:lang w:val="en-US"/>
        </w:rPr>
        <w:t>references and query samples were sequenced using the same technologies, algori</w:t>
      </w:r>
      <w:r w:rsidR="00F869E3">
        <w:rPr>
          <w:szCs w:val="20"/>
          <w:lang w:val="en-US"/>
        </w:rPr>
        <w:t>t</w:t>
      </w:r>
      <w:r w:rsidR="00535172">
        <w:rPr>
          <w:szCs w:val="20"/>
          <w:lang w:val="en-US"/>
        </w:rPr>
        <w:t>hms, and filtering methods</w:t>
      </w:r>
      <w:r w:rsidR="000C6EF0">
        <w:rPr>
          <w:szCs w:val="20"/>
          <w:lang w:val="en-US"/>
        </w:rPr>
        <w:t xml:space="preserve">; </w:t>
      </w:r>
      <w:r w:rsidR="00D94B39">
        <w:rPr>
          <w:szCs w:val="20"/>
          <w:lang w:val="en-US"/>
        </w:rPr>
        <w:t>o</w:t>
      </w:r>
      <w:r w:rsidR="00AD7B57">
        <w:rPr>
          <w:szCs w:val="20"/>
          <w:lang w:val="en-US"/>
        </w:rPr>
        <w:t xml:space="preserve">n top, </w:t>
      </w:r>
      <w:r w:rsidR="000C6EF0">
        <w:rPr>
          <w:szCs w:val="20"/>
          <w:lang w:val="en-US"/>
        </w:rPr>
        <w:t xml:space="preserve">these procedures require that </w:t>
      </w:r>
      <w:r w:rsidR="009E131B">
        <w:rPr>
          <w:szCs w:val="20"/>
          <w:lang w:val="en-US"/>
        </w:rPr>
        <w:t xml:space="preserve">the </w:t>
      </w:r>
      <w:proofErr w:type="spellStart"/>
      <w:r w:rsidR="009E131B">
        <w:rPr>
          <w:szCs w:val="20"/>
          <w:lang w:val="en-US"/>
        </w:rPr>
        <w:t>ploidy</w:t>
      </w:r>
      <w:proofErr w:type="spellEnd"/>
      <w:r w:rsidR="009E131B">
        <w:rPr>
          <w:szCs w:val="20"/>
          <w:lang w:val="en-US"/>
        </w:rPr>
        <w:t xml:space="preserve"> of </w:t>
      </w:r>
      <w:r w:rsidR="00AD7B57">
        <w:rPr>
          <w:szCs w:val="20"/>
          <w:lang w:val="en-US"/>
        </w:rPr>
        <w:t xml:space="preserve">the reference samples R </w:t>
      </w:r>
      <w:r w:rsidR="009E131B">
        <w:rPr>
          <w:szCs w:val="20"/>
          <w:lang w:val="en-US"/>
        </w:rPr>
        <w:t>match</w:t>
      </w:r>
      <w:r w:rsidR="00AD7B57">
        <w:rPr>
          <w:szCs w:val="20"/>
          <w:lang w:val="en-US"/>
        </w:rPr>
        <w:t>es</w:t>
      </w:r>
      <w:r w:rsidR="009E131B">
        <w:rPr>
          <w:szCs w:val="20"/>
          <w:lang w:val="en-US"/>
        </w:rPr>
        <w:t xml:space="preserve"> the </w:t>
      </w:r>
      <w:proofErr w:type="spellStart"/>
      <w:r w:rsidR="009E131B">
        <w:rPr>
          <w:szCs w:val="20"/>
          <w:lang w:val="en-US"/>
        </w:rPr>
        <w:t>ploidy</w:t>
      </w:r>
      <w:proofErr w:type="spellEnd"/>
      <w:r w:rsidR="009E131B">
        <w:rPr>
          <w:szCs w:val="20"/>
          <w:lang w:val="en-US"/>
        </w:rPr>
        <w:t xml:space="preserve"> of </w:t>
      </w:r>
      <w:r w:rsidR="00AD7B57">
        <w:rPr>
          <w:szCs w:val="20"/>
          <w:lang w:val="en-US"/>
        </w:rPr>
        <w:t>the query sample q</w:t>
      </w:r>
      <w:r w:rsidR="009E131B">
        <w:rPr>
          <w:szCs w:val="20"/>
          <w:lang w:val="en-US"/>
        </w:rPr>
        <w:t>.</w:t>
      </w:r>
      <w:r w:rsidR="00983BCD">
        <w:rPr>
          <w:szCs w:val="20"/>
          <w:lang w:val="en-US"/>
        </w:rPr>
        <w:t xml:space="preserve"> </w:t>
      </w:r>
      <w:r w:rsidR="000C6EF0">
        <w:rPr>
          <w:szCs w:val="20"/>
          <w:lang w:val="en-US"/>
        </w:rPr>
        <w:t xml:space="preserve">Such a scenario of </w:t>
      </w:r>
      <w:r w:rsidR="009E131B">
        <w:rPr>
          <w:szCs w:val="20"/>
          <w:lang w:val="en-US"/>
        </w:rPr>
        <w:t>homogeneous, easily comparable</w:t>
      </w:r>
      <w:r w:rsidR="00A85103">
        <w:rPr>
          <w:szCs w:val="20"/>
          <w:lang w:val="en-US"/>
        </w:rPr>
        <w:t xml:space="preserve"> </w:t>
      </w:r>
      <w:r w:rsidR="00AD7B57">
        <w:rPr>
          <w:szCs w:val="20"/>
          <w:lang w:val="en-US"/>
        </w:rPr>
        <w:t xml:space="preserve">NGS </w:t>
      </w:r>
      <w:r w:rsidR="000C6EF0">
        <w:rPr>
          <w:szCs w:val="20"/>
          <w:lang w:val="en-US"/>
        </w:rPr>
        <w:t xml:space="preserve">data </w:t>
      </w:r>
      <w:r w:rsidR="00AD7B57">
        <w:rPr>
          <w:szCs w:val="20"/>
          <w:lang w:val="en-US"/>
        </w:rPr>
        <w:t xml:space="preserve">sets </w:t>
      </w:r>
      <w:r w:rsidR="009E131B">
        <w:rPr>
          <w:szCs w:val="20"/>
          <w:lang w:val="en-US"/>
        </w:rPr>
        <w:t xml:space="preserve">is </w:t>
      </w:r>
      <w:r w:rsidR="00A85103">
        <w:rPr>
          <w:szCs w:val="20"/>
          <w:lang w:val="en-US"/>
        </w:rPr>
        <w:t xml:space="preserve">quite different from that </w:t>
      </w:r>
      <w:r w:rsidR="00E737A2">
        <w:rPr>
          <w:szCs w:val="20"/>
          <w:lang w:val="en-US"/>
        </w:rPr>
        <w:t xml:space="preserve">typically </w:t>
      </w:r>
      <w:r w:rsidR="00A85103">
        <w:rPr>
          <w:szCs w:val="20"/>
          <w:lang w:val="en-US"/>
        </w:rPr>
        <w:t>found today, where different labs use different technologies, leading to heterogen</w:t>
      </w:r>
      <w:r w:rsidR="00AF292C">
        <w:rPr>
          <w:szCs w:val="20"/>
          <w:lang w:val="en-US"/>
        </w:rPr>
        <w:t>e</w:t>
      </w:r>
      <w:r w:rsidR="00A85103">
        <w:rPr>
          <w:szCs w:val="20"/>
          <w:lang w:val="en-US"/>
        </w:rPr>
        <w:t>ous NGS profiles.</w:t>
      </w:r>
      <w:r w:rsidR="00AF292C">
        <w:rPr>
          <w:szCs w:val="20"/>
          <w:lang w:val="en-US"/>
        </w:rPr>
        <w:t xml:space="preserve"> For instance, </w:t>
      </w:r>
      <w:r w:rsidR="00C222A4">
        <w:rPr>
          <w:szCs w:val="20"/>
          <w:lang w:val="en-US"/>
        </w:rPr>
        <w:t xml:space="preserve">Hudson et al. compared the </w:t>
      </w:r>
      <w:r w:rsidR="009036E4">
        <w:rPr>
          <w:szCs w:val="20"/>
          <w:lang w:val="en-US"/>
        </w:rPr>
        <w:t xml:space="preserve">small </w:t>
      </w:r>
      <w:r w:rsidR="007E6108">
        <w:rPr>
          <w:szCs w:val="20"/>
          <w:lang w:val="en-US"/>
        </w:rPr>
        <w:t xml:space="preserve">missense </w:t>
      </w:r>
      <w:r w:rsidR="009036E4">
        <w:rPr>
          <w:szCs w:val="20"/>
          <w:lang w:val="en-US"/>
        </w:rPr>
        <w:t xml:space="preserve">variant calls </w:t>
      </w:r>
      <w:r w:rsidR="0017773A">
        <w:rPr>
          <w:szCs w:val="20"/>
          <w:lang w:val="en-US"/>
        </w:rPr>
        <w:t xml:space="preserve">accompanying </w:t>
      </w:r>
      <w:r w:rsidR="009036E4">
        <w:rPr>
          <w:szCs w:val="20"/>
          <w:lang w:val="en-US"/>
        </w:rPr>
        <w:t xml:space="preserve">identical CCLs </w:t>
      </w:r>
      <w:r w:rsidR="0017773A">
        <w:rPr>
          <w:szCs w:val="20"/>
          <w:lang w:val="en-US"/>
        </w:rPr>
        <w:t xml:space="preserve">(as defined by the creators of the reference libraries) </w:t>
      </w:r>
      <w:r w:rsidR="009036E4">
        <w:rPr>
          <w:szCs w:val="20"/>
          <w:lang w:val="en-US"/>
        </w:rPr>
        <w:t>between</w:t>
      </w:r>
      <w:r w:rsidR="00C222A4">
        <w:rPr>
          <w:szCs w:val="20"/>
          <w:lang w:val="en-US"/>
        </w:rPr>
        <w:t xml:space="preserve"> CCLE and </w:t>
      </w:r>
      <w:r w:rsidR="00E37AFD">
        <w:rPr>
          <w:lang w:val="en-US"/>
        </w:rPr>
        <w:t>COSMIC</w:t>
      </w:r>
      <w:r w:rsidR="00C222A4">
        <w:rPr>
          <w:szCs w:val="20"/>
          <w:lang w:val="en-US"/>
        </w:rPr>
        <w:t xml:space="preserve"> CLP and found them coinciding </w:t>
      </w:r>
      <w:r w:rsidR="003E3EC9">
        <w:rPr>
          <w:szCs w:val="20"/>
          <w:lang w:val="en-US"/>
        </w:rPr>
        <w:t>at</w:t>
      </w:r>
      <w:r w:rsidR="00C222A4">
        <w:rPr>
          <w:szCs w:val="20"/>
          <w:lang w:val="en-US"/>
        </w:rPr>
        <w:t xml:space="preserve"> </w:t>
      </w:r>
      <w:r w:rsidR="00AF292C">
        <w:rPr>
          <w:szCs w:val="20"/>
          <w:lang w:val="en-US"/>
        </w:rPr>
        <w:t>only</w:t>
      </w:r>
      <w:r w:rsidR="008B02A7">
        <w:rPr>
          <w:szCs w:val="20"/>
          <w:lang w:val="en-US"/>
        </w:rPr>
        <w:t xml:space="preserve"> </w:t>
      </w:r>
      <w:r w:rsidR="00487E21">
        <w:rPr>
          <w:szCs w:val="20"/>
          <w:lang w:val="en-US"/>
        </w:rPr>
        <w:t>43%</w:t>
      </w:r>
      <w:r w:rsidR="007E6108">
        <w:rPr>
          <w:szCs w:val="20"/>
          <w:lang w:val="en-US"/>
        </w:rPr>
        <w:t xml:space="preserve"> </w:t>
      </w:r>
      <w:r w:rsidR="006A30B7">
        <w:rPr>
          <w:szCs w:val="20"/>
          <w:lang w:val="en-US"/>
        </w:rPr>
        <w:fldChar w:fldCharType="begin">
          <w:fldData xml:space="preserve">PEVuZE5vdGU+PENpdGU+PEF1dGhvcj5IdWRzb248L0F1dGhvcj48WWVhcj4yMDE0PC9ZZWFyPjxS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</w:fldData>
        </w:fldChar>
      </w:r>
      <w:r w:rsidR="0017748A">
        <w:rPr>
          <w:szCs w:val="20"/>
          <w:lang w:val="en-US"/>
        </w:rPr>
        <w:instrText xml:space="preserve"> ADDIN EN.CITE </w:instrText>
      </w:r>
      <w:r w:rsidR="0017748A">
        <w:rPr>
          <w:szCs w:val="20"/>
          <w:lang w:val="en-US"/>
        </w:rPr>
        <w:fldChar w:fldCharType="begin">
          <w:fldData xml:space="preserve">PEVuZE5vdGU+PENpdGU+PEF1dGhvcj5IdWRzb248L0F1dGhvcj48WWVhcj4yMDE0PC9ZZWFyPjxS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</w:fldData>
        </w:fldChar>
      </w:r>
      <w:r w:rsidR="0017748A">
        <w:rPr>
          <w:szCs w:val="20"/>
          <w:lang w:val="en-US"/>
        </w:rPr>
        <w:instrText xml:space="preserve"> ADDIN EN.CITE.DATA </w:instrText>
      </w:r>
      <w:r w:rsidR="0017748A">
        <w:rPr>
          <w:szCs w:val="20"/>
          <w:lang w:val="en-US"/>
        </w:rPr>
      </w:r>
      <w:r w:rsidR="0017748A">
        <w:rPr>
          <w:szCs w:val="20"/>
          <w:lang w:val="en-US"/>
        </w:rPr>
        <w:fldChar w:fldCharType="end"/>
      </w:r>
      <w:r w:rsidR="006A30B7">
        <w:rPr>
          <w:szCs w:val="20"/>
          <w:lang w:val="en-US"/>
        </w:rPr>
      </w:r>
      <w:r w:rsidR="006A30B7">
        <w:rPr>
          <w:szCs w:val="20"/>
          <w:lang w:val="en-US"/>
        </w:rPr>
        <w:fldChar w:fldCharType="separate"/>
      </w:r>
      <w:r w:rsidR="0017748A">
        <w:rPr>
          <w:noProof/>
          <w:szCs w:val="20"/>
          <w:lang w:val="en-US"/>
        </w:rPr>
        <w:t>[18]</w:t>
      </w:r>
      <w:r w:rsidR="006A30B7">
        <w:rPr>
          <w:szCs w:val="20"/>
          <w:lang w:val="en-US"/>
        </w:rPr>
        <w:fldChar w:fldCharType="end"/>
      </w:r>
      <w:r w:rsidR="00585F37">
        <w:rPr>
          <w:szCs w:val="20"/>
          <w:lang w:val="en-US"/>
        </w:rPr>
        <w:t>.</w:t>
      </w:r>
      <w:r w:rsidR="00061081">
        <w:rPr>
          <w:szCs w:val="20"/>
          <w:lang w:val="en-US"/>
        </w:rPr>
        <w:t xml:space="preserve"> </w:t>
      </w:r>
      <w:r w:rsidR="00F63BA8">
        <w:rPr>
          <w:lang w:val="en-US"/>
        </w:rPr>
        <w:t xml:space="preserve">A prominent </w:t>
      </w:r>
      <w:r w:rsidR="00F63BA8" w:rsidRPr="00401B7E">
        <w:rPr>
          <w:szCs w:val="20"/>
          <w:lang w:val="en-US"/>
        </w:rPr>
        <w:t>ca</w:t>
      </w:r>
      <w:r w:rsidR="00F63BA8">
        <w:rPr>
          <w:szCs w:val="20"/>
          <w:lang w:val="en-US"/>
        </w:rPr>
        <w:t xml:space="preserve">se depicturing the extend of data-heterogeneity is the </w:t>
      </w:r>
      <w:r w:rsidR="00F63BA8" w:rsidRPr="00401B7E">
        <w:rPr>
          <w:i/>
          <w:szCs w:val="20"/>
          <w:lang w:val="en-US"/>
        </w:rPr>
        <w:t>ISHIKAWA-HERAKLION-02ER</w:t>
      </w:r>
      <w:r w:rsidR="00F63BA8">
        <w:rPr>
          <w:szCs w:val="20"/>
          <w:lang w:val="en-US"/>
        </w:rPr>
        <w:t xml:space="preserve"> </w:t>
      </w:r>
      <w:r w:rsidR="00221056">
        <w:rPr>
          <w:szCs w:val="20"/>
          <w:lang w:val="en-US"/>
        </w:rPr>
        <w:t xml:space="preserve">CCL </w:t>
      </w:r>
      <w:r w:rsidR="00F63BA8">
        <w:rPr>
          <w:szCs w:val="20"/>
          <w:lang w:val="en-US"/>
        </w:rPr>
        <w:t xml:space="preserve">which </w:t>
      </w:r>
      <w:r w:rsidR="00221056">
        <w:rPr>
          <w:szCs w:val="20"/>
          <w:lang w:val="en-US"/>
        </w:rPr>
        <w:t>has been</w:t>
      </w:r>
      <w:r w:rsidR="00F63BA8">
        <w:rPr>
          <w:szCs w:val="20"/>
          <w:lang w:val="en-US"/>
        </w:rPr>
        <w:t xml:space="preserve"> </w:t>
      </w:r>
      <w:r w:rsidR="00F63BA8" w:rsidRPr="00401B7E">
        <w:rPr>
          <w:szCs w:val="20"/>
          <w:lang w:val="en-US"/>
        </w:rPr>
        <w:t>DNA</w:t>
      </w:r>
      <w:r w:rsidR="00F63BA8">
        <w:rPr>
          <w:szCs w:val="20"/>
          <w:lang w:val="en-US"/>
        </w:rPr>
        <w:t>-</w:t>
      </w:r>
      <w:r w:rsidR="00F63BA8" w:rsidRPr="00401B7E">
        <w:rPr>
          <w:szCs w:val="20"/>
          <w:lang w:val="en-US"/>
        </w:rPr>
        <w:t xml:space="preserve">genotyped by the Broad institute, </w:t>
      </w:r>
      <w:r w:rsidR="00F63BA8">
        <w:rPr>
          <w:szCs w:val="20"/>
          <w:lang w:val="en-US"/>
        </w:rPr>
        <w:t xml:space="preserve">finding </w:t>
      </w:r>
      <w:r w:rsidR="00F63BA8" w:rsidRPr="00401B7E">
        <w:rPr>
          <w:szCs w:val="20"/>
          <w:lang w:val="en-US"/>
        </w:rPr>
        <w:t xml:space="preserve">213 </w:t>
      </w:r>
      <w:r w:rsidR="00F63BA8">
        <w:rPr>
          <w:szCs w:val="20"/>
          <w:lang w:val="en-US"/>
        </w:rPr>
        <w:t>missense</w:t>
      </w:r>
      <w:r w:rsidR="00F63BA8" w:rsidRPr="00401B7E">
        <w:rPr>
          <w:szCs w:val="20"/>
          <w:lang w:val="en-US"/>
        </w:rPr>
        <w:t xml:space="preserve"> mutations, and the Sanger institute, which reported</w:t>
      </w:r>
      <w:r w:rsidR="00221056">
        <w:rPr>
          <w:szCs w:val="20"/>
          <w:lang w:val="en-US"/>
        </w:rPr>
        <w:t xml:space="preserve"> </w:t>
      </w:r>
      <w:r w:rsidR="00F63BA8" w:rsidRPr="00401B7E">
        <w:rPr>
          <w:szCs w:val="20"/>
          <w:lang w:val="en-US"/>
        </w:rPr>
        <w:t>52</w:t>
      </w:r>
      <w:r w:rsidR="00221056">
        <w:rPr>
          <w:szCs w:val="20"/>
          <w:lang w:val="en-US"/>
        </w:rPr>
        <w:t xml:space="preserve"> pair-wise different</w:t>
      </w:r>
      <w:r w:rsidR="00F63BA8" w:rsidRPr="00401B7E">
        <w:rPr>
          <w:szCs w:val="20"/>
          <w:lang w:val="en-US"/>
        </w:rPr>
        <w:t xml:space="preserve"> </w:t>
      </w:r>
      <w:r w:rsidR="00F63BA8">
        <w:rPr>
          <w:szCs w:val="20"/>
          <w:lang w:val="en-US"/>
        </w:rPr>
        <w:t>missense</w:t>
      </w:r>
      <w:r w:rsidR="00F63BA8" w:rsidRPr="00401B7E">
        <w:rPr>
          <w:szCs w:val="20"/>
          <w:lang w:val="en-US"/>
        </w:rPr>
        <w:t xml:space="preserve"> mutations </w:t>
      </w:r>
      <w:r w:rsidR="00F63BA8">
        <w:rPr>
          <w:szCs w:val="20"/>
          <w:lang w:val="en-US"/>
        </w:rPr>
        <w:fldChar w:fldCharType="begin">
          <w:fldData xml:space="preserve">PEVuZE5vdGU+PENpdGU+PEF1dGhvcj5IdWRzb248L0F1dGhvcj48WWVhcj4yMDE0PC9ZZWFyPjxS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</w:fldData>
        </w:fldChar>
      </w:r>
      <w:r w:rsidR="0017748A">
        <w:rPr>
          <w:szCs w:val="20"/>
          <w:lang w:val="en-US"/>
        </w:rPr>
        <w:instrText xml:space="preserve"> ADDIN EN.CITE </w:instrText>
      </w:r>
      <w:r w:rsidR="0017748A">
        <w:rPr>
          <w:szCs w:val="20"/>
          <w:lang w:val="en-US"/>
        </w:rPr>
        <w:fldChar w:fldCharType="begin">
          <w:fldData xml:space="preserve">PEVuZE5vdGU+PENpdGU+PEF1dGhvcj5IdWRzb248L0F1dGhvcj48WWVhcj4yMDE0PC9ZZWFyPjxS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</w:fldData>
        </w:fldChar>
      </w:r>
      <w:r w:rsidR="0017748A">
        <w:rPr>
          <w:szCs w:val="20"/>
          <w:lang w:val="en-US"/>
        </w:rPr>
        <w:instrText xml:space="preserve"> ADDIN EN.CITE.DATA </w:instrText>
      </w:r>
      <w:r w:rsidR="0017748A">
        <w:rPr>
          <w:szCs w:val="20"/>
          <w:lang w:val="en-US"/>
        </w:rPr>
      </w:r>
      <w:r w:rsidR="0017748A">
        <w:rPr>
          <w:szCs w:val="20"/>
          <w:lang w:val="en-US"/>
        </w:rPr>
        <w:fldChar w:fldCharType="end"/>
      </w:r>
      <w:r w:rsidR="00F63BA8">
        <w:rPr>
          <w:szCs w:val="20"/>
          <w:lang w:val="en-US"/>
        </w:rPr>
      </w:r>
      <w:r w:rsidR="00F63BA8">
        <w:rPr>
          <w:szCs w:val="20"/>
          <w:lang w:val="en-US"/>
        </w:rPr>
        <w:fldChar w:fldCharType="separate"/>
      </w:r>
      <w:r w:rsidR="0017748A">
        <w:rPr>
          <w:noProof/>
          <w:szCs w:val="20"/>
          <w:lang w:val="en-US"/>
        </w:rPr>
        <w:t>[18]</w:t>
      </w:r>
      <w:r w:rsidR="00F63BA8">
        <w:rPr>
          <w:szCs w:val="20"/>
          <w:lang w:val="en-US"/>
        </w:rPr>
        <w:fldChar w:fldCharType="end"/>
      </w:r>
      <w:r w:rsidR="00F63BA8">
        <w:rPr>
          <w:szCs w:val="20"/>
          <w:lang w:val="en-US"/>
        </w:rPr>
        <w:t>.</w:t>
      </w:r>
      <w:r w:rsidR="008F02B1">
        <w:rPr>
          <w:szCs w:val="20"/>
          <w:lang w:val="en-US"/>
        </w:rPr>
        <w:t xml:space="preserve"> </w:t>
      </w:r>
      <w:r w:rsidR="0060643C">
        <w:rPr>
          <w:szCs w:val="20"/>
          <w:lang w:val="en-US"/>
        </w:rPr>
        <w:t xml:space="preserve">Causes for the data </w:t>
      </w:r>
      <w:r w:rsidR="0060643C">
        <w:rPr>
          <w:lang w:val="en-US"/>
        </w:rPr>
        <w:t xml:space="preserve">heterogeneity between large-scale sequencing projects are complex and include technical and design aspects. For example, sequencing of sub-clonal and </w:t>
      </w:r>
      <w:proofErr w:type="spellStart"/>
      <w:r w:rsidR="0060643C">
        <w:rPr>
          <w:lang w:val="en-US"/>
        </w:rPr>
        <w:t>aneuploid</w:t>
      </w:r>
      <w:proofErr w:type="spellEnd"/>
      <w:r w:rsidR="0060643C">
        <w:rPr>
          <w:lang w:val="en-US"/>
        </w:rPr>
        <w:t xml:space="preserve"> cancer-cell cultures may cause heterogeneous sequencing results </w:t>
      </w:r>
      <w:r w:rsidR="0060643C">
        <w:rPr>
          <w:lang w:val="en-US"/>
        </w:rPr>
        <w:fldChar w:fldCharType="begin"/>
      </w:r>
      <w:r w:rsidR="0060643C">
        <w:rPr>
          <w:lang w:val="en-US"/>
        </w:rPr>
        <w:instrText xml:space="preserve"> ADDIN EN.CITE &lt;EndNote&gt;&lt;Cite&gt;&lt;Author&gt;Alkan&lt;/Author&gt;&lt;Year&gt;2011&lt;/Year&gt;&lt;RecNum&gt;11&lt;/RecNum&gt;&lt;DisplayText&gt;[19]&lt;/DisplayText&gt;&lt;record&gt;&lt;rec-number&gt;11&lt;/rec-number&gt;&lt;foreign-keys&gt;&lt;key app="EN" db-id="de9dpe0t9tep9aeawsyxfw5asfpfs2e0pszz" timestamp="1461084615"&gt;11&lt;/key&gt;&lt;key app="ENWeb" db-id=""&gt;0&lt;/key&gt;&lt;/foreign-keys&gt;&lt;ref-type name="Journal Article"&gt;17&lt;/ref-type&gt;&lt;contributors&gt;&lt;authors&gt;&lt;author&gt;Alkan, C.&lt;/author&gt;&lt;author&gt;Coe, B. P.&lt;/author&gt;&lt;author&gt;Eichler, E. E.&lt;/author&gt;&lt;/authors&gt;&lt;/contributors&gt;&lt;auth-address&gt;Department of Genome Sciences, University of Washington School of Medicine, Foege S413C, 3720 15th Ave NE, Seattle, Washington, USA.&lt;/auth-address&gt;&lt;titles&gt;&lt;title&gt;Genome structural variation discovery and genotyping&lt;/title&gt;&lt;secondary-title&gt;Nat Rev Genet&lt;/secondary-title&gt;&lt;/titles&gt;&lt;periodical&gt;&lt;full-title&gt;Nat Rev Genet&lt;/full-title&gt;&lt;/periodical&gt;&lt;pages&gt;363-76&lt;/pages&gt;&lt;volume&gt;12&lt;/volume&gt;&lt;number&gt;5&lt;/number&gt;&lt;keywords&gt;&lt;keyword&gt;DNA Copy Number Variations&lt;/keyword&gt;&lt;keyword&gt;*Genetic Variation&lt;/keyword&gt;&lt;keyword&gt;*Genome, Human&lt;/keyword&gt;&lt;keyword&gt;*Genotype&lt;/keyword&gt;&lt;keyword&gt;High-Throughput Nucleotide Sequencing/economics/methods&lt;/keyword&gt;&lt;keyword&gt;Humans&lt;/keyword&gt;&lt;keyword&gt;Oligonucleotide Array Sequence Analysis/economics/methods&lt;/keyword&gt;&lt;keyword&gt;Polymorphism, Single Nucleotide&lt;/keyword&gt;&lt;keyword&gt;Sequence Analysis, DNA/economics/*methods&lt;/keyword&gt;&lt;/keywords&gt;&lt;dates&gt;&lt;year&gt;2011&lt;/year&gt;&lt;pub-dates&gt;&lt;date&gt;May&lt;/date&gt;&lt;/pub-dates&gt;&lt;/dates&gt;&lt;isbn&gt;1471-0064 (Electronic)&amp;#xD;1471-0056 (Linking)&lt;/isbn&gt;&lt;accession-num&gt;21358748&lt;/accession-num&gt;&lt;urls&gt;&lt;related-urls&gt;&lt;url&gt;http://www.ncbi.nlm.nih.gov/pubmed/21358748&lt;/url&gt;&lt;/related-urls&gt;&lt;/urls&gt;&lt;custom2&gt;PMC4108431&lt;/custom2&gt;&lt;electronic-resource-num&gt;10.1038/nrg2958&lt;/electronic-resource-num&gt;&lt;/record&gt;&lt;/Cite&gt;&lt;/EndNote&gt;</w:instrText>
      </w:r>
      <w:r w:rsidR="0060643C">
        <w:rPr>
          <w:lang w:val="en-US"/>
        </w:rPr>
        <w:fldChar w:fldCharType="separate"/>
      </w:r>
      <w:r w:rsidR="0060643C">
        <w:rPr>
          <w:noProof/>
          <w:lang w:val="en-US"/>
        </w:rPr>
        <w:t>[19]</w:t>
      </w:r>
      <w:r w:rsidR="0060643C">
        <w:rPr>
          <w:lang w:val="en-US"/>
        </w:rPr>
        <w:fldChar w:fldCharType="end"/>
      </w:r>
      <w:r w:rsidR="0060643C">
        <w:rPr>
          <w:lang w:val="en-US"/>
        </w:rPr>
        <w:t xml:space="preserve">. Furthermore, studies differ in their aims and priorities, leading to different choices of algorithmic parameters and workflow designs which in turn can cause differing genotyping results even for the same CCLs </w:t>
      </w:r>
      <w:r w:rsidR="0060643C">
        <w:rPr>
          <w:lang w:val="en-US"/>
        </w:rPr>
        <w:fldChar w:fldCharType="begin"/>
      </w:r>
      <w:r w:rsidR="0060643C">
        <w:rPr>
          <w:lang w:val="en-US"/>
        </w:rPr>
        <w:instrText xml:space="preserve"> ADDIN EN.CITE &lt;EndNote&gt;&lt;Cite&gt;&lt;Author&gt;Li&lt;/Author&gt;&lt;Year&gt;2015&lt;/Year&gt;&lt;RecNum&gt;324&lt;/RecNum&gt;&lt;DisplayText&gt;[20]&lt;/DisplayText&gt;&lt;record&gt;&lt;rec-number&gt;324&lt;/rec-number&gt;&lt;foreign-keys&gt;&lt;key app="EN" db-id="de9dpe0t9tep9aeawsyxfw5asfpfs2e0pszz" timestamp="1487776653"&gt;324&lt;/key&gt;&lt;/foreign-keys&gt;&lt;ref-type name="Journal Article"&gt;17&lt;/ref-type&gt;&lt;contributors&gt;&lt;authors&gt;&lt;author&gt;Li, J.&lt;/author&gt;&lt;author&gt;Batcha, A. M.&lt;/author&gt;&lt;author&gt;Gruning, B.&lt;/author&gt;&lt;author&gt;Mansmann, U. R.&lt;/author&gt;&lt;/authors&gt;&lt;/contributors&gt;&lt;auth-address&gt;Institute for Medical Informatics, Biometry and Epidemiology, Ludwig Maximilian University of Munich, Munich, Germany.; German Cancer Consortium (DKTK), Heidelberg, Germany.; German Cancer Research Center (DKFZ), Heidelberg, Germany.&amp;#xD;Bioinformatics Group, Department of Computer Science, Albert-Ludwigs-University, Freiburg, Freiburg, Germany.; Center for Biological Systems Analysis (ZBSA), University of Freiburg, Freiburg, Germany.&amp;#xD;Institute for Medical Informatics, Biometry and Epidemiology, Ludwig Maximilian University of Munich, Munich, Germany.; German Cancer Consortium (DKTK), Heidelberg, Germany.&lt;/auth-address&gt;&lt;titles&gt;&lt;title&gt;An NGS Workflow Blueprint for DNA Sequencing Data and Its Application in Individualized Molecular Oncology&lt;/title&gt;&lt;secondary-title&gt;Cancer Inform&lt;/secondary-title&gt;&lt;/titles&gt;&lt;pages&gt;87-107&lt;/pages&gt;&lt;volume&gt;14&lt;/volume&gt;&lt;number&gt;Suppl 5&lt;/number&gt;&lt;keywords&gt;&lt;keyword&gt;mutation annotation&lt;/keyword&gt;&lt;keyword&gt;pathway analysis&lt;/keyword&gt;&lt;keyword&gt;sequence alignment&lt;/keyword&gt;&lt;keyword&gt;single-nucleotide polymorphism&lt;/keyword&gt;&lt;keyword&gt;template preparation&lt;/keyword&gt;&lt;/keywords&gt;&lt;dates&gt;&lt;year&gt;2015&lt;/year&gt;&lt;/dates&gt;&lt;isbn&gt;1176-9351 (Linking)&lt;/isbn&gt;&lt;accession-num&gt;27081306&lt;/accession-num&gt;&lt;urls&gt;&lt;related-urls&gt;&lt;url&gt;https://www.ncbi.nlm.nih.gov/pubmed/27081306&lt;/url&gt;&lt;/related-urls&gt;&lt;/urls&gt;&lt;custom2&gt;PMC4827795&lt;/custom2&gt;&lt;electronic-resource-num&gt;10.4137/CIN.S30793&lt;/electronic-resource-num&gt;&lt;/record&gt;&lt;/Cite&gt;&lt;/EndNote&gt;</w:instrText>
      </w:r>
      <w:r w:rsidR="0060643C">
        <w:rPr>
          <w:lang w:val="en-US"/>
        </w:rPr>
        <w:fldChar w:fldCharType="separate"/>
      </w:r>
      <w:r w:rsidR="0060643C">
        <w:rPr>
          <w:noProof/>
          <w:lang w:val="en-US"/>
        </w:rPr>
        <w:t>[20]</w:t>
      </w:r>
      <w:r w:rsidR="0060643C">
        <w:rPr>
          <w:lang w:val="en-US"/>
        </w:rPr>
        <w:fldChar w:fldCharType="end"/>
      </w:r>
      <w:r w:rsidR="0060643C">
        <w:rPr>
          <w:lang w:val="en-US"/>
        </w:rPr>
        <w:t>.</w:t>
      </w:r>
    </w:p>
    <w:p w14:paraId="734F9F16" w14:textId="1AF54984" w:rsidR="00642F04" w:rsidRPr="00822FC9" w:rsidRDefault="002A08B1" w:rsidP="0026507F">
      <w:pPr>
        <w:rPr>
          <w:szCs w:val="20"/>
          <w:lang w:val="en-US"/>
        </w:rPr>
      </w:pPr>
      <w:r w:rsidRPr="00822FC9">
        <w:rPr>
          <w:szCs w:val="20"/>
          <w:lang w:val="en-US"/>
        </w:rPr>
        <w:t xml:space="preserve">Here, we present </w:t>
      </w:r>
      <w:proofErr w:type="spellStart"/>
      <w:r w:rsidRPr="00822FC9">
        <w:rPr>
          <w:szCs w:val="20"/>
          <w:lang w:val="en-US"/>
        </w:rPr>
        <w:t>Uniquorn</w:t>
      </w:r>
      <w:proofErr w:type="spellEnd"/>
      <w:r w:rsidRPr="00822FC9">
        <w:rPr>
          <w:szCs w:val="20"/>
          <w:lang w:val="en-US"/>
        </w:rPr>
        <w:t xml:space="preserve">, a novel in </w:t>
      </w:r>
      <w:proofErr w:type="spellStart"/>
      <w:r w:rsidRPr="00822FC9">
        <w:rPr>
          <w:szCs w:val="20"/>
          <w:lang w:val="en-US"/>
        </w:rPr>
        <w:t>silico</w:t>
      </w:r>
      <w:proofErr w:type="spellEnd"/>
      <w:r w:rsidRPr="00822FC9">
        <w:rPr>
          <w:szCs w:val="20"/>
          <w:lang w:val="en-US"/>
        </w:rPr>
        <w:t xml:space="preserve"> approach for the robust and fast identification of CCLs within reference libraries</w:t>
      </w:r>
      <w:r w:rsidR="0050118D" w:rsidRPr="00822FC9">
        <w:rPr>
          <w:szCs w:val="20"/>
          <w:lang w:val="en-US"/>
        </w:rPr>
        <w:t xml:space="preserve"> based on their variant profiles</w:t>
      </w:r>
      <w:r w:rsidRPr="00822FC9">
        <w:rPr>
          <w:szCs w:val="20"/>
          <w:lang w:val="en-US"/>
        </w:rPr>
        <w:t xml:space="preserve">. </w:t>
      </w:r>
      <w:proofErr w:type="spellStart"/>
      <w:r w:rsidRPr="00822FC9">
        <w:rPr>
          <w:szCs w:val="20"/>
          <w:lang w:val="en-US"/>
        </w:rPr>
        <w:t>Uniquorn</w:t>
      </w:r>
      <w:proofErr w:type="spellEnd"/>
      <w:r w:rsidRPr="00822FC9">
        <w:rPr>
          <w:szCs w:val="20"/>
          <w:lang w:val="en-US"/>
        </w:rPr>
        <w:t xml:space="preserve"> uses only NGS data and is based on the assumption that already today, most experiments on CCLs involve extensive sequencing</w:t>
      </w:r>
      <w:r w:rsidR="00326518" w:rsidRPr="00822FC9">
        <w:rPr>
          <w:szCs w:val="20"/>
          <w:lang w:val="en-US"/>
        </w:rPr>
        <w:t xml:space="preserve">. </w:t>
      </w:r>
      <w:r w:rsidRPr="00822FC9">
        <w:rPr>
          <w:szCs w:val="20"/>
          <w:lang w:val="en-US"/>
        </w:rPr>
        <w:t xml:space="preserve">The algorithm is designed to compare </w:t>
      </w:r>
      <w:r w:rsidR="00E36D2E">
        <w:rPr>
          <w:szCs w:val="20"/>
          <w:lang w:val="en-US"/>
        </w:rPr>
        <w:t xml:space="preserve">variant </w:t>
      </w:r>
      <w:r w:rsidRPr="00822FC9">
        <w:rPr>
          <w:szCs w:val="20"/>
          <w:lang w:val="en-US"/>
        </w:rPr>
        <w:t>profile</w:t>
      </w:r>
      <w:r w:rsidR="00642F04" w:rsidRPr="00822FC9">
        <w:rPr>
          <w:szCs w:val="20"/>
          <w:lang w:val="en-US"/>
        </w:rPr>
        <w:t>s</w:t>
      </w:r>
      <w:r w:rsidRPr="00822FC9">
        <w:rPr>
          <w:szCs w:val="20"/>
          <w:lang w:val="en-US"/>
        </w:rPr>
        <w:t xml:space="preserve"> </w:t>
      </w:r>
      <w:r w:rsidR="00E36D2E">
        <w:rPr>
          <w:szCs w:val="20"/>
          <w:lang w:val="en-US"/>
        </w:rPr>
        <w:t xml:space="preserve">derived from </w:t>
      </w:r>
      <w:r w:rsidRPr="00822FC9">
        <w:rPr>
          <w:szCs w:val="20"/>
          <w:lang w:val="en-US"/>
        </w:rPr>
        <w:t xml:space="preserve">a wide range of </w:t>
      </w:r>
      <w:r w:rsidR="00642F04" w:rsidRPr="00822FC9">
        <w:rPr>
          <w:szCs w:val="20"/>
          <w:lang w:val="en-US"/>
        </w:rPr>
        <w:t xml:space="preserve">sequencing </w:t>
      </w:r>
      <w:r w:rsidR="00E36D2E">
        <w:rPr>
          <w:szCs w:val="20"/>
          <w:lang w:val="en-US"/>
        </w:rPr>
        <w:t xml:space="preserve">technology, </w:t>
      </w:r>
      <w:r w:rsidRPr="00822FC9">
        <w:rPr>
          <w:szCs w:val="20"/>
          <w:lang w:val="en-US"/>
        </w:rPr>
        <w:t xml:space="preserve">quality, depth, and scope to make it useful for large and distributed research projects. </w:t>
      </w:r>
      <w:proofErr w:type="spellStart"/>
      <w:r w:rsidR="00E36D2E" w:rsidRPr="00CB4EFF">
        <w:rPr>
          <w:szCs w:val="20"/>
          <w:lang w:val="en-US"/>
        </w:rPr>
        <w:t>Uniquorn</w:t>
      </w:r>
      <w:proofErr w:type="spellEnd"/>
      <w:r w:rsidR="00E36D2E" w:rsidRPr="00CB4EFF">
        <w:rPr>
          <w:szCs w:val="20"/>
          <w:lang w:val="en-US"/>
        </w:rPr>
        <w:t xml:space="preserve"> </w:t>
      </w:r>
      <w:r w:rsidR="00E36D2E">
        <w:rPr>
          <w:szCs w:val="20"/>
          <w:lang w:val="en-US"/>
        </w:rPr>
        <w:t xml:space="preserve">was developed to </w:t>
      </w:r>
      <w:r w:rsidR="00E36D2E" w:rsidRPr="00CB4EFF">
        <w:rPr>
          <w:szCs w:val="20"/>
          <w:lang w:val="en-US"/>
        </w:rPr>
        <w:t>addresses cases where neither STR nor SPIA can be applied</w:t>
      </w:r>
      <w:r w:rsidR="00BE1E97">
        <w:rPr>
          <w:szCs w:val="20"/>
          <w:lang w:val="en-US"/>
        </w:rPr>
        <w:t xml:space="preserve">, as both </w:t>
      </w:r>
      <w:r w:rsidR="00DE30D9" w:rsidRPr="00CB4EFF">
        <w:rPr>
          <w:szCs w:val="20"/>
          <w:lang w:val="en-US"/>
        </w:rPr>
        <w:t xml:space="preserve">obligatorily require reliable SNP-calls and STR-profiles at specific loci for identification. </w:t>
      </w:r>
      <w:r w:rsidR="00C611FD" w:rsidRPr="00822FC9">
        <w:rPr>
          <w:szCs w:val="20"/>
          <w:lang w:val="en-US"/>
        </w:rPr>
        <w:t>T</w:t>
      </w:r>
      <w:r w:rsidR="00642F04" w:rsidRPr="00822FC9">
        <w:rPr>
          <w:szCs w:val="20"/>
          <w:lang w:val="en-US"/>
        </w:rPr>
        <w:t>echnically,</w:t>
      </w:r>
      <w:r w:rsidRPr="00822FC9">
        <w:rPr>
          <w:szCs w:val="20"/>
          <w:lang w:val="en-US"/>
        </w:rPr>
        <w:t xml:space="preserve"> </w:t>
      </w:r>
      <w:proofErr w:type="spellStart"/>
      <w:r w:rsidR="00731725" w:rsidRPr="00AC1E12">
        <w:rPr>
          <w:szCs w:val="20"/>
          <w:lang w:val="en-US"/>
        </w:rPr>
        <w:t>Uniquorn</w:t>
      </w:r>
      <w:proofErr w:type="spellEnd"/>
      <w:r w:rsidR="00731725" w:rsidRPr="00AC1E12">
        <w:rPr>
          <w:szCs w:val="20"/>
          <w:lang w:val="en-US"/>
        </w:rPr>
        <w:t xml:space="preserve"> </w:t>
      </w:r>
      <w:r w:rsidR="00642F04" w:rsidRPr="00AC1E12">
        <w:rPr>
          <w:szCs w:val="20"/>
          <w:lang w:val="en-US"/>
        </w:rPr>
        <w:t xml:space="preserve">is based on the computation of </w:t>
      </w:r>
      <w:r w:rsidR="00731725" w:rsidRPr="00AC1E12">
        <w:rPr>
          <w:szCs w:val="20"/>
          <w:lang w:val="en-US"/>
        </w:rPr>
        <w:t>confidence-score</w:t>
      </w:r>
      <w:r w:rsidR="00642F04" w:rsidRPr="00AC1E12">
        <w:rPr>
          <w:szCs w:val="20"/>
          <w:lang w:val="en-US"/>
        </w:rPr>
        <w:t>s</w:t>
      </w:r>
      <w:r w:rsidR="00731725" w:rsidRPr="00C474B3">
        <w:rPr>
          <w:szCs w:val="20"/>
          <w:lang w:val="en-US"/>
        </w:rPr>
        <w:t xml:space="preserve"> for </w:t>
      </w:r>
      <w:r w:rsidRPr="00822FC9">
        <w:rPr>
          <w:szCs w:val="20"/>
          <w:lang w:val="en-US"/>
        </w:rPr>
        <w:t xml:space="preserve">the </w:t>
      </w:r>
      <w:r w:rsidR="001F796C" w:rsidRPr="00822FC9">
        <w:rPr>
          <w:szCs w:val="20"/>
          <w:lang w:val="en-US"/>
        </w:rPr>
        <w:t xml:space="preserve">pairwise </w:t>
      </w:r>
      <w:r w:rsidRPr="00822FC9">
        <w:rPr>
          <w:szCs w:val="20"/>
          <w:lang w:val="en-US"/>
        </w:rPr>
        <w:t>identi</w:t>
      </w:r>
      <w:r w:rsidR="00642F04" w:rsidRPr="00822FC9">
        <w:rPr>
          <w:szCs w:val="20"/>
          <w:lang w:val="en-US"/>
        </w:rPr>
        <w:t>ty</w:t>
      </w:r>
      <w:r w:rsidRPr="00822FC9">
        <w:rPr>
          <w:szCs w:val="20"/>
          <w:lang w:val="en-US"/>
        </w:rPr>
        <w:t xml:space="preserve"> of </w:t>
      </w:r>
      <w:r w:rsidR="00642F04" w:rsidRPr="00822FC9">
        <w:rPr>
          <w:szCs w:val="20"/>
          <w:lang w:val="en-US"/>
        </w:rPr>
        <w:t xml:space="preserve">the </w:t>
      </w:r>
      <w:r w:rsidR="00731725" w:rsidRPr="00822FC9">
        <w:rPr>
          <w:szCs w:val="20"/>
          <w:lang w:val="en-US"/>
        </w:rPr>
        <w:t xml:space="preserve">query </w:t>
      </w:r>
      <w:r w:rsidRPr="00822FC9">
        <w:rPr>
          <w:szCs w:val="20"/>
          <w:lang w:val="en-US"/>
        </w:rPr>
        <w:t xml:space="preserve">sample </w:t>
      </w:r>
      <w:r w:rsidR="00731725" w:rsidRPr="00822FC9">
        <w:rPr>
          <w:szCs w:val="20"/>
          <w:lang w:val="en-US"/>
        </w:rPr>
        <w:t xml:space="preserve">to </w:t>
      </w:r>
      <w:r w:rsidR="00C611FD" w:rsidRPr="00822FC9">
        <w:rPr>
          <w:szCs w:val="20"/>
          <w:lang w:val="en-US"/>
        </w:rPr>
        <w:t xml:space="preserve">any </w:t>
      </w:r>
      <w:r w:rsidR="00642F04" w:rsidRPr="00822FC9">
        <w:rPr>
          <w:szCs w:val="20"/>
          <w:lang w:val="en-US"/>
        </w:rPr>
        <w:t xml:space="preserve">sample from a reference library </w:t>
      </w:r>
      <w:r w:rsidR="00731725" w:rsidRPr="00822FC9">
        <w:rPr>
          <w:szCs w:val="20"/>
          <w:lang w:val="en-US"/>
        </w:rPr>
        <w:t>R</w:t>
      </w:r>
      <w:r w:rsidRPr="00822FC9">
        <w:rPr>
          <w:szCs w:val="20"/>
          <w:lang w:val="en-US"/>
        </w:rPr>
        <w:t xml:space="preserve">, taking into account the prevalence of </w:t>
      </w:r>
      <w:r w:rsidR="00642F04" w:rsidRPr="00822FC9">
        <w:rPr>
          <w:szCs w:val="20"/>
          <w:lang w:val="en-US"/>
        </w:rPr>
        <w:t xml:space="preserve">each </w:t>
      </w:r>
      <w:r w:rsidR="00401AEB" w:rsidRPr="00822FC9">
        <w:rPr>
          <w:szCs w:val="20"/>
          <w:lang w:val="en-US"/>
        </w:rPr>
        <w:t>variant</w:t>
      </w:r>
      <w:r w:rsidRPr="00822FC9">
        <w:rPr>
          <w:szCs w:val="20"/>
          <w:lang w:val="en-US"/>
        </w:rPr>
        <w:t xml:space="preserve"> in the librar</w:t>
      </w:r>
      <w:r w:rsidR="00642F04" w:rsidRPr="00822FC9">
        <w:rPr>
          <w:szCs w:val="20"/>
          <w:lang w:val="en-US"/>
        </w:rPr>
        <w:t>y</w:t>
      </w:r>
      <w:r w:rsidR="00C611FD" w:rsidRPr="00822FC9">
        <w:rPr>
          <w:szCs w:val="20"/>
          <w:lang w:val="en-US"/>
        </w:rPr>
        <w:t xml:space="preserve"> and a statistical assessment of the observed number of </w:t>
      </w:r>
      <w:r w:rsidR="001F796C" w:rsidRPr="00822FC9">
        <w:rPr>
          <w:szCs w:val="20"/>
          <w:lang w:val="en-US"/>
        </w:rPr>
        <w:t xml:space="preserve">common </w:t>
      </w:r>
      <w:r w:rsidR="00C611FD" w:rsidRPr="00822FC9">
        <w:rPr>
          <w:szCs w:val="20"/>
          <w:lang w:val="en-US"/>
        </w:rPr>
        <w:t>variants</w:t>
      </w:r>
      <w:r w:rsidR="00251241" w:rsidRPr="00822FC9">
        <w:rPr>
          <w:szCs w:val="20"/>
          <w:lang w:val="en-US"/>
        </w:rPr>
        <w:t xml:space="preserve">. </w:t>
      </w:r>
    </w:p>
    <w:p w14:paraId="57CC68F1" w14:textId="425319C5" w:rsidR="00E5187C" w:rsidRDefault="0026507F" w:rsidP="00E5187C">
      <w:r w:rsidRPr="003F722B">
        <w:rPr>
          <w:szCs w:val="20"/>
          <w:lang w:val="en-US"/>
        </w:rPr>
        <w:t xml:space="preserve">We evaluated our algorithm on three high-profile </w:t>
      </w:r>
      <w:r w:rsidR="00564E18" w:rsidRPr="003F722B">
        <w:rPr>
          <w:szCs w:val="20"/>
          <w:lang w:val="en-US"/>
        </w:rPr>
        <w:t>C</w:t>
      </w:r>
      <w:r w:rsidRPr="003F722B">
        <w:rPr>
          <w:szCs w:val="20"/>
          <w:lang w:val="en-US"/>
        </w:rPr>
        <w:t>CL datasets</w:t>
      </w:r>
      <w:r w:rsidR="00564E18" w:rsidRPr="003F722B">
        <w:rPr>
          <w:szCs w:val="20"/>
          <w:lang w:val="en-US"/>
        </w:rPr>
        <w:t xml:space="preserve"> with </w:t>
      </w:r>
      <w:r w:rsidR="003F722B">
        <w:rPr>
          <w:szCs w:val="20"/>
          <w:lang w:val="en-US"/>
        </w:rPr>
        <w:t xml:space="preserve">altogether </w:t>
      </w:r>
      <w:r w:rsidR="006160C4" w:rsidRPr="003F722B">
        <w:rPr>
          <w:szCs w:val="20"/>
          <w:lang w:val="en-US"/>
        </w:rPr>
        <w:t>1988</w:t>
      </w:r>
      <w:r w:rsidR="00564E18" w:rsidRPr="003F722B">
        <w:rPr>
          <w:szCs w:val="20"/>
          <w:lang w:val="en-US"/>
        </w:rPr>
        <w:t xml:space="preserve"> reference </w:t>
      </w:r>
      <w:r w:rsidR="006160C4" w:rsidRPr="003F722B">
        <w:rPr>
          <w:szCs w:val="20"/>
          <w:lang w:val="en-US"/>
        </w:rPr>
        <w:t>samples</w:t>
      </w:r>
      <w:r w:rsidR="003F722B">
        <w:rPr>
          <w:szCs w:val="20"/>
          <w:lang w:val="en-US"/>
        </w:rPr>
        <w:t>, namely</w:t>
      </w:r>
      <w:r w:rsidRPr="003F722B">
        <w:rPr>
          <w:szCs w:val="20"/>
          <w:lang w:val="en-US"/>
        </w:rPr>
        <w:t xml:space="preserve"> </w:t>
      </w:r>
      <w:r w:rsidR="007515BD">
        <w:rPr>
          <w:lang w:val="en-US"/>
        </w:rPr>
        <w:t>COSMIC</w:t>
      </w:r>
      <w:r w:rsidRPr="003F722B">
        <w:rPr>
          <w:szCs w:val="20"/>
          <w:lang w:val="en-US"/>
        </w:rPr>
        <w:t xml:space="preserve"> CLP</w:t>
      </w:r>
      <w:r w:rsidR="006160C4" w:rsidRPr="003F722B">
        <w:rPr>
          <w:szCs w:val="20"/>
          <w:lang w:val="en-US"/>
        </w:rPr>
        <w:t xml:space="preserve"> (1024)</w:t>
      </w:r>
      <w:r w:rsidRPr="003F722B">
        <w:rPr>
          <w:szCs w:val="20"/>
          <w:lang w:val="en-US"/>
        </w:rPr>
        <w:t>, CCLE</w:t>
      </w:r>
      <w:r w:rsidR="006160C4" w:rsidRPr="003F722B">
        <w:rPr>
          <w:szCs w:val="20"/>
          <w:lang w:val="en-US"/>
        </w:rPr>
        <w:t xml:space="preserve"> (904)</w:t>
      </w:r>
      <w:r w:rsidRPr="003F722B">
        <w:rPr>
          <w:szCs w:val="20"/>
          <w:lang w:val="en-US"/>
        </w:rPr>
        <w:t xml:space="preserve"> and NCI-60 </w:t>
      </w:r>
      <w:proofErr w:type="spellStart"/>
      <w:r w:rsidRPr="003F722B">
        <w:rPr>
          <w:szCs w:val="20"/>
          <w:lang w:val="en-US"/>
        </w:rPr>
        <w:t>CellMiner</w:t>
      </w:r>
      <w:proofErr w:type="spellEnd"/>
      <w:r w:rsidR="006160C4" w:rsidRPr="003F722B">
        <w:rPr>
          <w:szCs w:val="20"/>
          <w:lang w:val="en-US"/>
        </w:rPr>
        <w:t xml:space="preserve"> (60)</w:t>
      </w:r>
      <w:r w:rsidR="0029649F" w:rsidRPr="003F722B">
        <w:rPr>
          <w:szCs w:val="20"/>
          <w:lang w:val="en-US"/>
        </w:rPr>
        <w:t xml:space="preserve">. </w:t>
      </w:r>
      <w:r w:rsidR="00564E18" w:rsidRPr="003F722B">
        <w:rPr>
          <w:szCs w:val="20"/>
          <w:lang w:val="en-US"/>
        </w:rPr>
        <w:t xml:space="preserve">NGS profiles </w:t>
      </w:r>
      <w:r w:rsidR="003F722B">
        <w:rPr>
          <w:szCs w:val="20"/>
          <w:lang w:val="en-US"/>
        </w:rPr>
        <w:t xml:space="preserve">between these libraries </w:t>
      </w:r>
      <w:r w:rsidR="00564E18" w:rsidRPr="003F722B">
        <w:rPr>
          <w:szCs w:val="20"/>
          <w:lang w:val="en-US"/>
        </w:rPr>
        <w:t xml:space="preserve">are highly </w:t>
      </w:r>
      <w:r w:rsidR="00E26D8D" w:rsidRPr="003F722B">
        <w:rPr>
          <w:szCs w:val="20"/>
          <w:lang w:val="en-US"/>
        </w:rPr>
        <w:t>heterogeneous, because</w:t>
      </w:r>
      <w:r w:rsidRPr="003F722B">
        <w:rPr>
          <w:szCs w:val="20"/>
          <w:lang w:val="en-US"/>
        </w:rPr>
        <w:t xml:space="preserve"> different laboratories </w:t>
      </w:r>
      <w:r w:rsidR="000153CA" w:rsidRPr="003F722B">
        <w:rPr>
          <w:szCs w:val="20"/>
          <w:lang w:val="en-US"/>
        </w:rPr>
        <w:t xml:space="preserve">created the data </w:t>
      </w:r>
      <w:r w:rsidR="00564E18" w:rsidRPr="003F722B">
        <w:rPr>
          <w:szCs w:val="20"/>
          <w:lang w:val="en-US"/>
        </w:rPr>
        <w:t xml:space="preserve">using </w:t>
      </w:r>
      <w:r w:rsidR="000153CA" w:rsidRPr="003F722B">
        <w:rPr>
          <w:szCs w:val="20"/>
          <w:lang w:val="en-US"/>
        </w:rPr>
        <w:t xml:space="preserve">different </w:t>
      </w:r>
      <w:r w:rsidR="00564E18" w:rsidRPr="003F722B">
        <w:rPr>
          <w:szCs w:val="20"/>
          <w:lang w:val="en-US"/>
        </w:rPr>
        <w:t xml:space="preserve">technologies </w:t>
      </w:r>
      <w:r w:rsidRPr="003F722B">
        <w:rPr>
          <w:szCs w:val="20"/>
          <w:lang w:val="en-US"/>
        </w:rPr>
        <w:t>and software</w:t>
      </w:r>
      <w:r w:rsidR="003F722B">
        <w:rPr>
          <w:szCs w:val="20"/>
          <w:lang w:val="en-US"/>
        </w:rPr>
        <w:t xml:space="preserve"> and</w:t>
      </w:r>
      <w:r w:rsidR="000D74E3" w:rsidRPr="003F722B">
        <w:rPr>
          <w:szCs w:val="20"/>
          <w:lang w:val="en-US"/>
        </w:rPr>
        <w:t xml:space="preserve"> even </w:t>
      </w:r>
      <w:r w:rsidR="006946EF" w:rsidRPr="003F722B">
        <w:rPr>
          <w:szCs w:val="20"/>
          <w:lang w:val="en-US"/>
        </w:rPr>
        <w:t xml:space="preserve">covering </w:t>
      </w:r>
      <w:r w:rsidR="000D74E3" w:rsidRPr="003F722B">
        <w:rPr>
          <w:szCs w:val="20"/>
          <w:lang w:val="en-US"/>
        </w:rPr>
        <w:t xml:space="preserve">partly </w:t>
      </w:r>
      <w:r w:rsidR="006946EF" w:rsidRPr="003F722B">
        <w:rPr>
          <w:szCs w:val="20"/>
          <w:lang w:val="en-US"/>
        </w:rPr>
        <w:t xml:space="preserve">different </w:t>
      </w:r>
      <w:r w:rsidR="003F722B">
        <w:rPr>
          <w:szCs w:val="20"/>
          <w:lang w:val="en-US"/>
        </w:rPr>
        <w:t xml:space="preserve">genomic </w:t>
      </w:r>
      <w:r w:rsidR="000D74E3" w:rsidRPr="003F722B">
        <w:rPr>
          <w:szCs w:val="20"/>
          <w:lang w:val="en-US"/>
        </w:rPr>
        <w:t xml:space="preserve">regions </w:t>
      </w:r>
      <w:r w:rsidR="006A30B7" w:rsidRPr="003F722B">
        <w:rPr>
          <w:szCs w:val="20"/>
          <w:lang w:val="en-US"/>
        </w:rPr>
        <w:fldChar w:fldCharType="begin">
          <w:fldData xml:space="preserve">PEVuZE5vdGU+PENpdGU+PEF1dGhvcj5IdWRzb248L0F1dGhvcj48WWVhcj4yMDE0PC9ZZWFyPjxS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</w:fldData>
        </w:fldChar>
      </w:r>
      <w:r w:rsidR="0017748A">
        <w:rPr>
          <w:szCs w:val="20"/>
          <w:lang w:val="en-US"/>
        </w:rPr>
        <w:instrText xml:space="preserve"> ADDIN EN.CITE </w:instrText>
      </w:r>
      <w:r w:rsidR="0017748A">
        <w:rPr>
          <w:szCs w:val="20"/>
          <w:lang w:val="en-US"/>
        </w:rPr>
        <w:fldChar w:fldCharType="begin">
          <w:fldData xml:space="preserve">PEVuZE5vdGU+PENpdGU+PEF1dGhvcj5IdWRzb248L0F1dGhvcj48WWVhcj4yMDE0PC9ZZWFyPjxS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</w:fldData>
        </w:fldChar>
      </w:r>
      <w:r w:rsidR="0017748A">
        <w:rPr>
          <w:szCs w:val="20"/>
          <w:lang w:val="en-US"/>
        </w:rPr>
        <w:instrText xml:space="preserve"> ADDIN EN.CITE.DATA </w:instrText>
      </w:r>
      <w:r w:rsidR="0017748A">
        <w:rPr>
          <w:szCs w:val="20"/>
          <w:lang w:val="en-US"/>
        </w:rPr>
      </w:r>
      <w:r w:rsidR="0017748A">
        <w:rPr>
          <w:szCs w:val="20"/>
          <w:lang w:val="en-US"/>
        </w:rPr>
        <w:fldChar w:fldCharType="end"/>
      </w:r>
      <w:r w:rsidR="006A30B7" w:rsidRPr="003F722B">
        <w:rPr>
          <w:szCs w:val="20"/>
          <w:lang w:val="en-US"/>
        </w:rPr>
      </w:r>
      <w:r w:rsidR="006A30B7" w:rsidRPr="003F722B">
        <w:rPr>
          <w:szCs w:val="20"/>
          <w:lang w:val="en-US"/>
        </w:rPr>
        <w:fldChar w:fldCharType="separate"/>
      </w:r>
      <w:r w:rsidR="0017748A">
        <w:rPr>
          <w:noProof/>
          <w:szCs w:val="20"/>
          <w:lang w:val="en-US"/>
        </w:rPr>
        <w:t>[18]</w:t>
      </w:r>
      <w:r w:rsidR="006A30B7" w:rsidRPr="003F722B">
        <w:rPr>
          <w:szCs w:val="20"/>
          <w:lang w:val="en-US"/>
        </w:rPr>
        <w:fldChar w:fldCharType="end"/>
      </w:r>
      <w:r w:rsidR="00642F04" w:rsidRPr="003F722B">
        <w:rPr>
          <w:szCs w:val="20"/>
          <w:lang w:val="en-US"/>
        </w:rPr>
        <w:t xml:space="preserve">. </w:t>
      </w:r>
      <w:r w:rsidR="00B36AE6" w:rsidRPr="003F722B">
        <w:rPr>
          <w:szCs w:val="20"/>
          <w:lang w:val="en-US"/>
        </w:rPr>
        <w:t xml:space="preserve">SNP-based </w:t>
      </w:r>
      <w:r w:rsidR="00A56A4F" w:rsidRPr="003F722B">
        <w:rPr>
          <w:szCs w:val="20"/>
          <w:lang w:val="en-US"/>
        </w:rPr>
        <w:t xml:space="preserve">identification </w:t>
      </w:r>
      <w:r w:rsidR="00981F34" w:rsidRPr="003F722B">
        <w:rPr>
          <w:szCs w:val="20"/>
          <w:lang w:val="en-US"/>
        </w:rPr>
        <w:t xml:space="preserve">using the available data </w:t>
      </w:r>
      <w:r w:rsidR="00642F04" w:rsidRPr="003F722B">
        <w:rPr>
          <w:szCs w:val="20"/>
          <w:lang w:val="en-US"/>
        </w:rPr>
        <w:t>is impractical</w:t>
      </w:r>
      <w:r w:rsidR="00981F34" w:rsidRPr="003F722B">
        <w:rPr>
          <w:szCs w:val="20"/>
          <w:lang w:val="en-US"/>
        </w:rPr>
        <w:t xml:space="preserve">, as </w:t>
      </w:r>
      <w:r w:rsidR="000D74E3" w:rsidRPr="003F722B">
        <w:rPr>
          <w:szCs w:val="20"/>
          <w:lang w:val="en-US"/>
        </w:rPr>
        <w:t xml:space="preserve">in </w:t>
      </w:r>
      <w:r w:rsidR="002618B3" w:rsidRPr="003F722B">
        <w:rPr>
          <w:szCs w:val="20"/>
          <w:lang w:val="en-US"/>
        </w:rPr>
        <w:t xml:space="preserve">two </w:t>
      </w:r>
      <w:r w:rsidR="000D74E3" w:rsidRPr="003F722B">
        <w:rPr>
          <w:szCs w:val="20"/>
          <w:lang w:val="en-US"/>
        </w:rPr>
        <w:t xml:space="preserve">out of these </w:t>
      </w:r>
      <w:r w:rsidR="002618B3" w:rsidRPr="003F722B">
        <w:rPr>
          <w:szCs w:val="20"/>
          <w:lang w:val="en-US"/>
        </w:rPr>
        <w:t xml:space="preserve">three </w:t>
      </w:r>
      <w:r w:rsidR="000D74E3" w:rsidRPr="003F722B">
        <w:rPr>
          <w:szCs w:val="20"/>
          <w:lang w:val="en-US"/>
        </w:rPr>
        <w:t xml:space="preserve">sets all </w:t>
      </w:r>
      <w:r w:rsidR="00900A8D" w:rsidRPr="003F722B">
        <w:rPr>
          <w:szCs w:val="20"/>
          <w:lang w:val="en-US"/>
        </w:rPr>
        <w:t>SNPs</w:t>
      </w:r>
      <w:r w:rsidR="00135CF4" w:rsidRPr="003F722B">
        <w:rPr>
          <w:szCs w:val="20"/>
          <w:lang w:val="en-US"/>
        </w:rPr>
        <w:t xml:space="preserve"> </w:t>
      </w:r>
      <w:r w:rsidR="000D74E3" w:rsidRPr="003F722B">
        <w:rPr>
          <w:szCs w:val="20"/>
          <w:lang w:val="en-US"/>
        </w:rPr>
        <w:t xml:space="preserve">were filtered </w:t>
      </w:r>
      <w:r w:rsidR="009135C9" w:rsidRPr="003F722B">
        <w:rPr>
          <w:szCs w:val="20"/>
          <w:lang w:val="en-US"/>
        </w:rPr>
        <w:t>to facilitate</w:t>
      </w:r>
      <w:r w:rsidR="00135CF4" w:rsidRPr="003F722B">
        <w:rPr>
          <w:szCs w:val="20"/>
          <w:lang w:val="en-US"/>
        </w:rPr>
        <w:t xml:space="preserve"> </w:t>
      </w:r>
      <w:r w:rsidR="00642F04" w:rsidRPr="003F722B">
        <w:rPr>
          <w:szCs w:val="20"/>
          <w:lang w:val="en-US"/>
        </w:rPr>
        <w:t xml:space="preserve">identification of </w:t>
      </w:r>
      <w:r w:rsidR="00135CF4" w:rsidRPr="003F722B">
        <w:rPr>
          <w:szCs w:val="20"/>
          <w:lang w:val="en-US"/>
        </w:rPr>
        <w:t>driver mutation</w:t>
      </w:r>
      <w:r w:rsidR="00642F04" w:rsidRPr="003F722B">
        <w:rPr>
          <w:szCs w:val="20"/>
          <w:lang w:val="en-US"/>
        </w:rPr>
        <w:t>s</w:t>
      </w:r>
      <w:r w:rsidR="000D74E3" w:rsidRPr="003F722B">
        <w:rPr>
          <w:szCs w:val="20"/>
          <w:lang w:val="en-US"/>
        </w:rPr>
        <w:t xml:space="preserve">. Furthermore, neither </w:t>
      </w:r>
      <w:r w:rsidR="00642F04" w:rsidRPr="003F722B">
        <w:rPr>
          <w:szCs w:val="20"/>
          <w:lang w:val="en-US"/>
        </w:rPr>
        <w:t xml:space="preserve">of these </w:t>
      </w:r>
      <w:r w:rsidR="000D74E3" w:rsidRPr="003F722B">
        <w:rPr>
          <w:szCs w:val="20"/>
          <w:lang w:val="en-US"/>
        </w:rPr>
        <w:t xml:space="preserve">data sets contains information on STRs. In such a rather difficult setting, </w:t>
      </w:r>
      <w:proofErr w:type="spellStart"/>
      <w:r w:rsidR="000D74E3" w:rsidRPr="003F722B">
        <w:rPr>
          <w:szCs w:val="20"/>
          <w:lang w:val="en-US"/>
        </w:rPr>
        <w:t>Uniquorn</w:t>
      </w:r>
      <w:proofErr w:type="spellEnd"/>
      <w:r w:rsidR="000D74E3" w:rsidRPr="003F722B">
        <w:rPr>
          <w:szCs w:val="20"/>
          <w:lang w:val="en-US"/>
        </w:rPr>
        <w:t xml:space="preserve"> achi</w:t>
      </w:r>
      <w:r w:rsidR="00642F04" w:rsidRPr="003F722B">
        <w:rPr>
          <w:szCs w:val="20"/>
          <w:lang w:val="en-US"/>
        </w:rPr>
        <w:t>e</w:t>
      </w:r>
      <w:r w:rsidR="000D74E3" w:rsidRPr="003F722B">
        <w:rPr>
          <w:szCs w:val="20"/>
          <w:lang w:val="en-US"/>
        </w:rPr>
        <w:t>ves a</w:t>
      </w:r>
      <w:r w:rsidR="00E35190" w:rsidRPr="003F722B">
        <w:rPr>
          <w:szCs w:val="20"/>
          <w:lang w:val="en-US"/>
        </w:rPr>
        <w:t xml:space="preserve"> sensitivity of </w:t>
      </w:r>
      <w:r w:rsidR="002C162D" w:rsidRPr="003F722B">
        <w:rPr>
          <w:szCs w:val="20"/>
          <w:lang w:val="en-US"/>
        </w:rPr>
        <w:t>97</w:t>
      </w:r>
      <w:r w:rsidR="00961DA6" w:rsidRPr="003F722B">
        <w:rPr>
          <w:szCs w:val="20"/>
          <w:lang w:val="en-US"/>
        </w:rPr>
        <w:t>%</w:t>
      </w:r>
      <w:r w:rsidR="000D74E3" w:rsidRPr="003F722B">
        <w:rPr>
          <w:szCs w:val="20"/>
          <w:lang w:val="en-US"/>
        </w:rPr>
        <w:t xml:space="preserve"> at a specificity of </w:t>
      </w:r>
      <w:r w:rsidR="00961DA6" w:rsidRPr="003F722B">
        <w:rPr>
          <w:szCs w:val="20"/>
          <w:lang w:val="en-US"/>
        </w:rPr>
        <w:t>99%</w:t>
      </w:r>
      <w:r w:rsidR="000D74E3" w:rsidRPr="003F722B">
        <w:rPr>
          <w:szCs w:val="20"/>
          <w:lang w:val="en-US"/>
        </w:rPr>
        <w:t>. We also show that several pairs of cell lines which our method identifies as identical although they have different names indeed should be considered identical considering their extremely similar mutational profiles, and identify several candidates for cross-cont</w:t>
      </w:r>
      <w:r w:rsidR="00A95D7F" w:rsidRPr="003F722B">
        <w:rPr>
          <w:szCs w:val="20"/>
          <w:lang w:val="en-US"/>
        </w:rPr>
        <w:t>a</w:t>
      </w:r>
      <w:r w:rsidR="000D74E3" w:rsidRPr="003F722B">
        <w:rPr>
          <w:szCs w:val="20"/>
          <w:lang w:val="en-US"/>
        </w:rPr>
        <w:t>mination of cell lines.</w:t>
      </w:r>
      <w:r w:rsidR="00642F04" w:rsidRPr="003F722B">
        <w:rPr>
          <w:szCs w:val="20"/>
          <w:lang w:val="en-US"/>
        </w:rPr>
        <w:t xml:space="preserve"> Finally, we confirm a very low probability of random false positive hits by comparing all </w:t>
      </w:r>
      <w:r w:rsidR="002C24C2" w:rsidRPr="0072116C">
        <w:rPr>
          <w:szCs w:val="20"/>
          <w:lang w:val="en-US"/>
        </w:rPr>
        <w:t>referen</w:t>
      </w:r>
      <w:r w:rsidR="002C24C2" w:rsidRPr="005F55D3">
        <w:rPr>
          <w:szCs w:val="20"/>
          <w:lang w:val="en-US"/>
        </w:rPr>
        <w:t xml:space="preserve">ce libraries’ </w:t>
      </w:r>
      <w:r w:rsidR="00642F04" w:rsidRPr="005F55D3">
        <w:rPr>
          <w:szCs w:val="20"/>
          <w:lang w:val="en-US"/>
        </w:rPr>
        <w:t xml:space="preserve">CCLs with </w:t>
      </w:r>
      <w:r w:rsidR="0038137B" w:rsidRPr="005F55D3">
        <w:t xml:space="preserve">1024 </w:t>
      </w:r>
      <w:r w:rsidR="00642F04" w:rsidRPr="005F55D3">
        <w:t>genomes of the 1000 genomes projects</w:t>
      </w:r>
      <w:r w:rsidR="00697E7E" w:rsidRPr="003F722B">
        <w:t xml:space="preserve"> </w:t>
      </w:r>
      <w:r w:rsidR="00490EDE" w:rsidRPr="003F722B">
        <w:fldChar w:fldCharType="begin">
          <w:fldData xml:space="preserve">PEVuZE5vdGU+PENpdGU+PEF1dGhvcj5HZW5vbWVzIFByb2plY3Q8L0F1dGhvcj48WWVhcj4yMDEy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</w:fldData>
        </w:fldChar>
      </w:r>
      <w:r w:rsidR="00C464D6">
        <w:instrText xml:space="preserve"> ADDIN EN.CITE </w:instrText>
      </w:r>
      <w:r w:rsidR="00C464D6">
        <w:fldChar w:fldCharType="begin">
          <w:fldData xml:space="preserve">PEVuZE5vdGU+PENpdGU+PEF1dGhvcj5HZW5vbWVzIFByb2plY3Q8L0F1dGhvcj48WWVhcj4yMDEy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</w:fldData>
        </w:fldChar>
      </w:r>
      <w:r w:rsidR="00C464D6">
        <w:instrText xml:space="preserve"> ADDIN EN.CITE.DATA </w:instrText>
      </w:r>
      <w:r w:rsidR="00C464D6">
        <w:fldChar w:fldCharType="end"/>
      </w:r>
      <w:r w:rsidR="00490EDE" w:rsidRPr="003F722B">
        <w:fldChar w:fldCharType="separate"/>
      </w:r>
      <w:r w:rsidR="00C464D6">
        <w:rPr>
          <w:noProof/>
        </w:rPr>
        <w:t>[21]</w:t>
      </w:r>
      <w:r w:rsidR="00490EDE" w:rsidRPr="003F722B">
        <w:fldChar w:fldCharType="end"/>
      </w:r>
      <w:r w:rsidR="00642F04" w:rsidRPr="003F722B">
        <w:t>.</w:t>
      </w:r>
    </w:p>
    <w:p w14:paraId="60B053F9" w14:textId="77777777" w:rsidR="00BE563A" w:rsidRPr="00940ED9" w:rsidRDefault="00BE563A" w:rsidP="00C235C6">
      <w:pPr>
        <w:pStyle w:val="Heading1"/>
      </w:pPr>
      <w:r w:rsidRPr="00940ED9">
        <w:lastRenderedPageBreak/>
        <w:t>RESULTS</w:t>
      </w:r>
    </w:p>
    <w:p w14:paraId="67924FA5" w14:textId="77777777" w:rsidR="00932C1E" w:rsidRPr="006E0256" w:rsidRDefault="00932C1E" w:rsidP="00C235C6">
      <w:pPr>
        <w:pStyle w:val="Heading2"/>
        <w:rPr>
          <w:sz w:val="18"/>
          <w:szCs w:val="18"/>
          <w:lang w:val="en-US"/>
        </w:rPr>
      </w:pPr>
      <w:r>
        <w:t xml:space="preserve">Weighting of small genomic variants </w:t>
      </w:r>
    </w:p>
    <w:p w14:paraId="576263F3" w14:textId="4F120DB1" w:rsidR="00836756" w:rsidRPr="004319E2" w:rsidRDefault="004319E2" w:rsidP="00D904F1">
      <w:pPr>
        <w:rPr>
          <w:bCs/>
          <w:szCs w:val="20"/>
        </w:rPr>
      </w:pPr>
      <w:proofErr w:type="gramStart"/>
      <w:r>
        <w:rPr>
          <w:bCs/>
          <w:szCs w:val="20"/>
        </w:rPr>
        <w:t xml:space="preserve">The </w:t>
      </w:r>
      <w:proofErr w:type="spellStart"/>
      <w:r w:rsidRPr="004319E2">
        <w:rPr>
          <w:bCs/>
          <w:i/>
          <w:szCs w:val="20"/>
        </w:rPr>
        <w:t>Uniquorn</w:t>
      </w:r>
      <w:proofErr w:type="spellEnd"/>
      <w:r>
        <w:rPr>
          <w:bCs/>
          <w:szCs w:val="20"/>
        </w:rPr>
        <w:t xml:space="preserve"> method </w:t>
      </w:r>
      <w:r w:rsidR="007937A8">
        <w:rPr>
          <w:bCs/>
          <w:szCs w:val="20"/>
        </w:rPr>
        <w:t xml:space="preserve">identifies a </w:t>
      </w:r>
      <w:r w:rsidR="005C0F77">
        <w:rPr>
          <w:bCs/>
          <w:szCs w:val="20"/>
        </w:rPr>
        <w:t xml:space="preserve">query </w:t>
      </w:r>
      <w:r w:rsidR="009902BE">
        <w:rPr>
          <w:bCs/>
          <w:szCs w:val="20"/>
        </w:rPr>
        <w:t>C</w:t>
      </w:r>
      <w:r w:rsidR="005C2411">
        <w:rPr>
          <w:bCs/>
          <w:szCs w:val="20"/>
        </w:rPr>
        <w:t>C</w:t>
      </w:r>
      <w:r w:rsidR="009902BE">
        <w:rPr>
          <w:bCs/>
          <w:szCs w:val="20"/>
        </w:rPr>
        <w:t xml:space="preserve">L by </w:t>
      </w:r>
      <w:r w:rsidR="005C0F77">
        <w:rPr>
          <w:bCs/>
          <w:szCs w:val="20"/>
        </w:rPr>
        <w:t>comparing its variant profile to that of all CCL</w:t>
      </w:r>
      <w:r w:rsidR="005C2411">
        <w:rPr>
          <w:bCs/>
          <w:szCs w:val="20"/>
        </w:rPr>
        <w:t>s</w:t>
      </w:r>
      <w:r w:rsidR="005C0F77">
        <w:rPr>
          <w:bCs/>
          <w:szCs w:val="20"/>
        </w:rPr>
        <w:t xml:space="preserve"> in a given</w:t>
      </w:r>
      <w:r w:rsidR="008C51E2">
        <w:rPr>
          <w:bCs/>
          <w:szCs w:val="20"/>
        </w:rPr>
        <w:t xml:space="preserve"> set of</w:t>
      </w:r>
      <w:r w:rsidR="005C0F77">
        <w:rPr>
          <w:bCs/>
          <w:szCs w:val="20"/>
        </w:rPr>
        <w:t xml:space="preserve"> reference librar</w:t>
      </w:r>
      <w:r w:rsidR="008C51E2">
        <w:rPr>
          <w:bCs/>
          <w:szCs w:val="20"/>
        </w:rPr>
        <w:t>ies</w:t>
      </w:r>
      <w:proofErr w:type="gramEnd"/>
      <w:r w:rsidR="009A56C9">
        <w:rPr>
          <w:bCs/>
          <w:szCs w:val="20"/>
        </w:rPr>
        <w:t xml:space="preserve">, </w:t>
      </w:r>
      <w:proofErr w:type="gramStart"/>
      <w:r w:rsidR="009A56C9">
        <w:rPr>
          <w:bCs/>
          <w:szCs w:val="20"/>
        </w:rPr>
        <w:t>see Figure 1</w:t>
      </w:r>
      <w:proofErr w:type="gramEnd"/>
      <w:r w:rsidR="00273C31">
        <w:rPr>
          <w:bCs/>
          <w:szCs w:val="20"/>
        </w:rPr>
        <w:t xml:space="preserve">. </w:t>
      </w:r>
      <w:r w:rsidR="005C0F77">
        <w:rPr>
          <w:bCs/>
          <w:szCs w:val="20"/>
        </w:rPr>
        <w:t xml:space="preserve">To this end, each </w:t>
      </w:r>
      <w:r w:rsidR="00105F72">
        <w:rPr>
          <w:bCs/>
          <w:szCs w:val="20"/>
        </w:rPr>
        <w:t xml:space="preserve">variant in </w:t>
      </w:r>
      <w:r w:rsidR="005C0F77">
        <w:rPr>
          <w:bCs/>
          <w:szCs w:val="20"/>
        </w:rPr>
        <w:t xml:space="preserve">a </w:t>
      </w:r>
      <w:r w:rsidR="00105F72">
        <w:rPr>
          <w:bCs/>
          <w:szCs w:val="20"/>
        </w:rPr>
        <w:t>reference library</w:t>
      </w:r>
      <w:r w:rsidR="00452F4D">
        <w:rPr>
          <w:bCs/>
          <w:szCs w:val="20"/>
        </w:rPr>
        <w:t xml:space="preserve"> </w:t>
      </w:r>
      <w:r w:rsidR="00105F72">
        <w:rPr>
          <w:bCs/>
          <w:szCs w:val="20"/>
        </w:rPr>
        <w:t xml:space="preserve">is </w:t>
      </w:r>
      <w:r w:rsidR="00452F4D">
        <w:rPr>
          <w:bCs/>
          <w:szCs w:val="20"/>
        </w:rPr>
        <w:t xml:space="preserve">weighted according to </w:t>
      </w:r>
      <w:r w:rsidR="00105F72">
        <w:rPr>
          <w:bCs/>
          <w:szCs w:val="20"/>
        </w:rPr>
        <w:t xml:space="preserve">its </w:t>
      </w:r>
      <w:r w:rsidR="005C0F77">
        <w:rPr>
          <w:bCs/>
          <w:szCs w:val="20"/>
        </w:rPr>
        <w:t xml:space="preserve">inverse </w:t>
      </w:r>
      <w:r w:rsidR="00105F72">
        <w:rPr>
          <w:bCs/>
          <w:szCs w:val="20"/>
        </w:rPr>
        <w:t>frequency</w:t>
      </w:r>
      <w:r w:rsidR="00BC3396">
        <w:rPr>
          <w:bCs/>
          <w:szCs w:val="20"/>
        </w:rPr>
        <w:t>. O</w:t>
      </w:r>
      <w:r w:rsidR="005C0F77">
        <w:rPr>
          <w:bCs/>
          <w:szCs w:val="20"/>
        </w:rPr>
        <w:t>nly rare v</w:t>
      </w:r>
      <w:r>
        <w:rPr>
          <w:bCs/>
          <w:szCs w:val="20"/>
        </w:rPr>
        <w:t>ariants</w:t>
      </w:r>
      <w:r w:rsidR="005C0F77">
        <w:rPr>
          <w:bCs/>
          <w:szCs w:val="20"/>
        </w:rPr>
        <w:t xml:space="preserve"> </w:t>
      </w:r>
      <w:r w:rsidR="00105F72">
        <w:rPr>
          <w:bCs/>
          <w:szCs w:val="20"/>
        </w:rPr>
        <w:t xml:space="preserve">are </w:t>
      </w:r>
      <w:r w:rsidR="005C0F77">
        <w:rPr>
          <w:bCs/>
          <w:szCs w:val="20"/>
        </w:rPr>
        <w:t>used further</w:t>
      </w:r>
      <w:r w:rsidR="00B03369">
        <w:rPr>
          <w:bCs/>
          <w:szCs w:val="20"/>
        </w:rPr>
        <w:t>.</w:t>
      </w:r>
      <w:r w:rsidR="00293FD8">
        <w:rPr>
          <w:bCs/>
          <w:szCs w:val="20"/>
        </w:rPr>
        <w:t xml:space="preserve"> To </w:t>
      </w:r>
      <w:r w:rsidR="00B744AA">
        <w:rPr>
          <w:bCs/>
          <w:szCs w:val="20"/>
        </w:rPr>
        <w:t xml:space="preserve">assess the impact of different </w:t>
      </w:r>
      <w:r w:rsidR="00293FD8">
        <w:rPr>
          <w:bCs/>
          <w:szCs w:val="20"/>
        </w:rPr>
        <w:t>thresholds for this weight, we studied the distribution of variant counts in each of the three libraries</w:t>
      </w:r>
      <w:r w:rsidR="00F4509E">
        <w:rPr>
          <w:bCs/>
          <w:szCs w:val="20"/>
        </w:rPr>
        <w:t xml:space="preserve"> (Figure </w:t>
      </w:r>
      <w:r w:rsidR="00A316A1">
        <w:rPr>
          <w:bCs/>
          <w:szCs w:val="20"/>
        </w:rPr>
        <w:t>2</w:t>
      </w:r>
      <w:r w:rsidR="00C474B3">
        <w:rPr>
          <w:bCs/>
          <w:szCs w:val="20"/>
        </w:rPr>
        <w:t>A)</w:t>
      </w:r>
      <w:r w:rsidR="00293FD8">
        <w:rPr>
          <w:bCs/>
          <w:szCs w:val="20"/>
        </w:rPr>
        <w:t xml:space="preserve">. As can be seen in Figure </w:t>
      </w:r>
      <w:r w:rsidR="00A316A1">
        <w:rPr>
          <w:bCs/>
          <w:szCs w:val="20"/>
        </w:rPr>
        <w:t>2</w:t>
      </w:r>
      <w:r w:rsidR="008306B8">
        <w:rPr>
          <w:bCs/>
          <w:szCs w:val="20"/>
        </w:rPr>
        <w:t>B</w:t>
      </w:r>
      <w:r w:rsidR="00293FD8">
        <w:rPr>
          <w:bCs/>
          <w:szCs w:val="20"/>
        </w:rPr>
        <w:t xml:space="preserve">, more than 50% of variants are unique within their library (weight </w:t>
      </w:r>
      <w:r w:rsidR="00A316A1">
        <w:rPr>
          <w:bCs/>
          <w:szCs w:val="20"/>
        </w:rPr>
        <w:t>2</w:t>
      </w:r>
      <w:r w:rsidR="00293FD8">
        <w:rPr>
          <w:bCs/>
          <w:szCs w:val="20"/>
        </w:rPr>
        <w:t xml:space="preserve"> or higher), which means that even a very stringent threshold of 1</w:t>
      </w:r>
      <w:r w:rsidR="00A27BE5">
        <w:rPr>
          <w:bCs/>
          <w:szCs w:val="20"/>
        </w:rPr>
        <w:t>.0</w:t>
      </w:r>
      <w:r w:rsidR="00293FD8">
        <w:rPr>
          <w:bCs/>
          <w:szCs w:val="20"/>
        </w:rPr>
        <w:t xml:space="preserve"> would filter </w:t>
      </w:r>
      <w:r w:rsidR="00CA74A1">
        <w:rPr>
          <w:bCs/>
          <w:szCs w:val="20"/>
        </w:rPr>
        <w:t xml:space="preserve">out </w:t>
      </w:r>
      <w:r w:rsidR="00293FD8">
        <w:rPr>
          <w:bCs/>
          <w:szCs w:val="20"/>
        </w:rPr>
        <w:t>less than hal</w:t>
      </w:r>
      <w:r w:rsidR="00CA74A1">
        <w:rPr>
          <w:bCs/>
          <w:szCs w:val="20"/>
        </w:rPr>
        <w:t>f</w:t>
      </w:r>
      <w:r w:rsidR="00293FD8">
        <w:rPr>
          <w:bCs/>
          <w:szCs w:val="20"/>
        </w:rPr>
        <w:t xml:space="preserve"> of all variants. In Figure </w:t>
      </w:r>
      <w:r w:rsidR="00A316A1">
        <w:rPr>
          <w:bCs/>
          <w:szCs w:val="20"/>
        </w:rPr>
        <w:t>2</w:t>
      </w:r>
      <w:r w:rsidR="008306B8">
        <w:rPr>
          <w:bCs/>
          <w:szCs w:val="20"/>
        </w:rPr>
        <w:t>C</w:t>
      </w:r>
      <w:r w:rsidR="00293FD8">
        <w:rPr>
          <w:bCs/>
          <w:szCs w:val="20"/>
        </w:rPr>
        <w:t xml:space="preserve">, we show the distribution of the number of variants per CCL using different weight thresholds. </w:t>
      </w:r>
      <w:r w:rsidR="00A65E70">
        <w:rPr>
          <w:bCs/>
          <w:szCs w:val="20"/>
        </w:rPr>
        <w:t>When using only unique variants, CCL</w:t>
      </w:r>
      <w:r w:rsidR="00307D6A">
        <w:rPr>
          <w:bCs/>
          <w:szCs w:val="20"/>
        </w:rPr>
        <w:t>s</w:t>
      </w:r>
      <w:r w:rsidR="00A65E70">
        <w:rPr>
          <w:bCs/>
          <w:szCs w:val="20"/>
        </w:rPr>
        <w:t xml:space="preserve"> from CCLE library have on average </w:t>
      </w:r>
      <w:r w:rsidR="00F71516">
        <w:rPr>
          <w:bCs/>
          <w:szCs w:val="20"/>
        </w:rPr>
        <w:t xml:space="preserve">153 </w:t>
      </w:r>
      <w:r w:rsidR="00A65E70">
        <w:rPr>
          <w:bCs/>
          <w:szCs w:val="20"/>
        </w:rPr>
        <w:t>variants in their profile (</w:t>
      </w:r>
      <w:r w:rsidR="00E37AFD">
        <w:rPr>
          <w:lang w:val="en-US"/>
        </w:rPr>
        <w:t>COSMIC</w:t>
      </w:r>
      <w:r w:rsidR="00A65E70">
        <w:rPr>
          <w:bCs/>
          <w:szCs w:val="20"/>
        </w:rPr>
        <w:t xml:space="preserve">: </w:t>
      </w:r>
      <w:r w:rsidR="00F71516">
        <w:rPr>
          <w:bCs/>
          <w:szCs w:val="20"/>
        </w:rPr>
        <w:t xml:space="preserve">744; </w:t>
      </w:r>
      <w:proofErr w:type="spellStart"/>
      <w:r w:rsidR="00A65E70">
        <w:rPr>
          <w:bCs/>
          <w:szCs w:val="20"/>
        </w:rPr>
        <w:t>CellMiner</w:t>
      </w:r>
      <w:proofErr w:type="spellEnd"/>
      <w:r w:rsidR="00A65E70">
        <w:rPr>
          <w:bCs/>
          <w:szCs w:val="20"/>
        </w:rPr>
        <w:t xml:space="preserve">: </w:t>
      </w:r>
      <w:r w:rsidR="00F71516">
        <w:rPr>
          <w:bCs/>
          <w:szCs w:val="20"/>
        </w:rPr>
        <w:t>1139).</w:t>
      </w:r>
    </w:p>
    <w:p w14:paraId="67304549" w14:textId="508D5C7D" w:rsidR="00D904F1" w:rsidRDefault="00B96AD3" w:rsidP="00C235C6">
      <w:pPr>
        <w:pStyle w:val="Heading2"/>
      </w:pPr>
      <w:r>
        <w:t>Cross-</w:t>
      </w:r>
      <w:r w:rsidR="00CC4182">
        <w:t xml:space="preserve">Validation </w:t>
      </w:r>
      <w:r>
        <w:t>benchmark</w:t>
      </w:r>
    </w:p>
    <w:p w14:paraId="15B7A213" w14:textId="1D9E017D" w:rsidR="008A7499" w:rsidRDefault="00BC3396" w:rsidP="0073424E">
      <w:r>
        <w:rPr>
          <w:szCs w:val="20"/>
          <w:lang w:val="en-US"/>
        </w:rPr>
        <w:t xml:space="preserve">We benchmarked the accuracy of </w:t>
      </w:r>
      <w:proofErr w:type="spellStart"/>
      <w:r>
        <w:rPr>
          <w:szCs w:val="20"/>
          <w:lang w:val="en-US"/>
        </w:rPr>
        <w:t>Uniquorn</w:t>
      </w:r>
      <w:proofErr w:type="spellEnd"/>
      <w:r>
        <w:rPr>
          <w:szCs w:val="20"/>
          <w:lang w:val="en-US"/>
        </w:rPr>
        <w:t xml:space="preserve"> using three large cancer cell line libraries, namely </w:t>
      </w:r>
      <w:r w:rsidR="00116232">
        <w:rPr>
          <w:lang w:val="en-US"/>
        </w:rPr>
        <w:t>COSMIC</w:t>
      </w:r>
      <w:r w:rsidR="00116232" w:rsidRPr="00886C24">
        <w:rPr>
          <w:szCs w:val="20"/>
          <w:lang w:val="en-US"/>
        </w:rPr>
        <w:t xml:space="preserve"> CLP, CCLE and </w:t>
      </w:r>
      <w:proofErr w:type="spellStart"/>
      <w:r w:rsidR="00116232" w:rsidRPr="00886C24">
        <w:rPr>
          <w:szCs w:val="20"/>
          <w:lang w:val="en-US"/>
        </w:rPr>
        <w:t>CellMiner</w:t>
      </w:r>
      <w:proofErr w:type="spellEnd"/>
      <w:r>
        <w:rPr>
          <w:szCs w:val="20"/>
          <w:lang w:val="en-US"/>
        </w:rPr>
        <w:t>, which together embrace 1988 CCLs</w:t>
      </w:r>
      <w:r w:rsidR="00886C24" w:rsidRPr="00886C24">
        <w:rPr>
          <w:szCs w:val="20"/>
          <w:lang w:val="en-US"/>
        </w:rPr>
        <w:t>.</w:t>
      </w:r>
      <w:r>
        <w:rPr>
          <w:szCs w:val="20"/>
          <w:lang w:val="en-US"/>
        </w:rPr>
        <w:t xml:space="preserve"> We manually identified duplicates in this set and tested how reliably </w:t>
      </w:r>
      <w:proofErr w:type="spellStart"/>
      <w:r>
        <w:rPr>
          <w:szCs w:val="20"/>
          <w:lang w:val="en-US"/>
        </w:rPr>
        <w:t>Uniquorn</w:t>
      </w:r>
      <w:proofErr w:type="spellEnd"/>
      <w:r>
        <w:rPr>
          <w:szCs w:val="20"/>
          <w:lang w:val="en-US"/>
        </w:rPr>
        <w:t xml:space="preserve"> would detect them.</w:t>
      </w:r>
      <w:r w:rsidR="00886C24" w:rsidRPr="00886C24">
        <w:rPr>
          <w:szCs w:val="20"/>
          <w:lang w:val="en-US"/>
        </w:rPr>
        <w:t xml:space="preserve"> </w:t>
      </w:r>
      <w:r>
        <w:rPr>
          <w:szCs w:val="20"/>
          <w:lang w:val="en-US"/>
        </w:rPr>
        <w:t>To this end, e</w:t>
      </w:r>
      <w:r w:rsidR="00886C24" w:rsidRPr="00886C24">
        <w:rPr>
          <w:szCs w:val="20"/>
          <w:lang w:val="en-US"/>
        </w:rPr>
        <w:t xml:space="preserve">ach of the 1988 CCL samples was once utilized as query-sample </w:t>
      </w:r>
      <w:r>
        <w:rPr>
          <w:szCs w:val="20"/>
          <w:lang w:val="en-US"/>
        </w:rPr>
        <w:t>and all three libraries as references</w:t>
      </w:r>
      <w:r w:rsidR="007A44C1">
        <w:rPr>
          <w:szCs w:val="20"/>
          <w:lang w:val="en-US"/>
        </w:rPr>
        <w:t>.</w:t>
      </w:r>
      <w:r w:rsidR="00886C24" w:rsidRPr="00886C24">
        <w:rPr>
          <w:szCs w:val="20"/>
          <w:lang w:val="en-US"/>
        </w:rPr>
        <w:t xml:space="preserve"> Since </w:t>
      </w:r>
      <w:proofErr w:type="spellStart"/>
      <w:r w:rsidR="00886C24" w:rsidRPr="00886C24">
        <w:rPr>
          <w:szCs w:val="20"/>
          <w:lang w:val="en-US"/>
        </w:rPr>
        <w:t>Uniquorn</w:t>
      </w:r>
      <w:proofErr w:type="spellEnd"/>
      <w:r w:rsidR="00886C24" w:rsidRPr="00886C24">
        <w:rPr>
          <w:szCs w:val="20"/>
          <w:lang w:val="en-US"/>
        </w:rPr>
        <w:t xml:space="preserve"> compares </w:t>
      </w:r>
      <w:r w:rsidR="00D51B49">
        <w:rPr>
          <w:szCs w:val="20"/>
          <w:lang w:val="en-US"/>
        </w:rPr>
        <w:t>a single</w:t>
      </w:r>
      <w:r w:rsidR="00886C24" w:rsidRPr="00886C24">
        <w:rPr>
          <w:szCs w:val="20"/>
          <w:lang w:val="en-US"/>
        </w:rPr>
        <w:t xml:space="preserve"> query-sample to all reference-samples, 1988 * 1988 </w:t>
      </w:r>
      <w:r w:rsidR="00886C24" w:rsidRPr="00886C24">
        <w:rPr>
          <w:szCs w:val="20"/>
        </w:rPr>
        <w:t>≈</w:t>
      </w:r>
      <w:r w:rsidR="00886C24" w:rsidRPr="00886C24">
        <w:rPr>
          <w:szCs w:val="20"/>
          <w:lang w:val="en-US"/>
        </w:rPr>
        <w:t xml:space="preserve">4E6 comparisons </w:t>
      </w:r>
      <w:r w:rsidR="00D51B49">
        <w:rPr>
          <w:szCs w:val="20"/>
          <w:lang w:val="en-US"/>
        </w:rPr>
        <w:t>occurred</w:t>
      </w:r>
      <w:r w:rsidR="00886C24" w:rsidRPr="00886C24">
        <w:rPr>
          <w:szCs w:val="20"/>
          <w:lang w:val="en-US"/>
        </w:rPr>
        <w:t xml:space="preserve"> during the cross-validation benchmark. </w:t>
      </w:r>
      <w:proofErr w:type="spellStart"/>
      <w:r w:rsidR="00886C24" w:rsidRPr="00886C24">
        <w:rPr>
          <w:szCs w:val="20"/>
          <w:lang w:val="en-US"/>
        </w:rPr>
        <w:t>Uniquorn</w:t>
      </w:r>
      <w:proofErr w:type="spellEnd"/>
      <w:r w:rsidR="00886C24" w:rsidRPr="00886C24">
        <w:rPr>
          <w:szCs w:val="20"/>
          <w:lang w:val="en-US"/>
        </w:rPr>
        <w:t xml:space="preserve"> predicted for each of the query-reference-pairs whether they were </w:t>
      </w:r>
      <w:r>
        <w:rPr>
          <w:szCs w:val="20"/>
          <w:lang w:val="en-US"/>
        </w:rPr>
        <w:t>derived from the same cell line</w:t>
      </w:r>
      <w:r w:rsidR="0073424E">
        <w:rPr>
          <w:szCs w:val="20"/>
          <w:lang w:val="en-US"/>
        </w:rPr>
        <w:t xml:space="preserve"> or not</w:t>
      </w:r>
      <w:r w:rsidR="00886C24" w:rsidRPr="00886C24">
        <w:rPr>
          <w:szCs w:val="20"/>
          <w:lang w:val="en-US"/>
        </w:rPr>
        <w:t xml:space="preserve">. </w:t>
      </w:r>
      <w:r w:rsidR="0073424E">
        <w:rPr>
          <w:szCs w:val="20"/>
          <w:lang w:val="en-US"/>
        </w:rPr>
        <w:t xml:space="preserve">As only 3573 of these </w:t>
      </w:r>
      <w:r w:rsidR="0073424E" w:rsidRPr="00886C24">
        <w:rPr>
          <w:szCs w:val="20"/>
        </w:rPr>
        <w:t>≈</w:t>
      </w:r>
      <w:r w:rsidR="0073424E" w:rsidRPr="00886C24">
        <w:rPr>
          <w:szCs w:val="20"/>
          <w:lang w:val="en-US"/>
        </w:rPr>
        <w:t xml:space="preserve">4E6 </w:t>
      </w:r>
      <w:r w:rsidR="0073424E">
        <w:rPr>
          <w:szCs w:val="20"/>
          <w:lang w:val="en-US"/>
        </w:rPr>
        <w:t xml:space="preserve">pairs are duplicates according to our gold standard, </w:t>
      </w:r>
      <w:r w:rsidR="001A6D6E">
        <w:rPr>
          <w:szCs w:val="20"/>
          <w:lang w:val="en-US"/>
        </w:rPr>
        <w:t xml:space="preserve">the positive-predictive value (PPV) </w:t>
      </w:r>
      <w:r w:rsidR="0073424E">
        <w:rPr>
          <w:szCs w:val="20"/>
          <w:lang w:val="en-US"/>
        </w:rPr>
        <w:t xml:space="preserve">is a particularly important evaluation measure. Results are shown in </w:t>
      </w:r>
      <w:r w:rsidR="002E3B3E">
        <w:rPr>
          <w:szCs w:val="20"/>
          <w:lang w:val="en-US"/>
        </w:rPr>
        <w:t>Table 1</w:t>
      </w:r>
      <w:r w:rsidR="00137107">
        <w:rPr>
          <w:szCs w:val="20"/>
          <w:lang w:val="en-US"/>
        </w:rPr>
        <w:t>.</w:t>
      </w:r>
      <w:r w:rsidR="00D85722">
        <w:rPr>
          <w:szCs w:val="20"/>
          <w:lang w:val="en-US"/>
        </w:rPr>
        <w:t xml:space="preserve"> </w:t>
      </w:r>
      <w:r w:rsidR="00981217">
        <w:rPr>
          <w:szCs w:val="20"/>
          <w:lang w:val="en-US"/>
        </w:rPr>
        <w:t>The b</w:t>
      </w:r>
      <w:r w:rsidR="005D3CF5">
        <w:rPr>
          <w:szCs w:val="20"/>
          <w:lang w:val="en-US"/>
        </w:rPr>
        <w:t>enchmark r</w:t>
      </w:r>
      <w:r w:rsidR="007F3087">
        <w:rPr>
          <w:szCs w:val="20"/>
          <w:lang w:val="en-US"/>
        </w:rPr>
        <w:t>esults</w:t>
      </w:r>
      <w:r w:rsidR="005D3CF5">
        <w:rPr>
          <w:szCs w:val="20"/>
          <w:lang w:val="en-US"/>
        </w:rPr>
        <w:t xml:space="preserve"> </w:t>
      </w:r>
      <w:r w:rsidR="007F3087">
        <w:rPr>
          <w:szCs w:val="20"/>
          <w:lang w:val="en-US"/>
        </w:rPr>
        <w:t xml:space="preserve">show a very </w:t>
      </w:r>
      <w:r w:rsidR="009759AE">
        <w:rPr>
          <w:szCs w:val="20"/>
          <w:lang w:val="en-US"/>
        </w:rPr>
        <w:t xml:space="preserve">high </w:t>
      </w:r>
      <w:r w:rsidR="008A13E4">
        <w:rPr>
          <w:szCs w:val="20"/>
          <w:lang w:val="en-US"/>
        </w:rPr>
        <w:t>specificity</w:t>
      </w:r>
      <w:r w:rsidR="009759AE">
        <w:rPr>
          <w:szCs w:val="20"/>
          <w:lang w:val="en-US"/>
        </w:rPr>
        <w:t xml:space="preserve"> </w:t>
      </w:r>
      <w:r w:rsidR="007F3087">
        <w:rPr>
          <w:szCs w:val="20"/>
          <w:lang w:val="en-US"/>
        </w:rPr>
        <w:t>(</w:t>
      </w:r>
      <w:r w:rsidR="008A13E4">
        <w:rPr>
          <w:szCs w:val="20"/>
          <w:lang w:val="en-US"/>
        </w:rPr>
        <w:t xml:space="preserve">at least </w:t>
      </w:r>
      <w:r w:rsidR="00E61AC0">
        <w:rPr>
          <w:szCs w:val="20"/>
          <w:lang w:val="en-US"/>
        </w:rPr>
        <w:t>99</w:t>
      </w:r>
      <w:r w:rsidR="00492E6D">
        <w:rPr>
          <w:szCs w:val="20"/>
          <w:lang w:val="en-US"/>
        </w:rPr>
        <w:t>%</w:t>
      </w:r>
      <w:r w:rsidR="007F3087">
        <w:rPr>
          <w:szCs w:val="20"/>
          <w:lang w:val="en-US"/>
        </w:rPr>
        <w:t xml:space="preserve">) across a range of weight thresholds, which can be explained by the extremely large number of </w:t>
      </w:r>
      <w:r w:rsidR="0060466A">
        <w:rPr>
          <w:szCs w:val="20"/>
          <w:lang w:val="en-US"/>
        </w:rPr>
        <w:t>true negatives</w:t>
      </w:r>
      <w:r w:rsidR="008544DF">
        <w:rPr>
          <w:szCs w:val="20"/>
          <w:lang w:val="en-US"/>
        </w:rPr>
        <w:t xml:space="preserve">. </w:t>
      </w:r>
      <w:r w:rsidR="002722CC">
        <w:rPr>
          <w:szCs w:val="20"/>
          <w:lang w:val="en-US"/>
        </w:rPr>
        <w:t xml:space="preserve">The more important metric is </w:t>
      </w:r>
      <w:r w:rsidR="00CF7B5D">
        <w:rPr>
          <w:szCs w:val="20"/>
          <w:lang w:val="en-US"/>
        </w:rPr>
        <w:t>sensitivity</w:t>
      </w:r>
      <w:r w:rsidR="002722CC">
        <w:rPr>
          <w:szCs w:val="20"/>
          <w:lang w:val="en-US"/>
        </w:rPr>
        <w:t xml:space="preserve">, which is also very high for thresholds 0.5 and 0.25, </w:t>
      </w:r>
      <w:r w:rsidR="00DF0A37">
        <w:rPr>
          <w:szCs w:val="20"/>
          <w:lang w:val="en-US"/>
        </w:rPr>
        <w:t>correctly identifying</w:t>
      </w:r>
      <w:r w:rsidR="002722CC">
        <w:rPr>
          <w:szCs w:val="20"/>
          <w:lang w:val="en-US"/>
        </w:rPr>
        <w:t xml:space="preserve"> </w:t>
      </w:r>
      <w:r w:rsidR="00F8728A">
        <w:rPr>
          <w:szCs w:val="20"/>
          <w:lang w:val="en-US"/>
        </w:rPr>
        <w:t>3474</w:t>
      </w:r>
      <w:r w:rsidR="004E3C46">
        <w:rPr>
          <w:szCs w:val="20"/>
          <w:lang w:val="en-US"/>
        </w:rPr>
        <w:t xml:space="preserve"> </w:t>
      </w:r>
      <w:r w:rsidR="009759AE">
        <w:rPr>
          <w:szCs w:val="20"/>
          <w:lang w:val="en-US"/>
        </w:rPr>
        <w:t xml:space="preserve">and </w:t>
      </w:r>
      <w:r w:rsidR="00F8728A">
        <w:rPr>
          <w:szCs w:val="20"/>
          <w:lang w:val="en-US"/>
        </w:rPr>
        <w:t>3461</w:t>
      </w:r>
      <w:r w:rsidR="006F170B">
        <w:rPr>
          <w:szCs w:val="20"/>
          <w:lang w:val="en-US"/>
        </w:rPr>
        <w:t xml:space="preserve"> </w:t>
      </w:r>
      <w:r w:rsidR="003711B4">
        <w:rPr>
          <w:szCs w:val="20"/>
          <w:lang w:val="en-US"/>
        </w:rPr>
        <w:t>of the 35</w:t>
      </w:r>
      <w:r w:rsidR="00775CE5">
        <w:rPr>
          <w:szCs w:val="20"/>
          <w:lang w:val="en-US"/>
        </w:rPr>
        <w:t>73</w:t>
      </w:r>
      <w:r w:rsidR="003711B4">
        <w:rPr>
          <w:szCs w:val="20"/>
          <w:lang w:val="en-US"/>
        </w:rPr>
        <w:t xml:space="preserve"> identical</w:t>
      </w:r>
      <w:r w:rsidR="0009538B">
        <w:rPr>
          <w:szCs w:val="20"/>
          <w:lang w:val="en-US"/>
        </w:rPr>
        <w:t xml:space="preserve"> or related</w:t>
      </w:r>
      <w:r w:rsidR="003711B4">
        <w:rPr>
          <w:szCs w:val="20"/>
          <w:lang w:val="en-US"/>
        </w:rPr>
        <w:t xml:space="preserve"> </w:t>
      </w:r>
      <w:r w:rsidR="00DF0A37">
        <w:rPr>
          <w:szCs w:val="20"/>
          <w:lang w:val="en-US"/>
        </w:rPr>
        <w:t>CCLs</w:t>
      </w:r>
      <w:r w:rsidR="003711B4">
        <w:rPr>
          <w:szCs w:val="20"/>
          <w:lang w:val="en-US"/>
        </w:rPr>
        <w:t xml:space="preserve">, respectively. </w:t>
      </w:r>
      <w:r w:rsidR="00C66D6D">
        <w:rPr>
          <w:szCs w:val="20"/>
          <w:lang w:val="en-US"/>
        </w:rPr>
        <w:t xml:space="preserve">Limiting the comparison </w:t>
      </w:r>
      <w:r w:rsidR="00247191">
        <w:rPr>
          <w:szCs w:val="20"/>
          <w:lang w:val="en-US"/>
        </w:rPr>
        <w:t>to unique variants</w:t>
      </w:r>
      <w:r w:rsidR="00C66D6D">
        <w:rPr>
          <w:szCs w:val="20"/>
          <w:lang w:val="en-US"/>
        </w:rPr>
        <w:t xml:space="preserve"> (weight threshold 1</w:t>
      </w:r>
      <w:r w:rsidR="00C2760E">
        <w:rPr>
          <w:szCs w:val="20"/>
          <w:lang w:val="en-US"/>
        </w:rPr>
        <w:t>.0</w:t>
      </w:r>
      <w:r w:rsidR="00C66D6D">
        <w:rPr>
          <w:szCs w:val="20"/>
          <w:lang w:val="en-US"/>
        </w:rPr>
        <w:t>)</w:t>
      </w:r>
      <w:r w:rsidR="00247191">
        <w:rPr>
          <w:szCs w:val="20"/>
          <w:lang w:val="en-US"/>
        </w:rPr>
        <w:t xml:space="preserve"> </w:t>
      </w:r>
      <w:r w:rsidR="003711B4">
        <w:rPr>
          <w:szCs w:val="20"/>
          <w:lang w:val="en-US"/>
        </w:rPr>
        <w:t>yields</w:t>
      </w:r>
      <w:r w:rsidR="00247191">
        <w:rPr>
          <w:szCs w:val="20"/>
          <w:lang w:val="en-US"/>
        </w:rPr>
        <w:t xml:space="preserve"> the best </w:t>
      </w:r>
      <w:r w:rsidR="00B17DF2">
        <w:rPr>
          <w:szCs w:val="20"/>
          <w:lang w:val="en-US"/>
        </w:rPr>
        <w:t>PPV</w:t>
      </w:r>
      <w:r w:rsidR="0005530D">
        <w:rPr>
          <w:szCs w:val="20"/>
          <w:lang w:val="en-US"/>
        </w:rPr>
        <w:t xml:space="preserve"> and lowest false positive rate</w:t>
      </w:r>
      <w:r w:rsidR="00D12F53">
        <w:rPr>
          <w:szCs w:val="20"/>
          <w:lang w:val="en-US"/>
        </w:rPr>
        <w:t xml:space="preserve"> (FPR)</w:t>
      </w:r>
      <w:r w:rsidR="003711B4">
        <w:rPr>
          <w:szCs w:val="20"/>
          <w:lang w:val="en-US"/>
        </w:rPr>
        <w:t xml:space="preserve">, but </w:t>
      </w:r>
      <w:r w:rsidR="002B0416">
        <w:rPr>
          <w:szCs w:val="20"/>
          <w:lang w:val="en-US"/>
        </w:rPr>
        <w:t>lower weight</w:t>
      </w:r>
      <w:r w:rsidR="00BB3F47">
        <w:rPr>
          <w:szCs w:val="20"/>
          <w:lang w:val="en-US"/>
        </w:rPr>
        <w:t>s</w:t>
      </w:r>
      <w:r w:rsidR="002B0416">
        <w:rPr>
          <w:szCs w:val="20"/>
          <w:lang w:val="en-US"/>
        </w:rPr>
        <w:t xml:space="preserve"> of 0.5</w:t>
      </w:r>
      <w:r w:rsidR="00BB3F47">
        <w:rPr>
          <w:szCs w:val="20"/>
          <w:lang w:val="en-US"/>
        </w:rPr>
        <w:t xml:space="preserve"> and 0.25</w:t>
      </w:r>
      <w:r w:rsidR="002B0416">
        <w:rPr>
          <w:szCs w:val="20"/>
          <w:lang w:val="en-US"/>
        </w:rPr>
        <w:t xml:space="preserve"> </w:t>
      </w:r>
      <w:r w:rsidR="003711B4">
        <w:rPr>
          <w:szCs w:val="20"/>
          <w:lang w:val="en-US"/>
        </w:rPr>
        <w:t xml:space="preserve">result in </w:t>
      </w:r>
      <w:r w:rsidR="00192E2D">
        <w:rPr>
          <w:szCs w:val="20"/>
          <w:lang w:val="en-US"/>
        </w:rPr>
        <w:t xml:space="preserve">higher </w:t>
      </w:r>
      <w:r w:rsidR="002B0416">
        <w:rPr>
          <w:szCs w:val="20"/>
          <w:lang w:val="en-US"/>
        </w:rPr>
        <w:t>sensitivity</w:t>
      </w:r>
      <w:r w:rsidR="00B5628C">
        <w:rPr>
          <w:szCs w:val="20"/>
          <w:lang w:val="en-US"/>
        </w:rPr>
        <w:t xml:space="preserve">. </w:t>
      </w:r>
      <w:r w:rsidR="00981217">
        <w:t>Q</w:t>
      </w:r>
      <w:r w:rsidR="001E249B">
        <w:t xml:space="preserve">uantitative regularization </w:t>
      </w:r>
      <w:r w:rsidR="00953024">
        <w:t xml:space="preserve">slightly </w:t>
      </w:r>
      <w:r w:rsidR="001E249B">
        <w:t xml:space="preserve">reduces identification efficiency, but </w:t>
      </w:r>
      <w:r w:rsidR="00953024">
        <w:t xml:space="preserve">supresses many </w:t>
      </w:r>
      <w:r w:rsidR="001E249B">
        <w:t>false positive prediction</w:t>
      </w:r>
      <w:r w:rsidR="0006712C">
        <w:t>s</w:t>
      </w:r>
      <w:r w:rsidR="00692DD2">
        <w:t>.</w:t>
      </w:r>
      <w:r w:rsidR="00E7526C">
        <w:t xml:space="preserve"> </w:t>
      </w:r>
      <w:r w:rsidR="00D227DB" w:rsidRPr="00542CB1">
        <w:t xml:space="preserve">Figure </w:t>
      </w:r>
      <w:r w:rsidR="006B15FA">
        <w:t>3</w:t>
      </w:r>
      <w:r w:rsidR="006A2F2D" w:rsidRPr="00542CB1">
        <w:t xml:space="preserve"> shows</w:t>
      </w:r>
      <w:r w:rsidR="006A2F2D">
        <w:t xml:space="preserve"> </w:t>
      </w:r>
      <w:r w:rsidR="00493F85">
        <w:t xml:space="preserve">more </w:t>
      </w:r>
      <w:r w:rsidR="00912530">
        <w:t>detailed</w:t>
      </w:r>
      <w:r w:rsidR="006A2F2D">
        <w:t xml:space="preserve"> </w:t>
      </w:r>
      <w:r w:rsidR="00912530">
        <w:t xml:space="preserve">performance </w:t>
      </w:r>
      <w:r w:rsidR="0092770B">
        <w:t>characteristics</w:t>
      </w:r>
      <w:r w:rsidR="00141338">
        <w:t>.</w:t>
      </w:r>
    </w:p>
    <w:p w14:paraId="4FDD9AF0" w14:textId="77777777" w:rsidR="008A7499" w:rsidRDefault="008A7499" w:rsidP="008A7499">
      <w:pPr>
        <w:pStyle w:val="Heading2"/>
      </w:pPr>
      <w:r>
        <w:t>Out-group benchmark</w:t>
      </w:r>
    </w:p>
    <w:p w14:paraId="733755EA" w14:textId="13F59B32" w:rsidR="008A7499" w:rsidRDefault="00C313AE" w:rsidP="00973879">
      <w:pPr>
        <w:rPr>
          <w:szCs w:val="20"/>
          <w:lang w:val="en-US"/>
        </w:rPr>
      </w:pPr>
      <w:r>
        <w:rPr>
          <w:szCs w:val="20"/>
          <w:lang w:val="en-US"/>
        </w:rPr>
        <w:t>T</w:t>
      </w:r>
      <w:r w:rsidR="008A7499">
        <w:rPr>
          <w:szCs w:val="20"/>
          <w:lang w:val="en-US"/>
        </w:rPr>
        <w:t xml:space="preserve">he previous </w:t>
      </w:r>
      <w:r>
        <w:rPr>
          <w:szCs w:val="20"/>
          <w:lang w:val="en-US"/>
        </w:rPr>
        <w:t xml:space="preserve">evaluation measured </w:t>
      </w:r>
      <w:r w:rsidR="008A7499">
        <w:rPr>
          <w:szCs w:val="20"/>
          <w:lang w:val="en-US"/>
        </w:rPr>
        <w:t xml:space="preserve">the performance of </w:t>
      </w:r>
      <w:proofErr w:type="spellStart"/>
      <w:r w:rsidR="008A7499">
        <w:rPr>
          <w:szCs w:val="20"/>
          <w:lang w:val="en-US"/>
        </w:rPr>
        <w:t>Uniquorn</w:t>
      </w:r>
      <w:proofErr w:type="spellEnd"/>
      <w:r w:rsidR="008A7499">
        <w:rPr>
          <w:szCs w:val="20"/>
          <w:lang w:val="en-US"/>
        </w:rPr>
        <w:t xml:space="preserve"> when searching a </w:t>
      </w:r>
      <w:r w:rsidR="001C3FF2">
        <w:rPr>
          <w:szCs w:val="20"/>
          <w:lang w:val="en-US"/>
        </w:rPr>
        <w:t>CCL</w:t>
      </w:r>
      <w:r w:rsidR="008A7499">
        <w:rPr>
          <w:szCs w:val="20"/>
          <w:lang w:val="en-US"/>
        </w:rPr>
        <w:t xml:space="preserve"> of a reference library within </w:t>
      </w:r>
      <w:r w:rsidR="00846853">
        <w:rPr>
          <w:szCs w:val="20"/>
          <w:lang w:val="en-US"/>
        </w:rPr>
        <w:t xml:space="preserve">the </w:t>
      </w:r>
      <w:r w:rsidR="00973879">
        <w:rPr>
          <w:szCs w:val="20"/>
          <w:lang w:val="en-US"/>
        </w:rPr>
        <w:t xml:space="preserve">set of </w:t>
      </w:r>
      <w:r w:rsidR="008A7499">
        <w:rPr>
          <w:szCs w:val="20"/>
          <w:lang w:val="en-US"/>
        </w:rPr>
        <w:t>reference libraries</w:t>
      </w:r>
      <w:r>
        <w:rPr>
          <w:szCs w:val="20"/>
          <w:lang w:val="en-US"/>
        </w:rPr>
        <w:t>. W</w:t>
      </w:r>
      <w:r w:rsidR="008A7499">
        <w:rPr>
          <w:szCs w:val="20"/>
          <w:lang w:val="en-US"/>
        </w:rPr>
        <w:t>e also tested how the method perform</w:t>
      </w:r>
      <w:r w:rsidR="00973879">
        <w:rPr>
          <w:szCs w:val="20"/>
          <w:lang w:val="en-US"/>
        </w:rPr>
        <w:t>s when it has to deal with profiles</w:t>
      </w:r>
      <w:r>
        <w:rPr>
          <w:szCs w:val="20"/>
          <w:lang w:val="en-US"/>
        </w:rPr>
        <w:t xml:space="preserve"> that are not derived from CCLs</w:t>
      </w:r>
      <w:r w:rsidR="00973879">
        <w:rPr>
          <w:szCs w:val="20"/>
          <w:lang w:val="en-US"/>
        </w:rPr>
        <w:t>. Specifically,</w:t>
      </w:r>
      <w:r w:rsidR="008A7499">
        <w:rPr>
          <w:szCs w:val="20"/>
          <w:lang w:val="en-US"/>
        </w:rPr>
        <w:t xml:space="preserve"> we used </w:t>
      </w:r>
      <w:r w:rsidR="00426D16">
        <w:rPr>
          <w:szCs w:val="20"/>
          <w:lang w:val="en-US"/>
        </w:rPr>
        <w:t>1092</w:t>
      </w:r>
      <w:r w:rsidR="008A7499">
        <w:rPr>
          <w:szCs w:val="20"/>
          <w:lang w:val="en-US"/>
        </w:rPr>
        <w:t xml:space="preserve"> profiles f</w:t>
      </w:r>
      <w:r w:rsidR="00C1147A">
        <w:rPr>
          <w:szCs w:val="20"/>
          <w:lang w:val="en-US"/>
        </w:rPr>
        <w:t>r</w:t>
      </w:r>
      <w:r w:rsidR="008A7499">
        <w:rPr>
          <w:szCs w:val="20"/>
          <w:lang w:val="en-US"/>
        </w:rPr>
        <w:t xml:space="preserve">om the 1000 genomes dataset </w:t>
      </w:r>
      <w:r w:rsidR="008A7499">
        <w:rPr>
          <w:szCs w:val="20"/>
          <w:lang w:val="en-US"/>
        </w:rPr>
        <w:fldChar w:fldCharType="begin"/>
      </w:r>
      <w:r w:rsidR="00C464D6">
        <w:rPr>
          <w:szCs w:val="20"/>
          <w:lang w:val="en-US"/>
        </w:rPr>
        <w:instrText xml:space="preserve"> ADDIN EN.CITE &lt;EndNote&gt;&lt;Cite&gt;&lt;Author&gt;Genomes Project&lt;/Author&gt;&lt;Year&gt;2012&lt;/Year&gt;&lt;RecNum&gt;298&lt;/RecNum&gt;&lt;DisplayText&gt;[21]&lt;/DisplayText&gt;&lt;record&gt;&lt;rec-number&gt;298&lt;/rec-number&gt;&lt;foreign-keys&gt;&lt;key app="EN" db-id="de9dpe0t9tep9aeawsyxfw5asfpfs2e0pszz" timestamp="1464338654"&gt;298&lt;/key&gt;&lt;/foreign-keys&gt;&lt;ref-type name="Journal Article"&gt;17&lt;/ref-type&gt;&lt;contributors&gt;&lt;authors&gt;&lt;author&gt;Genomes Project, Consortium&lt;/author&gt;&lt;author&gt;Abecasis, G. R.&lt;/author&gt;&lt;author&gt;Auton, A.&lt;/author&gt;&lt;author&gt;Brooks, L. D.&lt;/author&gt;&lt;author&gt;DePristo, M. A.&lt;/author&gt;&lt;author&gt;Durbin, R. M.&lt;/author&gt;&lt;author&gt;Handsaker, R. E.&lt;/author&gt;&lt;author&gt;Kang, H. M.&lt;/author&gt;&lt;author&gt;Marth, G. T.&lt;/author&gt;&lt;author&gt;McVean, G. A.&lt;/author&gt;&lt;/authors&gt;&lt;/contributors&gt;&lt;titles&gt;&lt;title&gt;An integrated map of genetic variation from 1,092 human genomes&lt;/title&gt;&lt;secondary-title&gt;Nature&lt;/secondary-title&gt;&lt;/titles&gt;&lt;periodical&gt;&lt;full-title&gt;Nature&lt;/full-title&gt;&lt;/periodical&gt;&lt;pages&gt;56-65&lt;/pages&gt;&lt;volume&gt;491&lt;/volume&gt;&lt;number&gt;7422&lt;/number&gt;&lt;keywords&gt;&lt;keyword&gt;Alleles&lt;/keyword&gt;&lt;keyword&gt;Binding Sites/genetics&lt;/keyword&gt;&lt;keyword&gt;Conserved Sequence/genetics&lt;/keyword&gt;&lt;keyword&gt;Continental Population Groups/genetics&lt;/keyword&gt;&lt;keyword&gt;Evolution, Molecular&lt;/keyword&gt;&lt;keyword&gt;Genetic Variation/*genetics&lt;/keyword&gt;&lt;keyword&gt;Genetics, Medical&lt;/keyword&gt;&lt;keyword&gt;*Genetics, Population&lt;/keyword&gt;&lt;keyword&gt;Genome, Human/*genetics&lt;/keyword&gt;&lt;keyword&gt;Genome-Wide Association Study&lt;/keyword&gt;&lt;keyword&gt;*Genomics&lt;/keyword&gt;&lt;keyword&gt;Haplotypes/genetics&lt;/keyword&gt;&lt;keyword&gt;Humans&lt;/keyword&gt;&lt;keyword&gt;Nucleotide Motifs&lt;/keyword&gt;&lt;keyword&gt;Polymorphism, Single Nucleotide/genetics&lt;/keyword&gt;&lt;keyword&gt;Sequence Deletion/genetics&lt;/keyword&gt;&lt;keyword&gt;Transcription Factors/metabolism&lt;/keyword&gt;&lt;/keywords&gt;&lt;dates&gt;&lt;year&gt;2012&lt;/year&gt;&lt;pub-dates&gt;&lt;date&gt;Nov 1&lt;/date&gt;&lt;/pub-dates&gt;&lt;/dates&gt;&lt;isbn&gt;1476-4687 (Electronic)&amp;#xD;0028-0836 (Linking)&lt;/isbn&gt;&lt;accession-num&gt;23128226&lt;/accession-num&gt;&lt;urls&gt;&lt;related-urls&gt;&lt;url&gt;http://www.ncbi.nlm.nih.gov/pubmed/23128226&lt;/url&gt;&lt;/related-urls&gt;&lt;/urls&gt;&lt;custom2&gt;PMC3498066&lt;/custom2&gt;&lt;electronic-resource-num&gt;10.1038/nature11632&lt;/electronic-resource-num&gt;&lt;/record&gt;&lt;/Cite&gt;&lt;/EndNote&gt;</w:instrText>
      </w:r>
      <w:r w:rsidR="008A7499">
        <w:rPr>
          <w:szCs w:val="20"/>
          <w:lang w:val="en-US"/>
        </w:rPr>
        <w:fldChar w:fldCharType="separate"/>
      </w:r>
      <w:r w:rsidR="00C464D6">
        <w:rPr>
          <w:noProof/>
          <w:szCs w:val="20"/>
          <w:lang w:val="en-US"/>
        </w:rPr>
        <w:t>[21]</w:t>
      </w:r>
      <w:r w:rsidR="008A7499">
        <w:rPr>
          <w:szCs w:val="20"/>
          <w:lang w:val="en-US"/>
        </w:rPr>
        <w:fldChar w:fldCharType="end"/>
      </w:r>
      <w:r w:rsidR="008A7499">
        <w:rPr>
          <w:szCs w:val="20"/>
          <w:lang w:val="en-US"/>
        </w:rPr>
        <w:t xml:space="preserve"> as </w:t>
      </w:r>
      <w:r w:rsidR="004D510E">
        <w:rPr>
          <w:szCs w:val="20"/>
          <w:lang w:val="en-US"/>
        </w:rPr>
        <w:t>query samples</w:t>
      </w:r>
      <w:r w:rsidR="008A7499">
        <w:rPr>
          <w:szCs w:val="20"/>
          <w:lang w:val="en-US"/>
        </w:rPr>
        <w:t xml:space="preserve"> and </w:t>
      </w:r>
      <w:r w:rsidR="00973879">
        <w:rPr>
          <w:szCs w:val="20"/>
          <w:lang w:val="en-US"/>
        </w:rPr>
        <w:t xml:space="preserve">tested whether </w:t>
      </w:r>
      <w:proofErr w:type="spellStart"/>
      <w:r w:rsidR="00973879">
        <w:rPr>
          <w:szCs w:val="20"/>
          <w:lang w:val="en-US"/>
        </w:rPr>
        <w:t>Uniquorn</w:t>
      </w:r>
      <w:proofErr w:type="spellEnd"/>
      <w:r w:rsidR="00973879">
        <w:rPr>
          <w:szCs w:val="20"/>
          <w:lang w:val="en-US"/>
        </w:rPr>
        <w:t xml:space="preserve"> would assign them to a reference CCL</w:t>
      </w:r>
      <w:r>
        <w:rPr>
          <w:szCs w:val="20"/>
          <w:lang w:val="en-US"/>
        </w:rPr>
        <w:t xml:space="preserve"> – any such assignment certainly would be an error</w:t>
      </w:r>
      <w:r w:rsidR="00973879">
        <w:rPr>
          <w:szCs w:val="20"/>
          <w:lang w:val="en-US"/>
        </w:rPr>
        <w:t xml:space="preserve">. Note that these comparisons </w:t>
      </w:r>
      <w:r>
        <w:rPr>
          <w:szCs w:val="20"/>
          <w:lang w:val="en-US"/>
        </w:rPr>
        <w:t xml:space="preserve">work on </w:t>
      </w:r>
      <w:r w:rsidR="00973879">
        <w:rPr>
          <w:szCs w:val="20"/>
          <w:lang w:val="en-US"/>
        </w:rPr>
        <w:t xml:space="preserve">very heterogeneous sequencing technologies, namely </w:t>
      </w:r>
      <w:r w:rsidR="00973879">
        <w:t>WGS-sequenced profiles (1000 genomes) with much smaller hybrid/</w:t>
      </w:r>
      <w:proofErr w:type="spellStart"/>
      <w:r w:rsidR="00973879">
        <w:t>exome</w:t>
      </w:r>
      <w:proofErr w:type="spellEnd"/>
      <w:r w:rsidR="00973879">
        <w:t>-sequenced profiles (reference libraries)</w:t>
      </w:r>
      <w:r w:rsidR="008A7499">
        <w:rPr>
          <w:szCs w:val="20"/>
          <w:lang w:val="en-US"/>
        </w:rPr>
        <w:t xml:space="preserve">. </w:t>
      </w:r>
      <w:r w:rsidR="00583243">
        <w:rPr>
          <w:szCs w:val="20"/>
          <w:lang w:val="en-US"/>
        </w:rPr>
        <w:t xml:space="preserve">This implies large differences in terms of </w:t>
      </w:r>
      <w:r w:rsidR="00D66F61">
        <w:rPr>
          <w:szCs w:val="20"/>
          <w:lang w:val="en-US"/>
        </w:rPr>
        <w:t xml:space="preserve">common polymorphisms </w:t>
      </w:r>
      <w:r w:rsidR="00583243">
        <w:rPr>
          <w:szCs w:val="20"/>
          <w:lang w:val="en-US"/>
        </w:rPr>
        <w:t>(contained in 1000 genomes profiles, filtered in the references) and in the sheer number of variations (</w:t>
      </w:r>
      <w:r w:rsidR="008A7499">
        <w:rPr>
          <w:szCs w:val="20"/>
          <w:lang w:val="en-US"/>
        </w:rPr>
        <w:t xml:space="preserve">on average, a 1000 genomes profile consists of </w:t>
      </w:r>
      <w:r w:rsidR="008A7499">
        <w:rPr>
          <w:szCs w:val="20"/>
          <w:lang w:val="en-US"/>
        </w:rPr>
        <w:lastRenderedPageBreak/>
        <w:t>~5E7 variations per sample</w:t>
      </w:r>
      <w:r w:rsidR="00583243">
        <w:rPr>
          <w:szCs w:val="20"/>
          <w:lang w:val="en-US"/>
        </w:rPr>
        <w:t xml:space="preserve"> compared to ~5E2 variations in the reference profiles)</w:t>
      </w:r>
      <w:r w:rsidR="008A7499">
        <w:rPr>
          <w:szCs w:val="20"/>
          <w:lang w:val="en-US"/>
        </w:rPr>
        <w:t>.</w:t>
      </w:r>
      <w:r w:rsidR="00053CE4">
        <w:rPr>
          <w:szCs w:val="20"/>
          <w:lang w:val="en-US"/>
        </w:rPr>
        <w:t xml:space="preserve"> Using a weight threshold of 1.0 and regularization to cater for this difference, </w:t>
      </w:r>
      <w:proofErr w:type="spellStart"/>
      <w:r w:rsidR="00053CE4">
        <w:rPr>
          <w:szCs w:val="20"/>
          <w:lang w:val="en-US"/>
        </w:rPr>
        <w:t>Uniquorn</w:t>
      </w:r>
      <w:proofErr w:type="spellEnd"/>
      <w:r w:rsidR="00053CE4">
        <w:rPr>
          <w:szCs w:val="20"/>
          <w:lang w:val="en-US"/>
        </w:rPr>
        <w:t xml:space="preserve"> </w:t>
      </w:r>
      <w:r w:rsidR="008C5121">
        <w:rPr>
          <w:szCs w:val="20"/>
          <w:lang w:val="en-US"/>
        </w:rPr>
        <w:t>did</w:t>
      </w:r>
      <w:r w:rsidR="00053CE4">
        <w:rPr>
          <w:szCs w:val="20"/>
          <w:lang w:val="en-US"/>
        </w:rPr>
        <w:t xml:space="preserve"> not produce a single false positive prediction. These comparisons highlight the importance of our regularization step; omitting this filter, the comparison would produce 167 FP predictions</w:t>
      </w:r>
      <w:r w:rsidR="00663125">
        <w:rPr>
          <w:szCs w:val="20"/>
          <w:lang w:val="en-US"/>
        </w:rPr>
        <w:t xml:space="preserve"> </w:t>
      </w:r>
      <w:r w:rsidR="00ED0583">
        <w:rPr>
          <w:szCs w:val="20"/>
          <w:lang w:val="en-US"/>
        </w:rPr>
        <w:t>for</w:t>
      </w:r>
      <w:r w:rsidR="00386F65">
        <w:rPr>
          <w:szCs w:val="20"/>
          <w:lang w:val="en-US"/>
        </w:rPr>
        <w:t xml:space="preserve"> the</w:t>
      </w:r>
      <w:r w:rsidR="00663125">
        <w:rPr>
          <w:szCs w:val="20"/>
          <w:lang w:val="en-US"/>
        </w:rPr>
        <w:t xml:space="preserve"> ~2E6 comparisons</w:t>
      </w:r>
      <w:r w:rsidR="00D66F61">
        <w:rPr>
          <w:szCs w:val="20"/>
          <w:lang w:val="en-US"/>
        </w:rPr>
        <w:t>.</w:t>
      </w:r>
    </w:p>
    <w:p w14:paraId="2AF2F302" w14:textId="1C120C72" w:rsidR="0038666C" w:rsidRDefault="00AA6227" w:rsidP="00AA6227">
      <w:pPr>
        <w:rPr>
          <w:szCs w:val="20"/>
          <w:lang w:val="en-US"/>
        </w:rPr>
      </w:pPr>
      <w:r>
        <w:rPr>
          <w:szCs w:val="20"/>
          <w:lang w:val="en-US"/>
        </w:rPr>
        <w:t xml:space="preserve">Based on this and the previous experiments, </w:t>
      </w:r>
      <w:proofErr w:type="spellStart"/>
      <w:r w:rsidR="0021149D">
        <w:rPr>
          <w:szCs w:val="20"/>
          <w:lang w:val="en-US"/>
        </w:rPr>
        <w:t>Uniquorn</w:t>
      </w:r>
      <w:r w:rsidR="00072B0D">
        <w:rPr>
          <w:szCs w:val="20"/>
          <w:lang w:val="en-US"/>
        </w:rPr>
        <w:t>’s</w:t>
      </w:r>
      <w:proofErr w:type="spellEnd"/>
      <w:r w:rsidR="00DB16E4">
        <w:rPr>
          <w:szCs w:val="20"/>
          <w:lang w:val="en-US"/>
        </w:rPr>
        <w:t xml:space="preserve"> </w:t>
      </w:r>
      <w:r w:rsidR="00263184">
        <w:rPr>
          <w:szCs w:val="20"/>
          <w:lang w:val="en-US"/>
        </w:rPr>
        <w:t xml:space="preserve">default </w:t>
      </w:r>
      <w:r w:rsidR="007F0621">
        <w:rPr>
          <w:szCs w:val="20"/>
          <w:lang w:val="en-US"/>
        </w:rPr>
        <w:t xml:space="preserve">confidence-score </w:t>
      </w:r>
      <w:r>
        <w:rPr>
          <w:szCs w:val="20"/>
          <w:lang w:val="en-US"/>
        </w:rPr>
        <w:t xml:space="preserve">threshold </w:t>
      </w:r>
      <w:r w:rsidR="007F0621">
        <w:rPr>
          <w:szCs w:val="20"/>
          <w:lang w:val="en-US"/>
        </w:rPr>
        <w:t>is</w:t>
      </w:r>
      <w:r>
        <w:rPr>
          <w:szCs w:val="20"/>
          <w:lang w:val="en-US"/>
        </w:rPr>
        <w:t xml:space="preserve"> set to </w:t>
      </w:r>
      <w:r w:rsidR="000D24C8">
        <w:rPr>
          <w:szCs w:val="20"/>
          <w:lang w:val="en-US"/>
        </w:rPr>
        <w:t>10 [</w:t>
      </w:r>
      <w:r w:rsidR="004649FC">
        <w:rPr>
          <w:szCs w:val="20"/>
          <w:lang w:val="en-US"/>
        </w:rPr>
        <w:t xml:space="preserve">~ </w:t>
      </w:r>
      <w:r w:rsidR="00C062F5">
        <w:rPr>
          <w:szCs w:val="20"/>
          <w:lang w:val="en-US"/>
        </w:rPr>
        <w:t>-</w:t>
      </w:r>
      <w:proofErr w:type="gramStart"/>
      <w:r w:rsidR="00E376A0">
        <w:rPr>
          <w:szCs w:val="20"/>
          <w:lang w:val="en-US"/>
        </w:rPr>
        <w:t>log2</w:t>
      </w:r>
      <w:r w:rsidR="000D24C8">
        <w:rPr>
          <w:szCs w:val="20"/>
          <w:lang w:val="en-US"/>
        </w:rPr>
        <w:t>(</w:t>
      </w:r>
      <w:proofErr w:type="gramEnd"/>
      <w:r w:rsidR="000D24C8">
        <w:rPr>
          <w:szCs w:val="20"/>
          <w:lang w:val="en-US"/>
        </w:rPr>
        <w:t>0.00</w:t>
      </w:r>
      <w:r w:rsidR="004A6C63">
        <w:rPr>
          <w:szCs w:val="20"/>
          <w:lang w:val="en-US"/>
        </w:rPr>
        <w:t>1</w:t>
      </w:r>
      <w:r w:rsidR="000D24C8">
        <w:rPr>
          <w:szCs w:val="20"/>
          <w:lang w:val="en-US"/>
        </w:rPr>
        <w:t>)]</w:t>
      </w:r>
      <w:r w:rsidR="007F0621">
        <w:rPr>
          <w:szCs w:val="20"/>
          <w:lang w:val="en-US"/>
        </w:rPr>
        <w:t>. By default, t</w:t>
      </w:r>
      <w:r w:rsidR="00DA3E40">
        <w:rPr>
          <w:szCs w:val="20"/>
          <w:lang w:val="en-US"/>
        </w:rPr>
        <w:t xml:space="preserve">he regularization </w:t>
      </w:r>
      <w:r w:rsidR="004C7659">
        <w:rPr>
          <w:szCs w:val="20"/>
          <w:lang w:val="en-US"/>
        </w:rPr>
        <w:t>filter automatically measures the strength of the background-noise and adjusts the required amount of matching mutations accordingly.</w:t>
      </w:r>
      <w:r>
        <w:rPr>
          <w:szCs w:val="20"/>
          <w:lang w:val="en-US"/>
        </w:rPr>
        <w:t xml:space="preserve"> However</w:t>
      </w:r>
      <w:r w:rsidR="000B16D4">
        <w:rPr>
          <w:szCs w:val="20"/>
          <w:lang w:val="en-US"/>
        </w:rPr>
        <w:t xml:space="preserve">, </w:t>
      </w:r>
      <w:r>
        <w:rPr>
          <w:szCs w:val="20"/>
          <w:lang w:val="en-US"/>
        </w:rPr>
        <w:t xml:space="preserve">users can </w:t>
      </w:r>
      <w:r w:rsidR="001C457D">
        <w:rPr>
          <w:szCs w:val="20"/>
          <w:lang w:val="en-US"/>
        </w:rPr>
        <w:t>set</w:t>
      </w:r>
      <w:r w:rsidR="007F0621">
        <w:rPr>
          <w:szCs w:val="20"/>
          <w:lang w:val="en-US"/>
        </w:rPr>
        <w:t xml:space="preserve"> both</w:t>
      </w:r>
      <w:r>
        <w:rPr>
          <w:szCs w:val="20"/>
          <w:lang w:val="en-US"/>
        </w:rPr>
        <w:t xml:space="preserve"> threshold</w:t>
      </w:r>
      <w:r w:rsidR="000B16D4">
        <w:rPr>
          <w:szCs w:val="20"/>
          <w:lang w:val="en-US"/>
        </w:rPr>
        <w:t>s</w:t>
      </w:r>
      <w:r w:rsidR="007F0621">
        <w:rPr>
          <w:szCs w:val="20"/>
          <w:lang w:val="en-US"/>
        </w:rPr>
        <w:t xml:space="preserve"> </w:t>
      </w:r>
      <w:r w:rsidR="001C457D">
        <w:rPr>
          <w:szCs w:val="20"/>
          <w:lang w:val="en-US"/>
        </w:rPr>
        <w:t>manually</w:t>
      </w:r>
      <w:r w:rsidR="007F0621">
        <w:rPr>
          <w:szCs w:val="20"/>
          <w:lang w:val="en-US"/>
        </w:rPr>
        <w:t xml:space="preserve"> </w:t>
      </w:r>
      <w:r>
        <w:rPr>
          <w:szCs w:val="20"/>
          <w:lang w:val="en-US"/>
        </w:rPr>
        <w:t>to adapt to different reference libraries or to change the balance between false prediction rates and sensitivity</w:t>
      </w:r>
      <w:r w:rsidR="00263184">
        <w:rPr>
          <w:szCs w:val="20"/>
          <w:lang w:val="en-US"/>
        </w:rPr>
        <w:t xml:space="preserve"> (</w:t>
      </w:r>
      <w:r w:rsidR="00437B64">
        <w:rPr>
          <w:szCs w:val="20"/>
          <w:lang w:val="en-US"/>
        </w:rPr>
        <w:t>see</w:t>
      </w:r>
      <w:r w:rsidR="0081118C">
        <w:rPr>
          <w:szCs w:val="20"/>
          <w:lang w:val="en-US"/>
        </w:rPr>
        <w:t xml:space="preserve"> </w:t>
      </w:r>
      <w:r w:rsidR="00AC435E">
        <w:rPr>
          <w:szCs w:val="20"/>
          <w:lang w:val="en-US"/>
        </w:rPr>
        <w:t xml:space="preserve">Figure </w:t>
      </w:r>
      <w:r w:rsidR="006B15FA">
        <w:rPr>
          <w:szCs w:val="20"/>
          <w:lang w:val="en-US"/>
        </w:rPr>
        <w:t>4</w:t>
      </w:r>
      <w:r w:rsidR="002323C5">
        <w:rPr>
          <w:szCs w:val="20"/>
          <w:lang w:val="en-US"/>
        </w:rPr>
        <w:t xml:space="preserve"> </w:t>
      </w:r>
      <w:r w:rsidR="006B15FA">
        <w:rPr>
          <w:szCs w:val="20"/>
          <w:lang w:val="en-US"/>
        </w:rPr>
        <w:t>for</w:t>
      </w:r>
      <w:r w:rsidR="00C70086">
        <w:rPr>
          <w:szCs w:val="20"/>
          <w:lang w:val="en-US"/>
        </w:rPr>
        <w:t xml:space="preserve"> </w:t>
      </w:r>
      <w:r w:rsidR="0003702E">
        <w:rPr>
          <w:szCs w:val="20"/>
          <w:lang w:val="en-US"/>
        </w:rPr>
        <w:t>ROC</w:t>
      </w:r>
      <w:r w:rsidR="00263184">
        <w:rPr>
          <w:szCs w:val="20"/>
          <w:lang w:val="en-US"/>
        </w:rPr>
        <w:t xml:space="preserve"> analysis)</w:t>
      </w:r>
      <w:r>
        <w:rPr>
          <w:szCs w:val="20"/>
          <w:lang w:val="en-US"/>
        </w:rPr>
        <w:t xml:space="preserve">. </w:t>
      </w:r>
    </w:p>
    <w:p w14:paraId="20B5F212" w14:textId="77777777" w:rsidR="0060643C" w:rsidRDefault="0060643C" w:rsidP="0060643C">
      <w:pPr>
        <w:pStyle w:val="Heading2"/>
      </w:pPr>
      <w:r>
        <w:t>Comparison to established methods</w:t>
      </w:r>
    </w:p>
    <w:p w14:paraId="7F144EBD" w14:textId="77777777" w:rsidR="0060643C" w:rsidRDefault="0060643C" w:rsidP="0060643C">
      <w:pPr>
        <w:rPr>
          <w:szCs w:val="20"/>
          <w:lang w:val="en-US"/>
        </w:rPr>
      </w:pPr>
      <w:proofErr w:type="spellStart"/>
      <w:r>
        <w:t>Uniquorn</w:t>
      </w:r>
      <w:proofErr w:type="spellEnd"/>
      <w:r>
        <w:t xml:space="preserve"> compares favourably to other methods for the identification of CCLs in terms of the amount of data and experimental work necessary (see Table 2).</w:t>
      </w:r>
      <w:r w:rsidRPr="00923F51">
        <w:t xml:space="preserve"> </w:t>
      </w:r>
      <w:r>
        <w:t xml:space="preserve">In first place, it </w:t>
      </w:r>
      <w:r w:rsidRPr="005E644F">
        <w:rPr>
          <w:szCs w:val="20"/>
          <w:lang w:val="en-US"/>
        </w:rPr>
        <w:t>is</w:t>
      </w:r>
      <w:r>
        <w:rPr>
          <w:szCs w:val="20"/>
          <w:lang w:val="en-US"/>
        </w:rPr>
        <w:t xml:space="preserve"> </w:t>
      </w:r>
      <w:r w:rsidRPr="005E644F">
        <w:rPr>
          <w:szCs w:val="20"/>
          <w:lang w:val="en-US"/>
        </w:rPr>
        <w:t>similar to established methods e.g. SPIA and Tandem-R</w:t>
      </w:r>
      <w:r w:rsidRPr="00D221B4">
        <w:rPr>
          <w:szCs w:val="20"/>
          <w:lang w:val="en-US"/>
        </w:rPr>
        <w:t>epeat-Counting</w:t>
      </w:r>
      <w:r>
        <w:rPr>
          <w:szCs w:val="20"/>
          <w:lang w:val="en-US"/>
        </w:rPr>
        <w:t xml:space="preserve"> in that it is</w:t>
      </w:r>
      <w:r w:rsidRPr="005E644F">
        <w:rPr>
          <w:szCs w:val="20"/>
          <w:lang w:val="en-US"/>
        </w:rPr>
        <w:t xml:space="preserve"> comparison-based</w:t>
      </w:r>
      <w:r>
        <w:rPr>
          <w:szCs w:val="20"/>
          <w:lang w:val="en-US"/>
        </w:rPr>
        <w:t>.</w:t>
      </w:r>
      <w:r w:rsidRPr="00D221B4">
        <w:rPr>
          <w:szCs w:val="20"/>
          <w:lang w:val="en-US"/>
        </w:rPr>
        <w:t xml:space="preserve"> </w:t>
      </w:r>
      <w:proofErr w:type="spellStart"/>
      <w:r w:rsidRPr="004C2AC7">
        <w:rPr>
          <w:szCs w:val="20"/>
          <w:lang w:val="en-US"/>
        </w:rPr>
        <w:t>Uniquorn</w:t>
      </w:r>
      <w:proofErr w:type="spellEnd"/>
      <w:r>
        <w:rPr>
          <w:szCs w:val="20"/>
          <w:lang w:val="en-US"/>
        </w:rPr>
        <w:t xml:space="preserve">, however, is different to the aforementioned methods due to its </w:t>
      </w:r>
      <w:r w:rsidRPr="00CC076C">
        <w:rPr>
          <w:szCs w:val="20"/>
          <w:lang w:val="en-US"/>
        </w:rPr>
        <w:t xml:space="preserve">focus </w:t>
      </w:r>
      <w:r>
        <w:rPr>
          <w:szCs w:val="20"/>
          <w:lang w:val="en-US"/>
        </w:rPr>
        <w:t xml:space="preserve">on </w:t>
      </w:r>
      <w:r w:rsidRPr="00CC076C">
        <w:rPr>
          <w:i/>
          <w:szCs w:val="20"/>
          <w:lang w:val="en-US"/>
        </w:rPr>
        <w:t xml:space="preserve">in </w:t>
      </w:r>
      <w:proofErr w:type="spellStart"/>
      <w:r w:rsidRPr="00CC076C">
        <w:rPr>
          <w:i/>
          <w:szCs w:val="20"/>
          <w:lang w:val="en-US"/>
        </w:rPr>
        <w:t>silico</w:t>
      </w:r>
      <w:proofErr w:type="spellEnd"/>
      <w:r w:rsidRPr="00CC076C">
        <w:rPr>
          <w:i/>
          <w:szCs w:val="20"/>
          <w:lang w:val="en-US"/>
        </w:rPr>
        <w:t xml:space="preserve"> </w:t>
      </w:r>
      <w:r w:rsidRPr="00CC076C">
        <w:rPr>
          <w:szCs w:val="20"/>
          <w:lang w:val="en-US"/>
        </w:rPr>
        <w:t>identification</w:t>
      </w:r>
      <w:r>
        <w:rPr>
          <w:szCs w:val="20"/>
          <w:lang w:val="en-US"/>
        </w:rPr>
        <w:t xml:space="preserve"> of CCLs based on variant profiles obtained from different high-throughput sequencing technologies.</w:t>
      </w:r>
      <w:r w:rsidRPr="00CC076C">
        <w:rPr>
          <w:szCs w:val="20"/>
          <w:lang w:val="en-US"/>
        </w:rPr>
        <w:t xml:space="preserve"> </w:t>
      </w:r>
      <w:r>
        <w:rPr>
          <w:szCs w:val="20"/>
          <w:lang w:val="en-US"/>
        </w:rPr>
        <w:t xml:space="preserve">Unlike SNP-based methods, </w:t>
      </w:r>
      <w:proofErr w:type="spellStart"/>
      <w:r>
        <w:rPr>
          <w:szCs w:val="20"/>
          <w:lang w:val="en-US"/>
        </w:rPr>
        <w:t>Uniquorn</w:t>
      </w:r>
      <w:proofErr w:type="spellEnd"/>
      <w:r>
        <w:rPr>
          <w:szCs w:val="20"/>
          <w:lang w:val="en-US"/>
        </w:rPr>
        <w:t xml:space="preserve"> does not depend on common, well characterized and publicly available genomic entities, but instead relies on rather rare somatic mutations, as SNP-based comparisons have severe drawbacks when applied in cancer research. First, SNPs with a minor allele </w:t>
      </w:r>
      <w:r w:rsidRPr="00EF7D52">
        <w:rPr>
          <w:szCs w:val="20"/>
          <w:lang w:val="en-US"/>
        </w:rPr>
        <w:t xml:space="preserve">frequency of </w:t>
      </w:r>
      <w:r w:rsidRPr="00B04D56">
        <w:rPr>
          <w:szCs w:val="20"/>
          <w:lang w:val="en-US"/>
        </w:rPr>
        <w:t>&gt;= 5%</w:t>
      </w:r>
      <w:r w:rsidRPr="00EF7D52">
        <w:rPr>
          <w:szCs w:val="20"/>
          <w:lang w:val="en-US"/>
        </w:rPr>
        <w:t xml:space="preserve"> are </w:t>
      </w:r>
      <w:r w:rsidRPr="005F55D3">
        <w:rPr>
          <w:szCs w:val="20"/>
          <w:lang w:val="en-US"/>
        </w:rPr>
        <w:t>usually</w:t>
      </w:r>
      <w:r>
        <w:rPr>
          <w:szCs w:val="20"/>
          <w:lang w:val="en-US"/>
        </w:rPr>
        <w:t xml:space="preserve"> frequently filtered from datasets (to focus on driver-mutations, e.g. by CCLE) and thus cannot be assumed to be generally available for CCL identification. Second, the loci of the most characteristic SNPs often are not genotyped during </w:t>
      </w:r>
      <w:proofErr w:type="spellStart"/>
      <w:r>
        <w:rPr>
          <w:szCs w:val="20"/>
          <w:lang w:val="en-US"/>
        </w:rPr>
        <w:t>exome</w:t>
      </w:r>
      <w:proofErr w:type="spellEnd"/>
      <w:r>
        <w:rPr>
          <w:szCs w:val="20"/>
          <w:lang w:val="en-US"/>
        </w:rPr>
        <w:t xml:space="preserve"> sequencing, and even less often so in panel sequencing. Moreover, cancer is frequently associated with large </w:t>
      </w:r>
      <w:proofErr w:type="spellStart"/>
      <w:r>
        <w:rPr>
          <w:szCs w:val="20"/>
          <w:lang w:val="en-US"/>
        </w:rPr>
        <w:t>structuralvariations</w:t>
      </w:r>
      <w:proofErr w:type="spellEnd"/>
      <w:r>
        <w:rPr>
          <w:szCs w:val="20"/>
          <w:lang w:val="en-US"/>
        </w:rPr>
        <w:t xml:space="preserve">, often removing important loci, and with </w:t>
      </w:r>
      <w:proofErr w:type="spellStart"/>
      <w:r>
        <w:rPr>
          <w:szCs w:val="20"/>
          <w:lang w:val="en-US"/>
        </w:rPr>
        <w:t>polyploid</w:t>
      </w:r>
      <w:proofErr w:type="spellEnd"/>
      <w:r>
        <w:rPr>
          <w:szCs w:val="20"/>
          <w:lang w:val="en-US"/>
        </w:rPr>
        <w:t xml:space="preserve"> chromosomes whose variant calls cannot be directly compared to diploid references. </w:t>
      </w:r>
      <w:proofErr w:type="spellStart"/>
      <w:r>
        <w:rPr>
          <w:szCs w:val="20"/>
          <w:lang w:val="en-US"/>
        </w:rPr>
        <w:t>Uniquorn</w:t>
      </w:r>
      <w:proofErr w:type="spellEnd"/>
      <w:r>
        <w:rPr>
          <w:szCs w:val="20"/>
          <w:lang w:val="en-US"/>
        </w:rPr>
        <w:t xml:space="preserve"> was designed to robustly deal with such problems.</w:t>
      </w:r>
    </w:p>
    <w:p w14:paraId="491D9D53" w14:textId="77777777" w:rsidR="0060643C" w:rsidRDefault="0060643C" w:rsidP="0060643C">
      <w:r>
        <w:t xml:space="preserve">We also compared identification results of </w:t>
      </w:r>
      <w:proofErr w:type="spellStart"/>
      <w:r>
        <w:t>Uniquorn</w:t>
      </w:r>
      <w:proofErr w:type="spellEnd"/>
      <w:r>
        <w:t xml:space="preserve"> and the SNP-based method by </w:t>
      </w:r>
      <w:proofErr w:type="spellStart"/>
      <w:r>
        <w:t>Demichelis</w:t>
      </w:r>
      <w:proofErr w:type="spellEnd"/>
      <w:r>
        <w:t xml:space="preserve"> et al.</w:t>
      </w:r>
      <w:r w:rsidRPr="00923F51">
        <w:t xml:space="preserve"> </w:t>
      </w:r>
      <w:r>
        <w:fldChar w:fldCharType="begin"/>
      </w:r>
      <w:r>
        <w:instrText xml:space="preserve"> ADDIN EN.CITE &lt;EndNote&gt;&lt;Cite&gt;&lt;Author&gt;Demichelis&lt;/Author&gt;&lt;Year&gt;2008&lt;/Year&gt;&lt;RecNum&gt;273&lt;/RecNum&gt;&lt;DisplayText&gt;[4]&lt;/DisplayText&gt;&lt;record&gt;&lt;rec-number&gt;273&lt;/rec-number&gt;&lt;foreign-keys&gt;&lt;key app="EN" db-id="de9dpe0t9tep9aeawsyxfw5asfpfs2e0pszz" timestamp="1461163874"&gt;273&lt;/key&gt;&lt;/foreign-keys&gt;&lt;ref-type name="Journal Article"&gt;17&lt;/ref-type&gt;&lt;contributors&gt;&lt;authors&gt;&lt;author&gt;Demichelis, F.&lt;/author&gt;&lt;author&gt;Greulich, H.&lt;/author&gt;&lt;author&gt;Macoska, J. A.&lt;/author&gt;&lt;author&gt;Beroukhim, R.&lt;/author&gt;&lt;author&gt;Sellers, W. R.&lt;/author&gt;&lt;author&gt;Garraway, L.&lt;/author&gt;&lt;author&gt;Rubin, M. A.&lt;/author&gt;&lt;/authors&gt;&lt;/contributors&gt;&lt;auth-address&gt;Department of Pathology, Brigham and Women&amp;apos;s Hospital, Boston, MA, USA.&lt;/auth-address&gt;&lt;titles&gt;&lt;title&gt;SNP panel identification assay (SPIA): a genetic-based assay for the identification of cell lines&lt;/title&gt;&lt;secondary-title&gt;Nucleic Acids Res&lt;/secondary-title&gt;&lt;/titles&gt;&lt;periodical&gt;&lt;full-title&gt;Nucleic Acids Res&lt;/full-title&gt;&lt;/periodical&gt;&lt;pages&gt;2446-56&lt;/pages&gt;&lt;volume&gt;36&lt;/volume&gt;&lt;number&gt;7&lt;/number&gt;&lt;keywords&gt;&lt;keyword&gt;*Cell Line, Tumor&lt;/keyword&gt;&lt;keyword&gt;Data Interpretation, Statistical&lt;/keyword&gt;&lt;keyword&gt;Genome, Human&lt;/keyword&gt;&lt;keyword&gt;Genotype&lt;/keyword&gt;&lt;keyword&gt;Humans&lt;/keyword&gt;&lt;keyword&gt;Oligonucleotide Array Sequence Analysis/*methods&lt;/keyword&gt;&lt;keyword&gt;*Polymorphism, Single Nucleotide&lt;/keyword&gt;&lt;/keywords&gt;&lt;dates&gt;&lt;year&gt;2008&lt;/year&gt;&lt;pub-dates&gt;&lt;date&gt;Apr&lt;/date&gt;&lt;/pub-dates&gt;&lt;/dates&gt;&lt;isbn&gt;1362-4962 (Electronic)&amp;#xD;0305-1048 (Linking)&lt;/isbn&gt;&lt;accession-num&gt;18304946&lt;/accession-num&gt;&lt;urls&gt;&lt;related-urls&gt;&lt;url&gt;http://www.ncbi.nlm.nih.gov/pubmed/18304946&lt;/url&gt;&lt;url&gt;http://www.ncbi.nlm.nih.gov/pmc/articles/PMC2367734/pdf/gkn089.pdf&lt;/url&gt;&lt;/related-urls&gt;&lt;/urls&gt;&lt;custom2&gt;PMC2367734&lt;/custom2&gt;&lt;electronic-resource-num&gt;10.1093/nar/gkn089&lt;/electronic-resource-num&gt;&lt;/record&gt;&lt;/Cite&gt;&lt;/EndNote&gt;</w:instrText>
      </w:r>
      <w:r>
        <w:fldChar w:fldCharType="separate"/>
      </w:r>
      <w:r>
        <w:rPr>
          <w:noProof/>
        </w:rPr>
        <w:t>[4]</w:t>
      </w:r>
      <w:r>
        <w:fldChar w:fldCharType="end"/>
      </w:r>
      <w:r>
        <w:t xml:space="preserve"> quantitatively. 130 of the 155 CCLs used by </w:t>
      </w:r>
      <w:proofErr w:type="spellStart"/>
      <w:r>
        <w:t>Demichelis</w:t>
      </w:r>
      <w:proofErr w:type="spellEnd"/>
      <w:r>
        <w:t xml:space="preserve"> and colleagues are present in the </w:t>
      </w:r>
      <w:proofErr w:type="spellStart"/>
      <w:r>
        <w:t>Uniquorn</w:t>
      </w:r>
      <w:proofErr w:type="spellEnd"/>
      <w:r>
        <w:t xml:space="preserve"> benchmark set. These 130 CCLs have 265 different representations in our data set because many are present in different CCL reference libraries. </w:t>
      </w:r>
      <w:proofErr w:type="spellStart"/>
      <w:r>
        <w:t>Uniquorn</w:t>
      </w:r>
      <w:proofErr w:type="spellEnd"/>
      <w:r>
        <w:t xml:space="preserve"> identified 100% of these 265 CCLs at an inclusion weight of 0.5 (see Supplementary File 3). Thus, </w:t>
      </w:r>
      <w:proofErr w:type="spellStart"/>
      <w:r>
        <w:t>Uniquorn</w:t>
      </w:r>
      <w:proofErr w:type="spellEnd"/>
      <w:r>
        <w:t xml:space="preserve"> showed an equal performance compared to the established SNP-based identification methods.</w:t>
      </w:r>
    </w:p>
    <w:p w14:paraId="4694F1D2" w14:textId="77777777" w:rsidR="00BE563A" w:rsidRPr="00940ED9" w:rsidRDefault="00355819" w:rsidP="00C235C6">
      <w:pPr>
        <w:pStyle w:val="Heading1"/>
      </w:pPr>
      <w:r w:rsidRPr="00940ED9">
        <w:t>DISCUSSION</w:t>
      </w:r>
    </w:p>
    <w:p w14:paraId="26BFEAD9" w14:textId="45C23868" w:rsidR="006215AE" w:rsidRPr="009161BC" w:rsidRDefault="005F076F" w:rsidP="00FC7034">
      <w:pPr>
        <w:pStyle w:val="Heading2"/>
      </w:pPr>
      <w:r w:rsidRPr="009161BC">
        <w:t xml:space="preserve">Analysis of </w:t>
      </w:r>
      <w:proofErr w:type="spellStart"/>
      <w:r w:rsidR="00404171" w:rsidRPr="009161BC">
        <w:t>Mis</w:t>
      </w:r>
      <w:proofErr w:type="spellEnd"/>
      <w:r w:rsidR="00404171" w:rsidRPr="009161BC">
        <w:t>-classifications</w:t>
      </w:r>
    </w:p>
    <w:p w14:paraId="65136717" w14:textId="60691F24" w:rsidR="00DB6930" w:rsidRDefault="00C43B77" w:rsidP="00A7367F">
      <w:pPr>
        <w:rPr>
          <w:lang w:val="en-US"/>
        </w:rPr>
      </w:pPr>
      <w:r>
        <w:rPr>
          <w:lang w:val="en-US"/>
        </w:rPr>
        <w:t>Analysis of</w:t>
      </w:r>
      <w:r w:rsidR="008C00CB">
        <w:rPr>
          <w:lang w:val="en-US"/>
        </w:rPr>
        <w:t xml:space="preserve"> the</w:t>
      </w:r>
      <w:r w:rsidR="00056723">
        <w:rPr>
          <w:lang w:val="en-US"/>
        </w:rPr>
        <w:t xml:space="preserve"> 22</w:t>
      </w:r>
      <w:r w:rsidR="001C61BA">
        <w:rPr>
          <w:lang w:val="en-US"/>
        </w:rPr>
        <w:t xml:space="preserve"> </w:t>
      </w:r>
      <w:r w:rsidR="00B62510">
        <w:rPr>
          <w:lang w:val="en-US"/>
        </w:rPr>
        <w:t>false positive (FP) predictions</w:t>
      </w:r>
      <w:r w:rsidR="0057144A">
        <w:rPr>
          <w:lang w:val="en-US"/>
        </w:rPr>
        <w:t xml:space="preserve"> from Table </w:t>
      </w:r>
      <w:r w:rsidR="00216DB8">
        <w:rPr>
          <w:lang w:val="en-US"/>
        </w:rPr>
        <w:t>1</w:t>
      </w:r>
      <w:r w:rsidR="004D06CA">
        <w:rPr>
          <w:lang w:val="en-US"/>
        </w:rPr>
        <w:t xml:space="preserve"> </w:t>
      </w:r>
      <w:r w:rsidR="00C01642">
        <w:rPr>
          <w:lang w:val="en-US"/>
        </w:rPr>
        <w:t>(</w:t>
      </w:r>
      <w:r w:rsidR="009C116A">
        <w:rPr>
          <w:lang w:val="en-US"/>
        </w:rPr>
        <w:t xml:space="preserve">weight </w:t>
      </w:r>
      <w:r w:rsidR="00C01642">
        <w:rPr>
          <w:lang w:val="en-US"/>
        </w:rPr>
        <w:t xml:space="preserve">1.0) </w:t>
      </w:r>
      <w:r w:rsidR="00BF3818" w:rsidRPr="00197F8B">
        <w:rPr>
          <w:lang w:val="en-US"/>
        </w:rPr>
        <w:t>revealed</w:t>
      </w:r>
      <w:r w:rsidR="00056723" w:rsidRPr="00197F8B">
        <w:rPr>
          <w:lang w:val="en-US"/>
        </w:rPr>
        <w:t xml:space="preserve"> </w:t>
      </w:r>
      <w:r w:rsidR="001831D9" w:rsidRPr="00197F8B">
        <w:rPr>
          <w:lang w:val="en-US"/>
        </w:rPr>
        <w:t>that</w:t>
      </w:r>
      <w:r w:rsidR="00056FBA" w:rsidRPr="00197F8B">
        <w:rPr>
          <w:lang w:val="en-US"/>
        </w:rPr>
        <w:t xml:space="preserve"> </w:t>
      </w:r>
      <w:r w:rsidR="00F53DE0" w:rsidRPr="00197F8B">
        <w:rPr>
          <w:lang w:val="en-US"/>
        </w:rPr>
        <w:t xml:space="preserve">all </w:t>
      </w:r>
      <w:r w:rsidR="00081E5C" w:rsidRPr="00197F8B">
        <w:rPr>
          <w:lang w:val="en-US"/>
        </w:rPr>
        <w:t xml:space="preserve">FP-predictions </w:t>
      </w:r>
      <w:r w:rsidR="00F53DE0" w:rsidRPr="00197F8B">
        <w:rPr>
          <w:lang w:val="en-US"/>
        </w:rPr>
        <w:t xml:space="preserve">were caused by a </w:t>
      </w:r>
      <w:r w:rsidR="00AC11D7" w:rsidRPr="00197F8B">
        <w:rPr>
          <w:lang w:val="en-US"/>
        </w:rPr>
        <w:t xml:space="preserve">set of </w:t>
      </w:r>
      <w:r w:rsidR="00F53DE0" w:rsidRPr="00197F8B">
        <w:rPr>
          <w:lang w:val="en-US"/>
        </w:rPr>
        <w:t xml:space="preserve">only </w:t>
      </w:r>
      <w:r w:rsidR="00DA5715" w:rsidRPr="00197F8B">
        <w:rPr>
          <w:lang w:val="en-US"/>
        </w:rPr>
        <w:t>13 CCLs</w:t>
      </w:r>
      <w:r w:rsidR="00043859" w:rsidRPr="00197F8B">
        <w:rPr>
          <w:lang w:val="en-US"/>
        </w:rPr>
        <w:t xml:space="preserve">. </w:t>
      </w:r>
      <w:r w:rsidR="00F53DE0" w:rsidRPr="00197F8B">
        <w:rPr>
          <w:lang w:val="en-US"/>
        </w:rPr>
        <w:t xml:space="preserve">These CCLs have in common that their profiles are very small; they have a mean size of 366 </w:t>
      </w:r>
      <w:r w:rsidR="00CF4359" w:rsidRPr="00197F8B">
        <w:rPr>
          <w:lang w:val="en-US"/>
        </w:rPr>
        <w:t>(</w:t>
      </w:r>
      <w:proofErr w:type="spellStart"/>
      <w:r w:rsidR="00CF4359" w:rsidRPr="00197F8B">
        <w:rPr>
          <w:lang w:val="en-US"/>
        </w:rPr>
        <w:t>sd</w:t>
      </w:r>
      <w:proofErr w:type="spellEnd"/>
      <w:r w:rsidR="00CF4359" w:rsidRPr="00197F8B">
        <w:rPr>
          <w:lang w:val="en-US"/>
        </w:rPr>
        <w:t xml:space="preserve">=4E3) </w:t>
      </w:r>
      <w:r w:rsidR="00F53DE0" w:rsidRPr="00197F8B">
        <w:rPr>
          <w:lang w:val="en-US"/>
        </w:rPr>
        <w:t xml:space="preserve">variants, while the profile sizes of CCLs that were never predicted as FP have a mean size of 3768 </w:t>
      </w:r>
      <w:r w:rsidR="00CF4359" w:rsidRPr="00197F8B">
        <w:rPr>
          <w:lang w:val="en-US"/>
        </w:rPr>
        <w:t>(</w:t>
      </w:r>
      <w:proofErr w:type="spellStart"/>
      <w:r w:rsidR="00CF4359" w:rsidRPr="00197F8B">
        <w:rPr>
          <w:lang w:val="en-US"/>
        </w:rPr>
        <w:t>sd</w:t>
      </w:r>
      <w:proofErr w:type="spellEnd"/>
      <w:r w:rsidR="00CF4359" w:rsidRPr="00197F8B">
        <w:rPr>
          <w:lang w:val="en-US"/>
        </w:rPr>
        <w:t xml:space="preserve">=8E2) </w:t>
      </w:r>
      <w:r w:rsidR="00F53DE0" w:rsidRPr="00197F8B">
        <w:rPr>
          <w:lang w:val="en-US"/>
        </w:rPr>
        <w:t>variants</w:t>
      </w:r>
      <w:r w:rsidR="00CF4359" w:rsidRPr="00197F8B">
        <w:rPr>
          <w:lang w:val="en-US"/>
        </w:rPr>
        <w:t xml:space="preserve"> </w:t>
      </w:r>
      <w:r w:rsidR="00F53DE0" w:rsidRPr="00197F8B">
        <w:rPr>
          <w:lang w:val="en-US"/>
        </w:rPr>
        <w:t xml:space="preserve">(p=0.006). </w:t>
      </w:r>
      <w:r w:rsidR="00A7367F" w:rsidRPr="00197F8B">
        <w:rPr>
          <w:lang w:val="en-US"/>
        </w:rPr>
        <w:t xml:space="preserve">20 of these 22 FPs occurred with a query sample identifying a reference from a </w:t>
      </w:r>
      <w:proofErr w:type="gramStart"/>
      <w:r w:rsidR="00A7367F" w:rsidRPr="00197F8B">
        <w:rPr>
          <w:lang w:val="en-US"/>
        </w:rPr>
        <w:t>library which</w:t>
      </w:r>
      <w:proofErr w:type="gramEnd"/>
      <w:r w:rsidR="00A7367F" w:rsidRPr="00197F8B">
        <w:rPr>
          <w:lang w:val="en-US"/>
        </w:rPr>
        <w:t xml:space="preserve"> does not contain</w:t>
      </w:r>
      <w:r w:rsidR="00A7367F">
        <w:rPr>
          <w:lang w:val="en-US"/>
        </w:rPr>
        <w:t xml:space="preserve"> the query, </w:t>
      </w:r>
      <w:r w:rsidR="00A7367F">
        <w:rPr>
          <w:lang w:val="en-US"/>
        </w:rPr>
        <w:lastRenderedPageBreak/>
        <w:t xml:space="preserve">which means that they would not occur if a lab can safely exclude a reference library from considerations. </w:t>
      </w:r>
      <w:r w:rsidR="004B6A3F">
        <w:rPr>
          <w:lang w:val="en-US"/>
        </w:rPr>
        <w:t xml:space="preserve">The most problematic CCL regarding FP is </w:t>
      </w:r>
      <w:r w:rsidR="00511D26" w:rsidRPr="009668E3">
        <w:rPr>
          <w:i/>
          <w:lang w:val="en-US"/>
        </w:rPr>
        <w:t>HCC-2998</w:t>
      </w:r>
      <w:r w:rsidR="004B6A3F" w:rsidRPr="009161BC">
        <w:rPr>
          <w:lang w:val="en-US"/>
        </w:rPr>
        <w:t xml:space="preserve">, which is contained in </w:t>
      </w:r>
      <w:proofErr w:type="spellStart"/>
      <w:r w:rsidR="004B6A3F" w:rsidRPr="009161BC">
        <w:rPr>
          <w:lang w:val="en-US"/>
        </w:rPr>
        <w:t>CellMiner</w:t>
      </w:r>
      <w:proofErr w:type="spellEnd"/>
      <w:r w:rsidR="004B6A3F" w:rsidRPr="009161BC">
        <w:rPr>
          <w:lang w:val="en-US"/>
        </w:rPr>
        <w:t xml:space="preserve"> and </w:t>
      </w:r>
      <w:r w:rsidR="00E37AFD" w:rsidRPr="009161BC">
        <w:rPr>
          <w:lang w:val="en-US"/>
        </w:rPr>
        <w:t>COSMIC</w:t>
      </w:r>
      <w:r w:rsidR="004B6A3F" w:rsidRPr="009161BC">
        <w:rPr>
          <w:lang w:val="en-US"/>
        </w:rPr>
        <w:t xml:space="preserve">. Accordingly, it was used twice as query, and produced five FP in total </w:t>
      </w:r>
      <w:r w:rsidR="00810E1F" w:rsidRPr="009161BC">
        <w:rPr>
          <w:lang w:val="en-US"/>
        </w:rPr>
        <w:t>(3</w:t>
      </w:r>
      <w:r w:rsidR="00810E1F">
        <w:rPr>
          <w:lang w:val="en-US"/>
        </w:rPr>
        <w:t xml:space="preserve"> FPs when used as query and 2 FPs when used as reference)</w:t>
      </w:r>
      <w:r w:rsidR="00B319FA">
        <w:rPr>
          <w:lang w:val="en-US"/>
        </w:rPr>
        <w:t>.</w:t>
      </w:r>
      <w:r w:rsidR="00ED574A">
        <w:rPr>
          <w:lang w:val="en-US"/>
        </w:rPr>
        <w:t xml:space="preserve"> </w:t>
      </w:r>
      <w:r w:rsidR="000A394D">
        <w:rPr>
          <w:lang w:val="en-US"/>
        </w:rPr>
        <w:t xml:space="preserve">When used as query, </w:t>
      </w:r>
      <w:r w:rsidR="00536C84" w:rsidRPr="00C01642">
        <w:rPr>
          <w:i/>
          <w:lang w:val="en-US"/>
        </w:rPr>
        <w:t>HCC-2998</w:t>
      </w:r>
      <w:r w:rsidR="00453B4F">
        <w:rPr>
          <w:i/>
          <w:lang w:val="en-US"/>
        </w:rPr>
        <w:t xml:space="preserve"> </w:t>
      </w:r>
      <w:r w:rsidR="00B21472" w:rsidRPr="00E63A3D">
        <w:rPr>
          <w:lang w:val="en-US"/>
        </w:rPr>
        <w:t>correctly</w:t>
      </w:r>
      <w:r w:rsidR="00536C84">
        <w:rPr>
          <w:lang w:val="en-US"/>
        </w:rPr>
        <w:t xml:space="preserve"> </w:t>
      </w:r>
      <w:r w:rsidR="004B6D25">
        <w:rPr>
          <w:lang w:val="en-US"/>
        </w:rPr>
        <w:t>identified</w:t>
      </w:r>
      <w:r w:rsidR="000F3530">
        <w:rPr>
          <w:lang w:val="en-US"/>
        </w:rPr>
        <w:t xml:space="preserve"> </w:t>
      </w:r>
      <w:r w:rsidR="00094DAD">
        <w:rPr>
          <w:lang w:val="en-US"/>
        </w:rPr>
        <w:t xml:space="preserve">itself in </w:t>
      </w:r>
      <w:proofErr w:type="spellStart"/>
      <w:r w:rsidR="003E2311">
        <w:rPr>
          <w:lang w:val="en-US"/>
        </w:rPr>
        <w:t>CellMiner</w:t>
      </w:r>
      <w:proofErr w:type="spellEnd"/>
      <w:r w:rsidR="003E2311">
        <w:rPr>
          <w:lang w:val="en-US"/>
        </w:rPr>
        <w:t xml:space="preserve"> </w:t>
      </w:r>
      <w:r w:rsidR="00E63A3D">
        <w:rPr>
          <w:lang w:val="en-US"/>
        </w:rPr>
        <w:t xml:space="preserve">and </w:t>
      </w:r>
      <w:r w:rsidR="00E37AFD">
        <w:rPr>
          <w:lang w:val="en-US"/>
        </w:rPr>
        <w:t>COSMIC</w:t>
      </w:r>
      <w:r w:rsidR="003E2311">
        <w:rPr>
          <w:lang w:val="en-US"/>
        </w:rPr>
        <w:t xml:space="preserve"> </w:t>
      </w:r>
      <w:r w:rsidR="008D6787">
        <w:rPr>
          <w:lang w:val="en-US"/>
        </w:rPr>
        <w:t xml:space="preserve">CLP </w:t>
      </w:r>
      <w:r w:rsidR="00820D3C">
        <w:rPr>
          <w:lang w:val="en-US"/>
        </w:rPr>
        <w:t>with high confidence</w:t>
      </w:r>
      <w:r w:rsidR="00451FC5">
        <w:rPr>
          <w:lang w:val="en-US"/>
        </w:rPr>
        <w:t xml:space="preserve">. However, it was </w:t>
      </w:r>
      <w:r w:rsidR="00453B4F">
        <w:rPr>
          <w:lang w:val="en-US"/>
        </w:rPr>
        <w:t xml:space="preserve">also predicted </w:t>
      </w:r>
      <w:r w:rsidR="006F7B53">
        <w:rPr>
          <w:lang w:val="en-US"/>
        </w:rPr>
        <w:t xml:space="preserve">to be </w:t>
      </w:r>
      <w:r w:rsidR="00451FC5">
        <w:rPr>
          <w:lang w:val="en-US"/>
        </w:rPr>
        <w:t>similar</w:t>
      </w:r>
      <w:r w:rsidR="00453B4F">
        <w:rPr>
          <w:lang w:val="en-US"/>
        </w:rPr>
        <w:t xml:space="preserve"> </w:t>
      </w:r>
      <w:r w:rsidR="00315A12">
        <w:rPr>
          <w:lang w:val="en-US"/>
        </w:rPr>
        <w:t xml:space="preserve">to </w:t>
      </w:r>
      <w:r w:rsidR="00094DAD">
        <w:rPr>
          <w:lang w:val="en-US"/>
        </w:rPr>
        <w:t xml:space="preserve">three CCLs from </w:t>
      </w:r>
      <w:r w:rsidR="002928BA">
        <w:rPr>
          <w:lang w:val="en-US"/>
        </w:rPr>
        <w:t>CCLE</w:t>
      </w:r>
      <w:r w:rsidR="00755AEC">
        <w:rPr>
          <w:lang w:val="en-US"/>
        </w:rPr>
        <w:t xml:space="preserve"> </w:t>
      </w:r>
      <w:r w:rsidR="00094DAD">
        <w:rPr>
          <w:lang w:val="en-US"/>
        </w:rPr>
        <w:t>(</w:t>
      </w:r>
      <w:r w:rsidR="009304F3" w:rsidRPr="00C01642">
        <w:rPr>
          <w:rFonts w:ascii="Lucida Grande" w:hAnsi="Lucida Grande"/>
          <w:i/>
          <w:color w:val="000000"/>
        </w:rPr>
        <w:t>JHUEM-7</w:t>
      </w:r>
      <w:r w:rsidR="009304F3" w:rsidRPr="00AC1A47">
        <w:rPr>
          <w:rFonts w:ascii="Lucida Grande" w:hAnsi="Lucida Grande"/>
          <w:color w:val="000000"/>
        </w:rPr>
        <w:t xml:space="preserve">, </w:t>
      </w:r>
      <w:r w:rsidR="009304F3" w:rsidRPr="00C01642">
        <w:rPr>
          <w:rFonts w:ascii="Lucida Grande" w:hAnsi="Lucida Grande"/>
          <w:i/>
          <w:color w:val="000000"/>
        </w:rPr>
        <w:t>SNU-81</w:t>
      </w:r>
      <w:r w:rsidR="009304F3" w:rsidRPr="00AC1A47">
        <w:rPr>
          <w:rFonts w:ascii="Lucida Grande" w:hAnsi="Lucida Grande"/>
          <w:color w:val="000000"/>
        </w:rPr>
        <w:t xml:space="preserve">, </w:t>
      </w:r>
      <w:r w:rsidR="009304F3" w:rsidRPr="00C01642">
        <w:rPr>
          <w:rFonts w:ascii="Lucida Grande" w:hAnsi="Lucida Grande"/>
          <w:i/>
          <w:color w:val="000000"/>
        </w:rPr>
        <w:t>HEC-251</w:t>
      </w:r>
      <w:r w:rsidR="00094DAD">
        <w:rPr>
          <w:lang w:val="en-US"/>
        </w:rPr>
        <w:t>). These false predictions all had very low confidence scores, sharply above the threshold, and can be explained by to the stronger influence of randomly matching variants within small profiles.</w:t>
      </w:r>
    </w:p>
    <w:p w14:paraId="1FB5084A" w14:textId="2D28F3CB" w:rsidR="007F5514" w:rsidRDefault="004C0275" w:rsidP="00FC3B3F">
      <w:pPr>
        <w:rPr>
          <w:szCs w:val="20"/>
          <w:lang w:val="en-US"/>
        </w:rPr>
      </w:pPr>
      <w:r>
        <w:rPr>
          <w:szCs w:val="20"/>
          <w:lang w:val="en-US"/>
        </w:rPr>
        <w:t xml:space="preserve">Three </w:t>
      </w:r>
      <w:r w:rsidR="00166EF8">
        <w:rPr>
          <w:szCs w:val="20"/>
          <w:lang w:val="en-US"/>
        </w:rPr>
        <w:t>factors</w:t>
      </w:r>
      <w:r w:rsidR="00576724">
        <w:rPr>
          <w:szCs w:val="20"/>
          <w:lang w:val="en-US"/>
        </w:rPr>
        <w:t xml:space="preserve"> have been found to be associated </w:t>
      </w:r>
      <w:r w:rsidR="004D0BA1">
        <w:rPr>
          <w:szCs w:val="20"/>
          <w:lang w:val="en-US"/>
        </w:rPr>
        <w:t xml:space="preserve">with </w:t>
      </w:r>
      <w:r w:rsidR="00B210C6">
        <w:rPr>
          <w:szCs w:val="20"/>
          <w:lang w:val="en-US"/>
        </w:rPr>
        <w:t>false negative</w:t>
      </w:r>
      <w:r w:rsidR="002C1DD5">
        <w:rPr>
          <w:szCs w:val="20"/>
          <w:lang w:val="en-US"/>
        </w:rPr>
        <w:t xml:space="preserve"> (FN)</w:t>
      </w:r>
      <w:r w:rsidR="00B210C6">
        <w:rPr>
          <w:szCs w:val="20"/>
          <w:lang w:val="en-US"/>
        </w:rPr>
        <w:t xml:space="preserve"> predictions</w:t>
      </w:r>
      <w:r>
        <w:rPr>
          <w:szCs w:val="20"/>
          <w:lang w:val="en-US"/>
        </w:rPr>
        <w:t xml:space="preserve">: </w:t>
      </w:r>
      <w:r w:rsidR="009D1C43">
        <w:rPr>
          <w:szCs w:val="20"/>
          <w:lang w:val="en-US"/>
        </w:rPr>
        <w:t>A</w:t>
      </w:r>
      <w:r w:rsidR="00E8006F" w:rsidRPr="006215AE">
        <w:rPr>
          <w:szCs w:val="20"/>
          <w:lang w:val="en-US"/>
        </w:rPr>
        <w:t xml:space="preserve">bout </w:t>
      </w:r>
      <w:r w:rsidR="00BE3417">
        <w:rPr>
          <w:szCs w:val="20"/>
          <w:lang w:val="en-US"/>
        </w:rPr>
        <w:t xml:space="preserve">100 of the </w:t>
      </w:r>
      <w:r w:rsidR="00141AF8">
        <w:rPr>
          <w:szCs w:val="20"/>
          <w:lang w:val="en-US"/>
        </w:rPr>
        <w:t xml:space="preserve">546 </w:t>
      </w:r>
      <w:r w:rsidR="00CD401F">
        <w:rPr>
          <w:szCs w:val="20"/>
          <w:lang w:val="en-US"/>
        </w:rPr>
        <w:t>FN</w:t>
      </w:r>
      <w:r w:rsidR="00BE3417">
        <w:rPr>
          <w:szCs w:val="20"/>
          <w:lang w:val="en-US"/>
        </w:rPr>
        <w:t>-predictions</w:t>
      </w:r>
      <w:r w:rsidR="00141AF8">
        <w:rPr>
          <w:szCs w:val="20"/>
          <w:lang w:val="en-US"/>
        </w:rPr>
        <w:t xml:space="preserve"> for weight 1.0</w:t>
      </w:r>
      <w:r w:rsidR="00E8006F">
        <w:rPr>
          <w:szCs w:val="20"/>
          <w:lang w:val="en-US"/>
        </w:rPr>
        <w:t xml:space="preserve"> </w:t>
      </w:r>
      <w:r w:rsidR="00BE3417">
        <w:rPr>
          <w:szCs w:val="20"/>
          <w:lang w:val="en-US"/>
        </w:rPr>
        <w:t>occurred between</w:t>
      </w:r>
      <w:r w:rsidR="00BE3417" w:rsidRPr="006215AE">
        <w:rPr>
          <w:szCs w:val="20"/>
          <w:lang w:val="en-US"/>
        </w:rPr>
        <w:t xml:space="preserve"> </w:t>
      </w:r>
      <w:r w:rsidR="005C0FD4">
        <w:rPr>
          <w:szCs w:val="20"/>
          <w:lang w:val="en-US"/>
        </w:rPr>
        <w:t xml:space="preserve">query-reference </w:t>
      </w:r>
      <w:r w:rsidR="000444B0">
        <w:rPr>
          <w:szCs w:val="20"/>
          <w:lang w:val="en-US"/>
        </w:rPr>
        <w:t xml:space="preserve">pairs </w:t>
      </w:r>
      <w:r w:rsidR="00774868">
        <w:rPr>
          <w:szCs w:val="20"/>
          <w:lang w:val="en-US"/>
        </w:rPr>
        <w:t xml:space="preserve">that </w:t>
      </w:r>
      <w:r w:rsidR="00DA2FB4">
        <w:rPr>
          <w:szCs w:val="20"/>
          <w:lang w:val="en-US"/>
        </w:rPr>
        <w:t xml:space="preserve">were </w:t>
      </w:r>
      <w:r w:rsidR="00715E61">
        <w:rPr>
          <w:szCs w:val="20"/>
          <w:lang w:val="en-US"/>
        </w:rPr>
        <w:t>defined</w:t>
      </w:r>
      <w:r w:rsidR="00151C71">
        <w:rPr>
          <w:szCs w:val="20"/>
          <w:lang w:val="en-US"/>
        </w:rPr>
        <w:t xml:space="preserve"> </w:t>
      </w:r>
      <w:r w:rsidR="00C96A7A">
        <w:rPr>
          <w:szCs w:val="20"/>
          <w:lang w:val="en-US"/>
        </w:rPr>
        <w:t xml:space="preserve">as </w:t>
      </w:r>
      <w:r w:rsidR="00151C71">
        <w:rPr>
          <w:szCs w:val="20"/>
          <w:lang w:val="en-US"/>
        </w:rPr>
        <w:t>identical</w:t>
      </w:r>
      <w:r w:rsidR="00DA6F44">
        <w:rPr>
          <w:szCs w:val="20"/>
          <w:lang w:val="en-US"/>
        </w:rPr>
        <w:t xml:space="preserve"> by the gold-standard</w:t>
      </w:r>
      <w:r w:rsidR="00151C71">
        <w:rPr>
          <w:szCs w:val="20"/>
          <w:lang w:val="en-US"/>
        </w:rPr>
        <w:t xml:space="preserve"> due to</w:t>
      </w:r>
      <w:r w:rsidR="00AA2B3E">
        <w:rPr>
          <w:szCs w:val="20"/>
          <w:lang w:val="en-US"/>
        </w:rPr>
        <w:t xml:space="preserve"> either c</w:t>
      </w:r>
      <w:r w:rsidR="00151C71">
        <w:rPr>
          <w:szCs w:val="20"/>
          <w:lang w:val="en-US"/>
        </w:rPr>
        <w:t xml:space="preserve">ross-contamination (e.g. </w:t>
      </w:r>
      <w:r w:rsidR="00151C71" w:rsidRPr="00B04D56">
        <w:rPr>
          <w:i/>
          <w:szCs w:val="20"/>
          <w:lang w:val="en-US"/>
        </w:rPr>
        <w:t>ACCS</w:t>
      </w:r>
      <w:r w:rsidR="00151C71">
        <w:rPr>
          <w:szCs w:val="20"/>
          <w:lang w:val="en-US"/>
        </w:rPr>
        <w:t xml:space="preserve"> and </w:t>
      </w:r>
      <w:r w:rsidR="00151C71" w:rsidRPr="00B04D56">
        <w:rPr>
          <w:i/>
          <w:szCs w:val="20"/>
          <w:lang w:val="en-US"/>
        </w:rPr>
        <w:t>T24</w:t>
      </w:r>
      <w:r w:rsidR="00151C71">
        <w:rPr>
          <w:szCs w:val="20"/>
          <w:lang w:val="en-US"/>
        </w:rPr>
        <w:t xml:space="preserve"> </w:t>
      </w:r>
      <w:r w:rsidR="00151C71">
        <w:rPr>
          <w:szCs w:val="20"/>
          <w:lang w:val="en-US"/>
        </w:rPr>
        <w:fldChar w:fldCharType="begin"/>
      </w:r>
      <w:r w:rsidR="00CF10B3">
        <w:rPr>
          <w:szCs w:val="20"/>
          <w:lang w:val="en-US"/>
        </w:rPr>
        <w:instrText xml:space="preserve"> ADDIN EN.CITE &lt;EndNote&gt;&lt;Cite&gt;&lt;Author&gt;Phuchareon&lt;/Author&gt;&lt;Year&gt;2009&lt;/Year&gt;&lt;RecNum&gt;312&lt;/RecNum&gt;&lt;DisplayText&gt;[7]&lt;/DisplayText&gt;&lt;record&gt;&lt;rec-number&gt;312&lt;/rec-number&gt;&lt;foreign-keys&gt;&lt;key app="EN" db-id="de9dpe0t9tep9aeawsyxfw5asfpfs2e0pszz" timestamp="1479304344"&gt;312&lt;/key&gt;&lt;/foreign-keys&gt;&lt;ref-type name="Journal Article"&gt;17&lt;/ref-type&gt;&lt;contributors&gt;&lt;authors&gt;&lt;author&gt;Phuchareon, J.&lt;/author&gt;&lt;author&gt;Ohta, Y.&lt;/author&gt;&lt;author&gt;Woo, J. M.&lt;/author&gt;&lt;author&gt;Eisele, D. W.&lt;/author&gt;&lt;author&gt;Tetsu, O.&lt;/author&gt;&lt;/authors&gt;&lt;/contributors&gt;&lt;auth-address&gt;Head and Neck Cancer Research Laboratory, Department of Otolaryngology-Head and Neck Surgery, School of Medicine, University of California San Francisco, San Francisco, CA, USA.&lt;/auth-address&gt;&lt;titles&gt;&lt;title&gt;Genetic profiling reveals cross-contamination and misidentification of 6 adenoid cystic carcinoma cell lines: ACC2, ACC3, ACCM, ACCNS, ACCS and CAC2&lt;/title&gt;&lt;secondary-title&gt;PLoS One&lt;/secondary-title&gt;&lt;/titles&gt;&lt;periodical&gt;&lt;full-title&gt;PLoS One&lt;/full-title&gt;&lt;/periodical&gt;&lt;pages&gt;e6040&lt;/pages&gt;&lt;volume&gt;4&lt;/volume&gt;&lt;number&gt;6&lt;/number&gt;&lt;keywords&gt;&lt;keyword&gt;Alleles&lt;/keyword&gt;&lt;keyword&gt;Animals&lt;/keyword&gt;&lt;keyword&gt;Carcinoma, Adenoid Cystic/*classification/*genetics&lt;/keyword&gt;&lt;keyword&gt;*Cell Line, Tumor&lt;/keyword&gt;&lt;keyword&gt;Electron Transport Complex IV/genetics&lt;/keyword&gt;&lt;keyword&gt;*Gene Expression Profiling&lt;/keyword&gt;&lt;keyword&gt;*Gene Expression Regulation, Neoplastic&lt;/keyword&gt;&lt;keyword&gt;HeLa Cells&lt;/keyword&gt;&lt;keyword&gt;Humans&lt;/keyword&gt;&lt;keyword&gt;Mice&lt;/keyword&gt;&lt;keyword&gt;Rats&lt;/keyword&gt;&lt;keyword&gt;Salivary Gland Neoplasms/*classification/*genetics&lt;/keyword&gt;&lt;keyword&gt;Urinary Bladder Neoplasms/classification/genetics&lt;/keyword&gt;&lt;/keywords&gt;&lt;dates&gt;&lt;year&gt;2009&lt;/year&gt;&lt;pub-dates&gt;&lt;date&gt;Jun 25&lt;/date&gt;&lt;/pub-dates&gt;&lt;/dates&gt;&lt;isbn&gt;1932-6203 (Electronic)&amp;#xD;1932-6203 (Linking)&lt;/isbn&gt;&lt;accession-num&gt;19557180&lt;/accession-num&gt;&lt;urls&gt;&lt;related-urls&gt;&lt;url&gt;https://www.ncbi.nlm.nih.gov/pubmed/19557180&lt;/url&gt;&lt;/related-urls&gt;&lt;/urls&gt;&lt;custom2&gt;PMC2698276&lt;/custom2&gt;&lt;electronic-resource-num&gt;10.1371/journal.pone.0006040&lt;/electronic-resource-num&gt;&lt;/record&gt;&lt;/Cite&gt;&lt;/EndNote&gt;</w:instrText>
      </w:r>
      <w:r w:rsidR="00151C71">
        <w:rPr>
          <w:szCs w:val="20"/>
          <w:lang w:val="en-US"/>
        </w:rPr>
        <w:fldChar w:fldCharType="separate"/>
      </w:r>
      <w:r w:rsidR="00CF10B3">
        <w:rPr>
          <w:noProof/>
          <w:szCs w:val="20"/>
          <w:lang w:val="en-US"/>
        </w:rPr>
        <w:t>[7]</w:t>
      </w:r>
      <w:r w:rsidR="00151C71">
        <w:rPr>
          <w:szCs w:val="20"/>
          <w:lang w:val="en-US"/>
        </w:rPr>
        <w:fldChar w:fldCharType="end"/>
      </w:r>
      <w:r w:rsidR="00151C71">
        <w:rPr>
          <w:szCs w:val="20"/>
          <w:lang w:val="en-US"/>
        </w:rPr>
        <w:t xml:space="preserve">) or </w:t>
      </w:r>
      <w:r w:rsidR="002E66F9">
        <w:rPr>
          <w:szCs w:val="20"/>
          <w:lang w:val="en-US"/>
        </w:rPr>
        <w:t xml:space="preserve">an </w:t>
      </w:r>
      <w:r w:rsidR="00151C71">
        <w:rPr>
          <w:szCs w:val="20"/>
          <w:lang w:val="en-US"/>
        </w:rPr>
        <w:t xml:space="preserve">origin </w:t>
      </w:r>
      <w:r w:rsidR="00131D7D">
        <w:rPr>
          <w:szCs w:val="20"/>
          <w:lang w:val="en-US"/>
        </w:rPr>
        <w:t>withi</w:t>
      </w:r>
      <w:r w:rsidR="00151C71">
        <w:rPr>
          <w:szCs w:val="20"/>
          <w:lang w:val="en-US"/>
        </w:rPr>
        <w:t xml:space="preserve">n the same human </w:t>
      </w:r>
      <w:r w:rsidR="00AD3C67">
        <w:rPr>
          <w:szCs w:val="20"/>
          <w:lang w:val="en-US"/>
        </w:rPr>
        <w:t>being</w:t>
      </w:r>
      <w:r w:rsidR="00A2006D">
        <w:rPr>
          <w:szCs w:val="20"/>
          <w:lang w:val="en-US"/>
        </w:rPr>
        <w:t xml:space="preserve"> but not the same </w:t>
      </w:r>
      <w:r w:rsidR="00D92914">
        <w:rPr>
          <w:szCs w:val="20"/>
          <w:lang w:val="en-US"/>
        </w:rPr>
        <w:t>cancer-</w:t>
      </w:r>
      <w:r w:rsidR="00A2006D">
        <w:rPr>
          <w:szCs w:val="20"/>
          <w:lang w:val="en-US"/>
        </w:rPr>
        <w:t>tissue</w:t>
      </w:r>
      <w:r w:rsidR="00151C71">
        <w:rPr>
          <w:szCs w:val="20"/>
          <w:lang w:val="en-US"/>
        </w:rPr>
        <w:t xml:space="preserve"> </w:t>
      </w:r>
      <w:r w:rsidR="00A2006D">
        <w:rPr>
          <w:szCs w:val="20"/>
          <w:lang w:val="en-US"/>
        </w:rPr>
        <w:t>(</w:t>
      </w:r>
      <w:r w:rsidR="00151C71">
        <w:rPr>
          <w:szCs w:val="20"/>
          <w:lang w:val="en-US"/>
        </w:rPr>
        <w:t xml:space="preserve">e.g. </w:t>
      </w:r>
      <w:r w:rsidR="00151C71" w:rsidRPr="00B04D56">
        <w:rPr>
          <w:i/>
          <w:szCs w:val="20"/>
          <w:lang w:val="en-US"/>
        </w:rPr>
        <w:t>AU</w:t>
      </w:r>
      <w:r w:rsidR="00DF7160" w:rsidRPr="00B04D56">
        <w:rPr>
          <w:i/>
          <w:szCs w:val="20"/>
          <w:lang w:val="en-US"/>
        </w:rPr>
        <w:t>-565</w:t>
      </w:r>
      <w:r w:rsidR="00DF7160">
        <w:rPr>
          <w:szCs w:val="20"/>
          <w:lang w:val="en-US"/>
        </w:rPr>
        <w:t xml:space="preserve"> and </w:t>
      </w:r>
      <w:r w:rsidR="00DF7160" w:rsidRPr="00B04D56">
        <w:rPr>
          <w:i/>
          <w:szCs w:val="20"/>
          <w:lang w:val="en-US"/>
        </w:rPr>
        <w:t>SKBR-3</w:t>
      </w:r>
      <w:r w:rsidR="00DF7160">
        <w:rPr>
          <w:szCs w:val="20"/>
          <w:lang w:val="en-US"/>
        </w:rPr>
        <w:t xml:space="preserve"> </w:t>
      </w:r>
      <w:r w:rsidR="00EB6B8D">
        <w:rPr>
          <w:szCs w:val="20"/>
          <w:lang w:val="en-US"/>
        </w:rPr>
        <w:fldChar w:fldCharType="begin">
          <w:fldData xml:space="preserve">PEVuZE5vdGU+PENpdGU+PEF1dGhvcj5Uc2VuZzwvQXV0aG9yPjxZZWFyPjIwMDY8L1llYXI+PFJl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</w:fldData>
        </w:fldChar>
      </w:r>
      <w:r w:rsidR="00C464D6">
        <w:rPr>
          <w:szCs w:val="20"/>
          <w:lang w:val="en-US"/>
        </w:rPr>
        <w:instrText xml:space="preserve"> ADDIN EN.CITE </w:instrText>
      </w:r>
      <w:r w:rsidR="00C464D6">
        <w:rPr>
          <w:szCs w:val="20"/>
          <w:lang w:val="en-US"/>
        </w:rPr>
        <w:fldChar w:fldCharType="begin">
          <w:fldData xml:space="preserve">PEVuZE5vdGU+PENpdGU+PEF1dGhvcj5Uc2VuZzwvQXV0aG9yPjxZZWFyPjIwMDY8L1llYXI+PFJl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</w:fldData>
        </w:fldChar>
      </w:r>
      <w:r w:rsidR="00C464D6">
        <w:rPr>
          <w:szCs w:val="20"/>
          <w:lang w:val="en-US"/>
        </w:rPr>
        <w:instrText xml:space="preserve"> ADDIN EN.CITE.DATA </w:instrText>
      </w:r>
      <w:r w:rsidR="00C464D6">
        <w:rPr>
          <w:szCs w:val="20"/>
          <w:lang w:val="en-US"/>
        </w:rPr>
      </w:r>
      <w:r w:rsidR="00C464D6">
        <w:rPr>
          <w:szCs w:val="20"/>
          <w:lang w:val="en-US"/>
        </w:rPr>
        <w:fldChar w:fldCharType="end"/>
      </w:r>
      <w:r w:rsidR="00EB6B8D">
        <w:rPr>
          <w:szCs w:val="20"/>
          <w:lang w:val="en-US"/>
        </w:rPr>
      </w:r>
      <w:r w:rsidR="00EB6B8D">
        <w:rPr>
          <w:szCs w:val="20"/>
          <w:lang w:val="en-US"/>
        </w:rPr>
        <w:fldChar w:fldCharType="separate"/>
      </w:r>
      <w:r w:rsidR="00C464D6">
        <w:rPr>
          <w:noProof/>
          <w:szCs w:val="20"/>
          <w:lang w:val="en-US"/>
        </w:rPr>
        <w:t>[22]</w:t>
      </w:r>
      <w:r w:rsidR="00EB6B8D">
        <w:rPr>
          <w:szCs w:val="20"/>
          <w:lang w:val="en-US"/>
        </w:rPr>
        <w:fldChar w:fldCharType="end"/>
      </w:r>
      <w:r w:rsidR="00151C71">
        <w:rPr>
          <w:szCs w:val="20"/>
          <w:lang w:val="en-US"/>
        </w:rPr>
        <w:t>)</w:t>
      </w:r>
      <w:r w:rsidR="00AA2B3E">
        <w:rPr>
          <w:szCs w:val="20"/>
          <w:lang w:val="en-US"/>
        </w:rPr>
        <w:t xml:space="preserve">. </w:t>
      </w:r>
      <w:r w:rsidR="0087396A">
        <w:rPr>
          <w:szCs w:val="20"/>
          <w:lang w:val="en-US"/>
        </w:rPr>
        <w:t>Secondly,</w:t>
      </w:r>
      <w:r w:rsidR="00AE3366">
        <w:rPr>
          <w:szCs w:val="20"/>
          <w:lang w:val="en-US"/>
        </w:rPr>
        <w:t xml:space="preserve"> </w:t>
      </w:r>
      <w:r w:rsidR="00390A77">
        <w:rPr>
          <w:szCs w:val="20"/>
          <w:lang w:val="en-US"/>
        </w:rPr>
        <w:t xml:space="preserve">FN predictions are enriched in </w:t>
      </w:r>
      <w:r w:rsidR="00DE7306">
        <w:rPr>
          <w:szCs w:val="20"/>
          <w:lang w:val="en-US"/>
        </w:rPr>
        <w:t>CCL</w:t>
      </w:r>
      <w:r w:rsidR="00390A77">
        <w:rPr>
          <w:szCs w:val="20"/>
          <w:lang w:val="en-US"/>
        </w:rPr>
        <w:t xml:space="preserve"> with small profiles</w:t>
      </w:r>
      <w:r w:rsidR="0094190B">
        <w:rPr>
          <w:szCs w:val="20"/>
          <w:lang w:val="en-US"/>
        </w:rPr>
        <w:t xml:space="preserve">. CCLs that failed at least once to identify a related query </w:t>
      </w:r>
      <w:r w:rsidR="00390A77">
        <w:rPr>
          <w:szCs w:val="20"/>
          <w:lang w:val="en-US"/>
        </w:rPr>
        <w:t xml:space="preserve">have </w:t>
      </w:r>
      <w:r w:rsidR="0094190B">
        <w:rPr>
          <w:szCs w:val="20"/>
          <w:lang w:val="en-US"/>
        </w:rPr>
        <w:t>on average 345</w:t>
      </w:r>
      <w:r w:rsidR="00957510">
        <w:rPr>
          <w:szCs w:val="20"/>
          <w:lang w:val="en-US"/>
        </w:rPr>
        <w:t xml:space="preserve"> (</w:t>
      </w:r>
      <w:proofErr w:type="spellStart"/>
      <w:r w:rsidR="00957510">
        <w:rPr>
          <w:szCs w:val="20"/>
          <w:lang w:val="en-US"/>
        </w:rPr>
        <w:t>sd</w:t>
      </w:r>
      <w:proofErr w:type="spellEnd"/>
      <w:r w:rsidR="00957510">
        <w:rPr>
          <w:szCs w:val="20"/>
          <w:lang w:val="en-US"/>
        </w:rPr>
        <w:t>=2E2)</w:t>
      </w:r>
      <w:r w:rsidR="0094190B">
        <w:rPr>
          <w:szCs w:val="20"/>
          <w:lang w:val="en-US"/>
        </w:rPr>
        <w:t xml:space="preserve"> </w:t>
      </w:r>
      <w:proofErr w:type="gramStart"/>
      <w:r w:rsidR="0094190B">
        <w:rPr>
          <w:szCs w:val="20"/>
          <w:lang w:val="en-US"/>
        </w:rPr>
        <w:t>variants</w:t>
      </w:r>
      <w:r w:rsidR="00390A77">
        <w:rPr>
          <w:szCs w:val="20"/>
          <w:lang w:val="en-US"/>
        </w:rPr>
        <w:t>,</w:t>
      </w:r>
      <w:proofErr w:type="gramEnd"/>
      <w:r w:rsidR="00390A77">
        <w:rPr>
          <w:szCs w:val="20"/>
          <w:lang w:val="en-US"/>
        </w:rPr>
        <w:t xml:space="preserve"> while </w:t>
      </w:r>
      <w:r w:rsidR="0094190B">
        <w:rPr>
          <w:szCs w:val="20"/>
          <w:lang w:val="en-US"/>
        </w:rPr>
        <w:t>CCLs</w:t>
      </w:r>
      <w:r w:rsidR="00834954">
        <w:rPr>
          <w:szCs w:val="20"/>
          <w:lang w:val="en-US"/>
        </w:rPr>
        <w:t xml:space="preserve"> </w:t>
      </w:r>
      <w:r w:rsidR="00994C1B">
        <w:rPr>
          <w:szCs w:val="20"/>
          <w:lang w:val="en-US"/>
        </w:rPr>
        <w:t xml:space="preserve">that always </w:t>
      </w:r>
      <w:r w:rsidR="00BA24F5">
        <w:rPr>
          <w:szCs w:val="20"/>
          <w:lang w:val="en-US"/>
        </w:rPr>
        <w:t xml:space="preserve">identified </w:t>
      </w:r>
      <w:r w:rsidR="00390A77">
        <w:rPr>
          <w:szCs w:val="20"/>
          <w:lang w:val="en-US"/>
        </w:rPr>
        <w:t xml:space="preserve">their counterparts </w:t>
      </w:r>
      <w:r w:rsidR="00BA24F5">
        <w:rPr>
          <w:szCs w:val="20"/>
          <w:lang w:val="en-US"/>
        </w:rPr>
        <w:t>successfully</w:t>
      </w:r>
      <w:r w:rsidR="00994C1B">
        <w:rPr>
          <w:szCs w:val="20"/>
          <w:lang w:val="en-US"/>
        </w:rPr>
        <w:t xml:space="preserve"> </w:t>
      </w:r>
      <w:r w:rsidR="00390A77">
        <w:rPr>
          <w:szCs w:val="20"/>
          <w:lang w:val="en-US"/>
        </w:rPr>
        <w:t xml:space="preserve">have on </w:t>
      </w:r>
      <w:r w:rsidR="002A6480">
        <w:rPr>
          <w:szCs w:val="20"/>
          <w:lang w:val="en-US"/>
        </w:rPr>
        <w:t>average</w:t>
      </w:r>
      <w:r w:rsidR="00994C1B">
        <w:rPr>
          <w:szCs w:val="20"/>
          <w:lang w:val="en-US"/>
        </w:rPr>
        <w:t xml:space="preserve"> </w:t>
      </w:r>
      <w:r w:rsidR="009A0739">
        <w:rPr>
          <w:szCs w:val="20"/>
          <w:lang w:val="en-US"/>
        </w:rPr>
        <w:t>528</w:t>
      </w:r>
      <w:r w:rsidR="00957510">
        <w:rPr>
          <w:szCs w:val="20"/>
          <w:lang w:val="en-US"/>
        </w:rPr>
        <w:t xml:space="preserve"> (</w:t>
      </w:r>
      <w:proofErr w:type="spellStart"/>
      <w:r w:rsidR="00957510">
        <w:rPr>
          <w:szCs w:val="20"/>
          <w:lang w:val="en-US"/>
        </w:rPr>
        <w:t>sd</w:t>
      </w:r>
      <w:proofErr w:type="spellEnd"/>
      <w:r w:rsidR="00957510">
        <w:rPr>
          <w:szCs w:val="20"/>
          <w:lang w:val="en-US"/>
        </w:rPr>
        <w:t>=1E3)</w:t>
      </w:r>
      <w:r w:rsidR="00390A77">
        <w:rPr>
          <w:szCs w:val="20"/>
          <w:lang w:val="en-US"/>
        </w:rPr>
        <w:t xml:space="preserve"> variants (</w:t>
      </w:r>
      <w:r w:rsidR="00BE36E9">
        <w:rPr>
          <w:szCs w:val="20"/>
          <w:lang w:val="en-US"/>
        </w:rPr>
        <w:t>p</w:t>
      </w:r>
      <w:r w:rsidR="00390A77">
        <w:rPr>
          <w:szCs w:val="20"/>
          <w:lang w:val="en-US"/>
        </w:rPr>
        <w:t>=</w:t>
      </w:r>
      <w:r w:rsidR="00420F27">
        <w:rPr>
          <w:szCs w:val="20"/>
          <w:lang w:val="en-US"/>
        </w:rPr>
        <w:t>1E-8</w:t>
      </w:r>
      <w:r w:rsidR="00390A77">
        <w:rPr>
          <w:szCs w:val="20"/>
          <w:lang w:val="en-US"/>
        </w:rPr>
        <w:t>)</w:t>
      </w:r>
      <w:r w:rsidR="00BE36E9">
        <w:rPr>
          <w:szCs w:val="20"/>
          <w:lang w:val="en-US"/>
        </w:rPr>
        <w:t>.</w:t>
      </w:r>
      <w:r w:rsidR="007F49DE">
        <w:rPr>
          <w:szCs w:val="20"/>
          <w:lang w:val="en-US"/>
        </w:rPr>
        <w:t xml:space="preserve"> T</w:t>
      </w:r>
      <w:r w:rsidR="003D7AF3">
        <w:rPr>
          <w:szCs w:val="20"/>
          <w:lang w:val="en-US"/>
        </w:rPr>
        <w:t>hirdly</w:t>
      </w:r>
      <w:r w:rsidR="007F49DE">
        <w:rPr>
          <w:szCs w:val="20"/>
          <w:lang w:val="en-US"/>
        </w:rPr>
        <w:t xml:space="preserve">, </w:t>
      </w:r>
      <w:r w:rsidR="00B56465">
        <w:rPr>
          <w:szCs w:val="20"/>
          <w:lang w:val="en-US"/>
        </w:rPr>
        <w:t xml:space="preserve">CCLs </w:t>
      </w:r>
      <w:r w:rsidR="00A9290B">
        <w:rPr>
          <w:szCs w:val="20"/>
          <w:lang w:val="en-US"/>
        </w:rPr>
        <w:t xml:space="preserve">that </w:t>
      </w:r>
      <w:r w:rsidR="00395438">
        <w:rPr>
          <w:szCs w:val="20"/>
          <w:lang w:val="en-US"/>
        </w:rPr>
        <w:t xml:space="preserve">are </w:t>
      </w:r>
      <w:r w:rsidR="00A9290B">
        <w:rPr>
          <w:szCs w:val="20"/>
          <w:lang w:val="en-US"/>
        </w:rPr>
        <w:t>highly similar to another CCL</w:t>
      </w:r>
      <w:r w:rsidR="00B56465">
        <w:rPr>
          <w:szCs w:val="20"/>
          <w:lang w:val="en-US"/>
        </w:rPr>
        <w:t xml:space="preserve"> within the same library </w:t>
      </w:r>
      <w:r w:rsidR="00395438">
        <w:rPr>
          <w:szCs w:val="20"/>
          <w:lang w:val="en-US"/>
        </w:rPr>
        <w:t xml:space="preserve">generally </w:t>
      </w:r>
      <w:r w:rsidR="00B56465">
        <w:rPr>
          <w:szCs w:val="20"/>
          <w:lang w:val="en-US"/>
        </w:rPr>
        <w:t xml:space="preserve">perform poorly </w:t>
      </w:r>
      <w:r w:rsidR="00395438">
        <w:rPr>
          <w:szCs w:val="20"/>
          <w:lang w:val="en-US"/>
        </w:rPr>
        <w:t xml:space="preserve">because in those cases the amount of rare variants is </w:t>
      </w:r>
      <w:r w:rsidR="00261C60">
        <w:rPr>
          <w:szCs w:val="20"/>
          <w:lang w:val="en-US"/>
        </w:rPr>
        <w:t>insuffi</w:t>
      </w:r>
      <w:r w:rsidR="009D1C43">
        <w:rPr>
          <w:szCs w:val="20"/>
          <w:lang w:val="en-US"/>
        </w:rPr>
        <w:t>c</w:t>
      </w:r>
      <w:r w:rsidR="00261C60">
        <w:rPr>
          <w:szCs w:val="20"/>
          <w:lang w:val="en-US"/>
        </w:rPr>
        <w:t>ient</w:t>
      </w:r>
      <w:r w:rsidR="00395438">
        <w:rPr>
          <w:szCs w:val="20"/>
          <w:lang w:val="en-US"/>
        </w:rPr>
        <w:t xml:space="preserve">. For instance, </w:t>
      </w:r>
      <w:r w:rsidR="00AB4F53" w:rsidRPr="00C01642">
        <w:rPr>
          <w:i/>
          <w:szCs w:val="20"/>
          <w:lang w:val="en-US"/>
        </w:rPr>
        <w:t xml:space="preserve">HEL </w:t>
      </w:r>
      <w:r w:rsidR="00AB4F53">
        <w:rPr>
          <w:szCs w:val="20"/>
          <w:lang w:val="en-US"/>
        </w:rPr>
        <w:t xml:space="preserve">and its </w:t>
      </w:r>
      <w:r w:rsidR="006B70F8">
        <w:rPr>
          <w:szCs w:val="20"/>
          <w:lang w:val="en-US"/>
        </w:rPr>
        <w:t xml:space="preserve">closely related </w:t>
      </w:r>
      <w:r w:rsidR="00AB4F53">
        <w:rPr>
          <w:szCs w:val="20"/>
          <w:lang w:val="en-US"/>
        </w:rPr>
        <w:t xml:space="preserve">sub-clone </w:t>
      </w:r>
      <w:r w:rsidR="00AB4F53" w:rsidRPr="00C01642">
        <w:rPr>
          <w:i/>
          <w:szCs w:val="20"/>
          <w:lang w:val="en-US"/>
        </w:rPr>
        <w:t>HEL</w:t>
      </w:r>
      <w:r w:rsidR="00AB4F53" w:rsidRPr="006D548F">
        <w:t xml:space="preserve"> </w:t>
      </w:r>
      <w:r w:rsidR="00AB4F53" w:rsidRPr="006D548F">
        <w:rPr>
          <w:i/>
          <w:szCs w:val="20"/>
          <w:lang w:val="en-US"/>
        </w:rPr>
        <w:t>92.1.7</w:t>
      </w:r>
      <w:r w:rsidR="00AB4F53" w:rsidRPr="005F027F">
        <w:t xml:space="preserve"> </w:t>
      </w:r>
      <w:r w:rsidR="00AB4F53">
        <w:rPr>
          <w:szCs w:val="20"/>
          <w:lang w:val="en-US"/>
        </w:rPr>
        <w:fldChar w:fldCharType="begin"/>
      </w:r>
      <w:r w:rsidR="00C464D6">
        <w:rPr>
          <w:szCs w:val="20"/>
          <w:lang w:val="en-US"/>
        </w:rPr>
        <w:instrText xml:space="preserve"> ADDIN EN.CITE &lt;EndNote&gt;&lt;Cite&gt;&lt;Author&gt;Martin&lt;/Author&gt;&lt;Year&gt;1982&lt;/Year&gt;&lt;RecNum&gt;313&lt;/RecNum&gt;&lt;DisplayText&gt;[23]&lt;/DisplayText&gt;&lt;record&gt;&lt;rec-number&gt;313&lt;/rec-number&gt;&lt;foreign-keys&gt;&lt;key app="EN" db-id="de9dpe0t9tep9aeawsyxfw5asfpfs2e0pszz" timestamp="1479304764"&gt;313&lt;/key&gt;&lt;/foreign-keys&gt;&lt;ref-type name="Journal Article"&gt;17&lt;/ref-type&gt;&lt;contributors&gt;&lt;authors&gt;&lt;author&gt;Martin, P.&lt;/author&gt;&lt;author&gt;Papayannopoulou, T.&lt;/author&gt;&lt;/authors&gt;&lt;/contributors&gt;&lt;titles&gt;&lt;title&gt;HEL cells: a new human erythroleukemia cell line with spontaneous and induced globin expression&lt;/title&gt;&lt;secondary-title&gt;Science&lt;/secondary-title&gt;&lt;/titles&gt;&lt;pages&gt;1233-1235&lt;/pages&gt;&lt;volume&gt;216&lt;/volume&gt;&lt;number&gt;4551&lt;/number&gt;&lt;dates&gt;&lt;year&gt;1982&lt;/year&gt;&lt;/dates&gt;&lt;isbn&gt;0036-8075&amp;#xD;1095-9203&lt;/isbn&gt;&lt;urls&gt;&lt;/urls&gt;&lt;electronic-resource-num&gt;10.1126/science.6177045&lt;/electronic-resource-num&gt;&lt;/record&gt;&lt;/Cite&gt;&lt;/EndNote&gt;</w:instrText>
      </w:r>
      <w:r w:rsidR="00AB4F53">
        <w:rPr>
          <w:szCs w:val="20"/>
          <w:lang w:val="en-US"/>
        </w:rPr>
        <w:fldChar w:fldCharType="separate"/>
      </w:r>
      <w:r w:rsidR="00C464D6">
        <w:rPr>
          <w:noProof/>
          <w:szCs w:val="20"/>
          <w:lang w:val="en-US"/>
        </w:rPr>
        <w:t>[23]</w:t>
      </w:r>
      <w:r w:rsidR="00AB4F53">
        <w:rPr>
          <w:szCs w:val="20"/>
          <w:lang w:val="en-US"/>
        </w:rPr>
        <w:fldChar w:fldCharType="end"/>
      </w:r>
      <w:r w:rsidR="00AB4F53">
        <w:rPr>
          <w:i/>
          <w:szCs w:val="20"/>
          <w:lang w:val="en-US"/>
        </w:rPr>
        <w:t xml:space="preserve"> </w:t>
      </w:r>
      <w:r w:rsidR="00AB4F53">
        <w:rPr>
          <w:szCs w:val="20"/>
          <w:lang w:val="en-US"/>
        </w:rPr>
        <w:t xml:space="preserve">both failed to identify </w:t>
      </w:r>
      <w:r w:rsidR="00395438">
        <w:rPr>
          <w:szCs w:val="20"/>
          <w:lang w:val="en-US"/>
        </w:rPr>
        <w:t xml:space="preserve">themselves because they are so similar that none of their variants </w:t>
      </w:r>
      <w:r w:rsidR="00044B59">
        <w:rPr>
          <w:szCs w:val="20"/>
          <w:lang w:val="en-US"/>
        </w:rPr>
        <w:t>i</w:t>
      </w:r>
      <w:r w:rsidR="00395438">
        <w:rPr>
          <w:szCs w:val="20"/>
          <w:lang w:val="en-US"/>
        </w:rPr>
        <w:t>s unique within the library.</w:t>
      </w:r>
      <w:r w:rsidR="00A12F7D">
        <w:rPr>
          <w:szCs w:val="20"/>
          <w:lang w:val="en-US"/>
        </w:rPr>
        <w:t xml:space="preserve"> </w:t>
      </w:r>
      <w:r w:rsidR="00221F9D">
        <w:rPr>
          <w:szCs w:val="20"/>
          <w:lang w:val="en-US"/>
        </w:rPr>
        <w:t>T</w:t>
      </w:r>
      <w:r w:rsidR="00E936F0">
        <w:rPr>
          <w:szCs w:val="20"/>
          <w:lang w:val="en-US"/>
        </w:rPr>
        <w:t xml:space="preserve">his </w:t>
      </w:r>
      <w:r w:rsidR="00F13A2D">
        <w:rPr>
          <w:szCs w:val="20"/>
          <w:lang w:val="en-US"/>
        </w:rPr>
        <w:t xml:space="preserve">effect can be diminished by appropriate adjustment of the weighting scheme, </w:t>
      </w:r>
      <w:r w:rsidR="00007572">
        <w:rPr>
          <w:szCs w:val="20"/>
          <w:lang w:val="en-US"/>
        </w:rPr>
        <w:t>as can be seen by</w:t>
      </w:r>
      <w:r w:rsidR="0018622B">
        <w:rPr>
          <w:szCs w:val="20"/>
          <w:lang w:val="en-US"/>
        </w:rPr>
        <w:t xml:space="preserve"> </w:t>
      </w:r>
      <w:r w:rsidR="00F45F5C">
        <w:rPr>
          <w:szCs w:val="20"/>
          <w:lang w:val="en-US"/>
        </w:rPr>
        <w:t>a FN-reduction of 82% from weight 1.0 to weight 0.5</w:t>
      </w:r>
      <w:r w:rsidR="00CD7187">
        <w:rPr>
          <w:szCs w:val="20"/>
          <w:lang w:val="en-US"/>
        </w:rPr>
        <w:t>.</w:t>
      </w:r>
      <w:r w:rsidR="00FC3B3F">
        <w:rPr>
          <w:szCs w:val="20"/>
          <w:lang w:val="en-US"/>
        </w:rPr>
        <w:t xml:space="preserve"> </w:t>
      </w:r>
      <w:r w:rsidR="001B097D">
        <w:rPr>
          <w:szCs w:val="20"/>
          <w:lang w:val="en-US"/>
        </w:rPr>
        <w:t>However, these cases are rare within our evaluation data: A</w:t>
      </w:r>
      <w:r w:rsidR="00E73DC0">
        <w:rPr>
          <w:szCs w:val="20"/>
          <w:lang w:val="en-US"/>
        </w:rPr>
        <w:t xml:space="preserve">s shown in </w:t>
      </w:r>
      <w:r w:rsidR="00117A80">
        <w:rPr>
          <w:szCs w:val="20"/>
          <w:lang w:val="en-US"/>
        </w:rPr>
        <w:t>F</w:t>
      </w:r>
      <w:r w:rsidR="00E73DC0">
        <w:rPr>
          <w:szCs w:val="20"/>
          <w:lang w:val="en-US"/>
        </w:rPr>
        <w:t xml:space="preserve">igure </w:t>
      </w:r>
      <w:r w:rsidR="006B15FA">
        <w:rPr>
          <w:szCs w:val="20"/>
          <w:lang w:val="en-US"/>
        </w:rPr>
        <w:t>2</w:t>
      </w:r>
      <w:r w:rsidR="00E73DC0">
        <w:rPr>
          <w:szCs w:val="20"/>
          <w:lang w:val="en-US"/>
        </w:rPr>
        <w:t xml:space="preserve">, </w:t>
      </w:r>
      <w:r w:rsidR="00DB154A">
        <w:rPr>
          <w:szCs w:val="20"/>
          <w:lang w:val="en-US"/>
        </w:rPr>
        <w:t xml:space="preserve">unique </w:t>
      </w:r>
      <w:r w:rsidR="00E73DC0">
        <w:rPr>
          <w:szCs w:val="20"/>
          <w:lang w:val="en-US"/>
        </w:rPr>
        <w:t xml:space="preserve">variants </w:t>
      </w:r>
      <w:r w:rsidR="001B097D">
        <w:rPr>
          <w:szCs w:val="20"/>
          <w:lang w:val="en-US"/>
        </w:rPr>
        <w:t xml:space="preserve">are present in </w:t>
      </w:r>
      <w:r w:rsidR="00150301">
        <w:rPr>
          <w:szCs w:val="20"/>
          <w:lang w:val="en-US"/>
        </w:rPr>
        <w:t xml:space="preserve">1986 </w:t>
      </w:r>
      <w:r w:rsidR="001B097D" w:rsidRPr="001F15D8">
        <w:t>out</w:t>
      </w:r>
      <w:r w:rsidR="001B097D">
        <w:rPr>
          <w:szCs w:val="20"/>
          <w:lang w:val="en-US"/>
        </w:rPr>
        <w:t xml:space="preserve"> of </w:t>
      </w:r>
      <w:r w:rsidR="007F2C31">
        <w:rPr>
          <w:szCs w:val="20"/>
          <w:lang w:val="en-US"/>
        </w:rPr>
        <w:t>1988</w:t>
      </w:r>
      <w:r w:rsidR="001B097D">
        <w:rPr>
          <w:szCs w:val="20"/>
          <w:lang w:val="en-US"/>
        </w:rPr>
        <w:t xml:space="preserve"> CCLs </w:t>
      </w:r>
      <w:r w:rsidR="00150301">
        <w:rPr>
          <w:szCs w:val="20"/>
          <w:lang w:val="en-US"/>
        </w:rPr>
        <w:t>(</w:t>
      </w:r>
      <w:r w:rsidR="00E73DC0">
        <w:rPr>
          <w:szCs w:val="20"/>
          <w:lang w:val="en-US"/>
        </w:rPr>
        <w:t>99</w:t>
      </w:r>
      <w:r w:rsidR="00897251">
        <w:rPr>
          <w:szCs w:val="20"/>
          <w:lang w:val="en-US"/>
        </w:rPr>
        <w:t>.9</w:t>
      </w:r>
      <w:r w:rsidR="00E73DC0">
        <w:rPr>
          <w:szCs w:val="20"/>
          <w:lang w:val="en-US"/>
        </w:rPr>
        <w:t>%</w:t>
      </w:r>
      <w:r w:rsidR="00150301">
        <w:rPr>
          <w:szCs w:val="20"/>
          <w:lang w:val="en-US"/>
        </w:rPr>
        <w:t>)</w:t>
      </w:r>
      <w:r w:rsidR="00F9554F">
        <w:rPr>
          <w:szCs w:val="20"/>
          <w:lang w:val="en-US"/>
        </w:rPr>
        <w:t>.</w:t>
      </w:r>
    </w:p>
    <w:p w14:paraId="76D9595F" w14:textId="73A386BA" w:rsidR="00B51A2E" w:rsidRPr="00584583" w:rsidRDefault="00255EAF" w:rsidP="00584583">
      <w:pPr>
        <w:pStyle w:val="Heading2"/>
        <w:rPr>
          <w:lang w:val="en-US"/>
        </w:rPr>
      </w:pPr>
      <w:r>
        <w:rPr>
          <w:lang w:val="en-US"/>
        </w:rPr>
        <w:t>CCL-i</w:t>
      </w:r>
      <w:r w:rsidR="00AC46DC">
        <w:rPr>
          <w:lang w:val="en-US"/>
        </w:rPr>
        <w:t>dentification</w:t>
      </w:r>
      <w:r>
        <w:rPr>
          <w:lang w:val="en-US"/>
        </w:rPr>
        <w:t xml:space="preserve"> based</w:t>
      </w:r>
      <w:r w:rsidR="00D92B29">
        <w:rPr>
          <w:lang w:val="en-US"/>
        </w:rPr>
        <w:t xml:space="preserve"> on generic </w:t>
      </w:r>
      <w:r w:rsidR="00AC46DC">
        <w:rPr>
          <w:lang w:val="en-US"/>
        </w:rPr>
        <w:t>‘</w:t>
      </w:r>
      <w:proofErr w:type="spellStart"/>
      <w:r w:rsidR="00AC46DC">
        <w:rPr>
          <w:lang w:val="en-US"/>
        </w:rPr>
        <w:t>omics</w:t>
      </w:r>
      <w:proofErr w:type="spellEnd"/>
      <w:r w:rsidR="00AC46DC">
        <w:rPr>
          <w:lang w:val="en-US"/>
        </w:rPr>
        <w:t>-sequencing data</w:t>
      </w:r>
    </w:p>
    <w:p w14:paraId="21621DD4" w14:textId="77777777" w:rsidR="006F5F89" w:rsidRDefault="006F5F89" w:rsidP="006F5F89">
      <w:pPr>
        <w:rPr>
          <w:szCs w:val="20"/>
          <w:lang w:val="en-US"/>
        </w:rPr>
      </w:pPr>
      <w:r>
        <w:rPr>
          <w:szCs w:val="20"/>
          <w:lang w:val="en-US"/>
        </w:rPr>
        <w:t xml:space="preserve">Every NGS technology that allows calling of small genomic variants could, in principle, be utilized to identify CCLs based on the </w:t>
      </w:r>
      <w:proofErr w:type="spellStart"/>
      <w:r>
        <w:rPr>
          <w:szCs w:val="20"/>
          <w:lang w:val="en-US"/>
        </w:rPr>
        <w:t>Uniquorn</w:t>
      </w:r>
      <w:proofErr w:type="spellEnd"/>
      <w:r>
        <w:rPr>
          <w:szCs w:val="20"/>
          <w:lang w:val="en-US"/>
        </w:rPr>
        <w:t xml:space="preserve"> method. We believe that bulk-RNA-</w:t>
      </w:r>
      <w:proofErr w:type="spellStart"/>
      <w:r>
        <w:rPr>
          <w:szCs w:val="20"/>
          <w:lang w:val="en-US"/>
        </w:rPr>
        <w:t>seq</w:t>
      </w:r>
      <w:proofErr w:type="spellEnd"/>
      <w:r>
        <w:rPr>
          <w:szCs w:val="20"/>
          <w:lang w:val="en-US"/>
        </w:rPr>
        <w:t xml:space="preserve"> should be utilizable without conceptual changes, although we did not yet test our algorithm with such data. Panel-</w:t>
      </w:r>
      <w:proofErr w:type="spellStart"/>
      <w:r>
        <w:rPr>
          <w:szCs w:val="20"/>
          <w:lang w:val="en-US"/>
        </w:rPr>
        <w:t>seq</w:t>
      </w:r>
      <w:proofErr w:type="spellEnd"/>
      <w:r>
        <w:rPr>
          <w:szCs w:val="20"/>
          <w:lang w:val="en-US"/>
        </w:rPr>
        <w:t xml:space="preserve"> will at least require the re-adjustment and optimization of thresholds to compensate for the relatively low number of variants. Furthermore, since fewer matching entities may already indicate that two CCLs are similar, the statistical tests for matches occurring just </w:t>
      </w:r>
      <w:proofErr w:type="gramStart"/>
      <w:r>
        <w:rPr>
          <w:szCs w:val="20"/>
          <w:lang w:val="en-US"/>
        </w:rPr>
        <w:t>be</w:t>
      </w:r>
      <w:proofErr w:type="gramEnd"/>
      <w:r>
        <w:rPr>
          <w:szCs w:val="20"/>
          <w:lang w:val="en-US"/>
        </w:rPr>
        <w:t xml:space="preserve"> chance might have to be strengthened. Usage of single cell technologies would require adjustments to compensate for higher impact of random events (noise). Less similar NGS technologies, such as methylation, Chip-</w:t>
      </w:r>
      <w:proofErr w:type="spellStart"/>
      <w:r>
        <w:rPr>
          <w:szCs w:val="20"/>
          <w:lang w:val="en-US"/>
        </w:rPr>
        <w:t>seq</w:t>
      </w:r>
      <w:proofErr w:type="spellEnd"/>
      <w:r>
        <w:rPr>
          <w:szCs w:val="20"/>
          <w:lang w:val="en-US"/>
        </w:rPr>
        <w:t xml:space="preserve">, or </w:t>
      </w:r>
      <w:proofErr w:type="spellStart"/>
      <w:r>
        <w:rPr>
          <w:szCs w:val="20"/>
          <w:lang w:val="en-US"/>
        </w:rPr>
        <w:t>Atac-seq</w:t>
      </w:r>
      <w:proofErr w:type="spellEnd"/>
      <w:r>
        <w:rPr>
          <w:szCs w:val="20"/>
          <w:lang w:val="en-US"/>
        </w:rPr>
        <w:t>, probably would require more profound changes to our method.</w:t>
      </w:r>
    </w:p>
    <w:p w14:paraId="62A73C53" w14:textId="77777777" w:rsidR="006D3700" w:rsidRDefault="006D3700" w:rsidP="006D3700">
      <w:pPr>
        <w:pStyle w:val="Heading1"/>
      </w:pPr>
      <w:r>
        <w:t>Conclusions</w:t>
      </w:r>
    </w:p>
    <w:p w14:paraId="44C23097" w14:textId="77777777" w:rsidR="006D3700" w:rsidRDefault="006D3700" w:rsidP="006D3700">
      <w:pPr>
        <w:rPr>
          <w:szCs w:val="20"/>
          <w:lang w:val="en-US"/>
        </w:rPr>
      </w:pPr>
      <w:proofErr w:type="spellStart"/>
      <w:r>
        <w:rPr>
          <w:szCs w:val="20"/>
          <w:lang w:val="en-US"/>
        </w:rPr>
        <w:t>Uniquorn</w:t>
      </w:r>
      <w:proofErr w:type="spellEnd"/>
      <w:r>
        <w:rPr>
          <w:szCs w:val="20"/>
          <w:lang w:val="en-US"/>
        </w:rPr>
        <w:t xml:space="preserve"> is a novel in-</w:t>
      </w:r>
      <w:proofErr w:type="spellStart"/>
      <w:r>
        <w:rPr>
          <w:szCs w:val="20"/>
          <w:lang w:val="en-US"/>
        </w:rPr>
        <w:t>silico</w:t>
      </w:r>
      <w:proofErr w:type="spellEnd"/>
      <w:r>
        <w:rPr>
          <w:szCs w:val="20"/>
          <w:lang w:val="en-US"/>
        </w:rPr>
        <w:t xml:space="preserve"> method for helping to avoid confusion of cancer cell lines during lab processing. Specifically, it compares the mutation profile of a given query CCL to those of CCLs in reference libraries to identify all cell lines from these libraries that are genetically suspiciously similar to the query. Compared to existing methods for CCL identification, </w:t>
      </w:r>
      <w:proofErr w:type="spellStart"/>
      <w:r>
        <w:rPr>
          <w:szCs w:val="20"/>
          <w:lang w:val="en-US"/>
        </w:rPr>
        <w:t>Uniquorn</w:t>
      </w:r>
      <w:proofErr w:type="spellEnd"/>
      <w:r>
        <w:rPr>
          <w:szCs w:val="20"/>
          <w:lang w:val="en-US"/>
        </w:rPr>
        <w:t xml:space="preserve"> works across a range of </w:t>
      </w:r>
      <w:r>
        <w:rPr>
          <w:szCs w:val="20"/>
          <w:lang w:val="en-US"/>
        </w:rPr>
        <w:lastRenderedPageBreak/>
        <w:t xml:space="preserve">sequencing techniques and can also be applied after SNP filtering scopes; furthermore, assuming the CCL today are anyway sequenced in most projects, it does not require any additional experimentation. The software is freely available and can easily be adapted to specific reference libraries or specific requirements regarding specificity and sensitivity of the results. </w:t>
      </w:r>
      <w:proofErr w:type="spellStart"/>
      <w:r>
        <w:rPr>
          <w:szCs w:val="20"/>
          <w:lang w:val="en-US"/>
        </w:rPr>
        <w:t>Uniquorn</w:t>
      </w:r>
      <w:proofErr w:type="spellEnd"/>
      <w:r>
        <w:rPr>
          <w:szCs w:val="20"/>
          <w:lang w:val="en-US"/>
        </w:rPr>
        <w:t xml:space="preserve"> has been benchmarked by </w:t>
      </w:r>
      <w:proofErr w:type="gramStart"/>
      <w:r>
        <w:rPr>
          <w:szCs w:val="20"/>
          <w:lang w:val="en-US"/>
        </w:rPr>
        <w:t>cross-identifying</w:t>
      </w:r>
      <w:proofErr w:type="gramEnd"/>
      <w:r>
        <w:rPr>
          <w:szCs w:val="20"/>
          <w:lang w:val="en-US"/>
        </w:rPr>
        <w:t xml:space="preserve"> 1988 CCL samples from three different providers, using different sequencing technologies. A sensitivity of up to 97% and specificity of 99% has been achieved. In future work, we plan to adapt </w:t>
      </w:r>
      <w:proofErr w:type="spellStart"/>
      <w:r>
        <w:rPr>
          <w:szCs w:val="20"/>
          <w:lang w:val="en-US"/>
        </w:rPr>
        <w:t>Uniquorn</w:t>
      </w:r>
      <w:proofErr w:type="spellEnd"/>
      <w:r>
        <w:rPr>
          <w:szCs w:val="20"/>
          <w:lang w:val="en-US"/>
        </w:rPr>
        <w:t xml:space="preserve"> to also robustly identify profiles obtained from gene panel sequencing. </w:t>
      </w:r>
    </w:p>
    <w:p w14:paraId="4C478F15" w14:textId="77777777" w:rsidR="00E5187C" w:rsidRDefault="00E5187C" w:rsidP="00E5187C">
      <w:pPr>
        <w:pStyle w:val="Heading1"/>
      </w:pPr>
      <w:r w:rsidRPr="00940ED9">
        <w:t>MATERIAL AND METHODS</w:t>
      </w:r>
    </w:p>
    <w:p w14:paraId="7048F4F0" w14:textId="77777777" w:rsidR="00E5187C" w:rsidRPr="00376A06" w:rsidRDefault="00E5187C" w:rsidP="00E5187C">
      <w:pPr>
        <w:pStyle w:val="Heading2"/>
        <w:rPr>
          <w:szCs w:val="20"/>
        </w:rPr>
      </w:pPr>
      <w:r w:rsidRPr="00E22B64">
        <w:rPr>
          <w:szCs w:val="20"/>
        </w:rPr>
        <w:t>Reference</w:t>
      </w:r>
      <w:r w:rsidRPr="00376A06">
        <w:rPr>
          <w:szCs w:val="20"/>
        </w:rPr>
        <w:t xml:space="preserve"> Libraries</w:t>
      </w:r>
    </w:p>
    <w:p w14:paraId="39E99300" w14:textId="6FCCC8F4" w:rsidR="00E5187C" w:rsidRDefault="00E5187C" w:rsidP="00E5187C">
      <w:pPr>
        <w:rPr>
          <w:bCs/>
          <w:szCs w:val="20"/>
        </w:rPr>
      </w:pPr>
      <w:proofErr w:type="spellStart"/>
      <w:r w:rsidRPr="00E22B64">
        <w:rPr>
          <w:bCs/>
          <w:szCs w:val="20"/>
          <w:lang w:val="en-US"/>
        </w:rPr>
        <w:t>Uniquorn</w:t>
      </w:r>
      <w:proofErr w:type="spellEnd"/>
      <w:r w:rsidRPr="00E22B64">
        <w:rPr>
          <w:bCs/>
          <w:szCs w:val="20"/>
          <w:lang w:val="en-US"/>
        </w:rPr>
        <w:t xml:space="preserve"> compares NGS data of a given query sample q with that of samples </w:t>
      </w:r>
      <w:r>
        <w:rPr>
          <w:bCs/>
          <w:szCs w:val="20"/>
          <w:lang w:val="en-US"/>
        </w:rPr>
        <w:t xml:space="preserve">r </w:t>
      </w:r>
      <w:r w:rsidRPr="00E22B64">
        <w:rPr>
          <w:bCs/>
          <w:szCs w:val="20"/>
          <w:lang w:val="en-US"/>
        </w:rPr>
        <w:t xml:space="preserve">from </w:t>
      </w:r>
      <w:r>
        <w:rPr>
          <w:bCs/>
          <w:szCs w:val="20"/>
          <w:lang w:val="en-US"/>
        </w:rPr>
        <w:t xml:space="preserve">a </w:t>
      </w:r>
      <w:r w:rsidRPr="00E22B64">
        <w:rPr>
          <w:bCs/>
          <w:szCs w:val="20"/>
          <w:lang w:val="en-US"/>
        </w:rPr>
        <w:t>given CLL librar</w:t>
      </w:r>
      <w:r>
        <w:rPr>
          <w:bCs/>
          <w:szCs w:val="20"/>
          <w:lang w:val="en-US"/>
        </w:rPr>
        <w:t>y</w:t>
      </w:r>
      <w:r w:rsidRPr="00E22B64">
        <w:rPr>
          <w:bCs/>
          <w:szCs w:val="20"/>
          <w:lang w:val="en-US"/>
        </w:rPr>
        <w:t xml:space="preserve"> R. Currently, three large libraries are integrated</w:t>
      </w:r>
      <w:r>
        <w:rPr>
          <w:bCs/>
          <w:szCs w:val="20"/>
          <w:lang w:val="en-US"/>
        </w:rPr>
        <w:t xml:space="preserve"> into the package</w:t>
      </w:r>
      <w:r w:rsidRPr="00E22B64">
        <w:rPr>
          <w:bCs/>
          <w:szCs w:val="20"/>
          <w:lang w:val="en-US"/>
        </w:rPr>
        <w:t xml:space="preserve">: (1) </w:t>
      </w:r>
      <w:r w:rsidR="00E37AFD">
        <w:rPr>
          <w:lang w:val="en-US"/>
        </w:rPr>
        <w:t>COSMIC</w:t>
      </w:r>
      <w:r w:rsidRPr="00E22B64">
        <w:rPr>
          <w:bCs/>
          <w:szCs w:val="20"/>
        </w:rPr>
        <w:t xml:space="preserve"> CLP, obtained </w:t>
      </w:r>
      <w:r w:rsidRPr="00D94484">
        <w:rPr>
          <w:bCs/>
          <w:szCs w:val="20"/>
        </w:rPr>
        <w:t>January 13</w:t>
      </w:r>
      <w:r w:rsidRPr="00D94484">
        <w:rPr>
          <w:bCs/>
          <w:szCs w:val="20"/>
          <w:vertAlign w:val="superscript"/>
        </w:rPr>
        <w:t>th</w:t>
      </w:r>
      <w:r w:rsidRPr="00D94484">
        <w:rPr>
          <w:bCs/>
          <w:szCs w:val="20"/>
        </w:rPr>
        <w:t xml:space="preserve"> 2016 from http://sftp-cancer.sanger.ac.uk (2) CCLE, obtained January 13</w:t>
      </w:r>
      <w:r w:rsidRPr="00D94484">
        <w:rPr>
          <w:bCs/>
          <w:szCs w:val="20"/>
          <w:vertAlign w:val="superscript"/>
        </w:rPr>
        <w:t>th</w:t>
      </w:r>
      <w:r w:rsidRPr="00D94484">
        <w:rPr>
          <w:bCs/>
          <w:szCs w:val="20"/>
        </w:rPr>
        <w:t xml:space="preserve"> 2016 from http://www.broadinstitute.org/ccle </w:t>
      </w:r>
      <w:r w:rsidRPr="00D94484">
        <w:rPr>
          <w:bCs/>
          <w:color w:val="000000" w:themeColor="text1"/>
          <w:szCs w:val="20"/>
        </w:rPr>
        <w:t xml:space="preserve">and (3) </w:t>
      </w:r>
      <w:proofErr w:type="spellStart"/>
      <w:r w:rsidRPr="00D94484">
        <w:rPr>
          <w:bCs/>
          <w:color w:val="000000" w:themeColor="text1"/>
          <w:szCs w:val="20"/>
        </w:rPr>
        <w:t>CellMiner</w:t>
      </w:r>
      <w:proofErr w:type="spellEnd"/>
      <w:r w:rsidRPr="00D94484">
        <w:rPr>
          <w:bCs/>
          <w:color w:val="000000" w:themeColor="text1"/>
          <w:szCs w:val="20"/>
        </w:rPr>
        <w:t>, obtained January 13</w:t>
      </w:r>
      <w:r w:rsidRPr="00D94484">
        <w:rPr>
          <w:bCs/>
          <w:color w:val="000000" w:themeColor="text1"/>
          <w:szCs w:val="20"/>
          <w:vertAlign w:val="superscript"/>
        </w:rPr>
        <w:t>th</w:t>
      </w:r>
      <w:r w:rsidRPr="00D94484">
        <w:rPr>
          <w:bCs/>
          <w:color w:val="000000" w:themeColor="text1"/>
          <w:szCs w:val="20"/>
        </w:rPr>
        <w:t xml:space="preserve"> 2016 from </w:t>
      </w:r>
      <w:r w:rsidRPr="00D94484">
        <w:rPr>
          <w:bCs/>
          <w:szCs w:val="20"/>
        </w:rPr>
        <w:t xml:space="preserve">http://discover.nci.nih.gov/cellminer. All data sets are based on the same </w:t>
      </w:r>
      <w:r w:rsidRPr="00D94484">
        <w:rPr>
          <w:bCs/>
          <w:szCs w:val="20"/>
          <w:lang w:val="en-US"/>
        </w:rPr>
        <w:t xml:space="preserve">reference genome HG19/ GrCH37. Variant profiles and </w:t>
      </w:r>
      <w:r w:rsidRPr="00D94484">
        <w:rPr>
          <w:bCs/>
          <w:szCs w:val="20"/>
        </w:rPr>
        <w:t xml:space="preserve">CL-names were directly parsed from the files provided. Note that the </w:t>
      </w:r>
      <w:proofErr w:type="spellStart"/>
      <w:r w:rsidRPr="00D94484">
        <w:rPr>
          <w:bCs/>
          <w:szCs w:val="20"/>
        </w:rPr>
        <w:t>Uniquorn</w:t>
      </w:r>
      <w:proofErr w:type="spellEnd"/>
      <w:r w:rsidRPr="00D94484">
        <w:rPr>
          <w:bCs/>
          <w:szCs w:val="20"/>
        </w:rPr>
        <w:t xml:space="preserve"> package also features an API for adding novel, possibly in-house-created, reference libraries.</w:t>
      </w:r>
    </w:p>
    <w:p w14:paraId="50B92B8F" w14:textId="04E8E046" w:rsidR="00E5187C" w:rsidRDefault="00E5187C" w:rsidP="00E5187C">
      <w:pPr>
        <w:rPr>
          <w:bCs/>
          <w:szCs w:val="20"/>
          <w:lang w:val="en-US"/>
        </w:rPr>
      </w:pPr>
      <w:r>
        <w:rPr>
          <w:bCs/>
          <w:szCs w:val="20"/>
          <w:lang w:val="en-US"/>
        </w:rPr>
        <w:t xml:space="preserve">Table </w:t>
      </w:r>
      <w:r w:rsidR="00216DB8">
        <w:rPr>
          <w:bCs/>
          <w:szCs w:val="20"/>
          <w:lang w:val="en-US"/>
        </w:rPr>
        <w:t>3</w:t>
      </w:r>
      <w:r>
        <w:rPr>
          <w:bCs/>
          <w:szCs w:val="20"/>
          <w:lang w:val="en-US"/>
        </w:rPr>
        <w:t xml:space="preserve"> shows most important characteristics of the three libraries. </w:t>
      </w:r>
      <w:r w:rsidR="00E37AFD">
        <w:rPr>
          <w:lang w:val="en-US"/>
        </w:rPr>
        <w:t>COSMIC</w:t>
      </w:r>
      <w:r w:rsidRPr="00D460CD">
        <w:rPr>
          <w:bCs/>
          <w:szCs w:val="20"/>
          <w:lang w:val="en-US"/>
        </w:rPr>
        <w:t xml:space="preserve"> CLP is the largest </w:t>
      </w:r>
      <w:r>
        <w:rPr>
          <w:bCs/>
          <w:szCs w:val="20"/>
          <w:lang w:val="en-US"/>
        </w:rPr>
        <w:t xml:space="preserve">dataset </w:t>
      </w:r>
      <w:r w:rsidRPr="00D460CD">
        <w:rPr>
          <w:bCs/>
          <w:szCs w:val="20"/>
          <w:lang w:val="en-US"/>
        </w:rPr>
        <w:t>with 102</w:t>
      </w:r>
      <w:r>
        <w:rPr>
          <w:bCs/>
          <w:szCs w:val="20"/>
          <w:lang w:val="en-US"/>
        </w:rPr>
        <w:t>4</w:t>
      </w:r>
      <w:r w:rsidRPr="00D460CD">
        <w:rPr>
          <w:bCs/>
          <w:szCs w:val="20"/>
          <w:lang w:val="en-US"/>
        </w:rPr>
        <w:t xml:space="preserve"> whole-</w:t>
      </w:r>
      <w:proofErr w:type="spellStart"/>
      <w:r w:rsidRPr="00D460CD">
        <w:rPr>
          <w:bCs/>
          <w:szCs w:val="20"/>
          <w:lang w:val="en-US"/>
        </w:rPr>
        <w:t>exome</w:t>
      </w:r>
      <w:proofErr w:type="spellEnd"/>
      <w:r w:rsidRPr="00D460CD">
        <w:rPr>
          <w:bCs/>
          <w:szCs w:val="20"/>
          <w:lang w:val="en-US"/>
        </w:rPr>
        <w:t xml:space="preserve"> genotyped CLs from 30 tissues. CCLE</w:t>
      </w:r>
      <w:r w:rsidRPr="00D460CD">
        <w:rPr>
          <w:szCs w:val="20"/>
        </w:rPr>
        <w:t xml:space="preserve"> </w:t>
      </w:r>
      <w:r>
        <w:rPr>
          <w:bCs/>
          <w:szCs w:val="20"/>
          <w:lang w:val="en-US"/>
        </w:rPr>
        <w:t>c</w:t>
      </w:r>
      <w:r w:rsidRPr="00D460CD">
        <w:rPr>
          <w:bCs/>
          <w:szCs w:val="20"/>
          <w:lang w:val="en-US"/>
        </w:rPr>
        <w:t xml:space="preserve">ontains 904 hybrid-capture genotyped CLs from </w:t>
      </w:r>
      <w:r>
        <w:rPr>
          <w:bCs/>
          <w:szCs w:val="20"/>
          <w:lang w:val="en-US"/>
        </w:rPr>
        <w:t>more than 36 tissues</w:t>
      </w:r>
      <w:r w:rsidRPr="00D460CD">
        <w:rPr>
          <w:bCs/>
          <w:szCs w:val="20"/>
          <w:lang w:val="en-US"/>
        </w:rPr>
        <w:t xml:space="preserve">. </w:t>
      </w:r>
      <w:r>
        <w:rPr>
          <w:bCs/>
          <w:szCs w:val="20"/>
          <w:lang w:val="en-US"/>
        </w:rPr>
        <w:t>T</w:t>
      </w:r>
      <w:r w:rsidRPr="00D460CD">
        <w:rPr>
          <w:bCs/>
          <w:szCs w:val="20"/>
          <w:lang w:val="en-US"/>
        </w:rPr>
        <w:t xml:space="preserve">he </w:t>
      </w:r>
      <w:proofErr w:type="spellStart"/>
      <w:r w:rsidRPr="00D460CD">
        <w:rPr>
          <w:bCs/>
          <w:szCs w:val="20"/>
          <w:lang w:val="en-US"/>
        </w:rPr>
        <w:t>CellMiner</w:t>
      </w:r>
      <w:proofErr w:type="spellEnd"/>
      <w:r w:rsidRPr="00D460CD">
        <w:rPr>
          <w:bCs/>
          <w:szCs w:val="20"/>
          <w:lang w:val="en-US"/>
        </w:rPr>
        <w:t xml:space="preserve"> project</w:t>
      </w:r>
      <w:r>
        <w:rPr>
          <w:bCs/>
          <w:szCs w:val="20"/>
          <w:lang w:val="en-US"/>
        </w:rPr>
        <w:t xml:space="preserve"> comprises whole-</w:t>
      </w:r>
      <w:proofErr w:type="spellStart"/>
      <w:r>
        <w:rPr>
          <w:bCs/>
          <w:szCs w:val="20"/>
          <w:lang w:val="en-US"/>
        </w:rPr>
        <w:t>exome</w:t>
      </w:r>
      <w:proofErr w:type="spellEnd"/>
      <w:r>
        <w:rPr>
          <w:bCs/>
          <w:szCs w:val="20"/>
          <w:lang w:val="en-US"/>
        </w:rPr>
        <w:t xml:space="preserve"> genotype data of the</w:t>
      </w:r>
      <w:r w:rsidRPr="00D460CD">
        <w:rPr>
          <w:bCs/>
          <w:szCs w:val="20"/>
          <w:lang w:val="en-US"/>
        </w:rPr>
        <w:t xml:space="preserve"> NCI-60 panel from 9 tissues.</w:t>
      </w:r>
    </w:p>
    <w:p w14:paraId="6AC8EE81" w14:textId="77777777" w:rsidR="00E5187C" w:rsidRPr="00376A06" w:rsidRDefault="00E5187C" w:rsidP="00E5187C">
      <w:pPr>
        <w:pStyle w:val="Heading2"/>
        <w:rPr>
          <w:szCs w:val="20"/>
        </w:rPr>
      </w:pPr>
      <w:r>
        <w:rPr>
          <w:szCs w:val="20"/>
        </w:rPr>
        <w:t>Confidence Scoring</w:t>
      </w:r>
    </w:p>
    <w:p w14:paraId="3972B7BC" w14:textId="7778B69F" w:rsidR="00E5187C" w:rsidRDefault="00E5187C" w:rsidP="00E5187C">
      <w:pPr>
        <w:rPr>
          <w:szCs w:val="20"/>
        </w:rPr>
      </w:pPr>
      <w:proofErr w:type="spellStart"/>
      <w:r w:rsidRPr="00E00AA4">
        <w:rPr>
          <w:szCs w:val="20"/>
        </w:rPr>
        <w:t>Uniquorn</w:t>
      </w:r>
      <w:proofErr w:type="spellEnd"/>
      <w:r w:rsidRPr="00E00AA4">
        <w:rPr>
          <w:szCs w:val="20"/>
        </w:rPr>
        <w:t xml:space="preserve"> represents </w:t>
      </w:r>
      <w:r w:rsidRPr="00E4101A">
        <w:rPr>
          <w:szCs w:val="20"/>
        </w:rPr>
        <w:t xml:space="preserve">each sample </w:t>
      </w:r>
      <w:r w:rsidRPr="00AA1238">
        <w:rPr>
          <w:szCs w:val="20"/>
        </w:rPr>
        <w:t xml:space="preserve">(query or reference) by its </w:t>
      </w:r>
      <w:r>
        <w:rPr>
          <w:szCs w:val="20"/>
        </w:rPr>
        <w:t xml:space="preserve">variant </w:t>
      </w:r>
      <w:r w:rsidRPr="00F46DA6">
        <w:rPr>
          <w:szCs w:val="20"/>
        </w:rPr>
        <w:t xml:space="preserve">profile, which is </w:t>
      </w:r>
      <w:r>
        <w:rPr>
          <w:szCs w:val="20"/>
        </w:rPr>
        <w:t>defined as the</w:t>
      </w:r>
      <w:r w:rsidRPr="00F46DA6">
        <w:rPr>
          <w:szCs w:val="20"/>
        </w:rPr>
        <w:t xml:space="preserve"> sequence of </w:t>
      </w:r>
      <w:r w:rsidRPr="00E22B64">
        <w:rPr>
          <w:bCs/>
          <w:szCs w:val="20"/>
          <w:lang w:val="en-US"/>
        </w:rPr>
        <w:t xml:space="preserve">substitutions or small insertions and deletions </w:t>
      </w:r>
      <w:r w:rsidRPr="00E71C40">
        <w:rPr>
          <w:szCs w:val="20"/>
        </w:rPr>
        <w:t xml:space="preserve">compared to </w:t>
      </w:r>
      <w:r>
        <w:rPr>
          <w:szCs w:val="20"/>
        </w:rPr>
        <w:t>the</w:t>
      </w:r>
      <w:r w:rsidRPr="00E71C40">
        <w:rPr>
          <w:szCs w:val="20"/>
        </w:rPr>
        <w:t xml:space="preserve"> reference genome. </w:t>
      </w:r>
      <w:proofErr w:type="gramStart"/>
      <w:r w:rsidRPr="00E71C40">
        <w:rPr>
          <w:szCs w:val="20"/>
        </w:rPr>
        <w:t xml:space="preserve">Each </w:t>
      </w:r>
      <w:r w:rsidRPr="00E00AA4">
        <w:rPr>
          <w:szCs w:val="20"/>
        </w:rPr>
        <w:t xml:space="preserve">variant is encoded by its start position and </w:t>
      </w:r>
      <w:r>
        <w:rPr>
          <w:szCs w:val="20"/>
        </w:rPr>
        <w:t xml:space="preserve">its </w:t>
      </w:r>
      <w:r w:rsidRPr="00E4101A">
        <w:rPr>
          <w:szCs w:val="20"/>
        </w:rPr>
        <w:t>length</w:t>
      </w:r>
      <w:proofErr w:type="gramEnd"/>
      <w:r w:rsidRPr="00E4101A">
        <w:rPr>
          <w:szCs w:val="20"/>
        </w:rPr>
        <w:t xml:space="preserve">. </w:t>
      </w:r>
      <w:r w:rsidRPr="00AA1238">
        <w:rPr>
          <w:szCs w:val="20"/>
        </w:rPr>
        <w:t xml:space="preserve">The scoring </w:t>
      </w:r>
      <w:r>
        <w:rPr>
          <w:szCs w:val="20"/>
        </w:rPr>
        <w:t xml:space="preserve">of query and reference samples </w:t>
      </w:r>
      <w:r w:rsidRPr="00AA1238">
        <w:rPr>
          <w:szCs w:val="20"/>
        </w:rPr>
        <w:t xml:space="preserve">is library-specific, i.e., the score obtained from the comparison of query q with </w:t>
      </w:r>
      <w:r w:rsidRPr="00F46DA6">
        <w:rPr>
          <w:szCs w:val="20"/>
        </w:rPr>
        <w:t>a sample r from reference library R assess</w:t>
      </w:r>
      <w:r>
        <w:rPr>
          <w:szCs w:val="20"/>
        </w:rPr>
        <w:t>es</w:t>
      </w:r>
      <w:r w:rsidRPr="00F46DA6">
        <w:rPr>
          <w:szCs w:val="20"/>
        </w:rPr>
        <w:t xml:space="preserve"> the likelihood that q is identical to r independently of all other libraries. This reflects the fact that in a typical setting the set of potential contaminators, i.e. all samples from which q could have been derived in </w:t>
      </w:r>
      <w:proofErr w:type="gramStart"/>
      <w:r w:rsidRPr="00F46DA6">
        <w:rPr>
          <w:szCs w:val="20"/>
        </w:rPr>
        <w:t>principle,</w:t>
      </w:r>
      <w:proofErr w:type="gramEnd"/>
      <w:r w:rsidRPr="00F46DA6">
        <w:rPr>
          <w:szCs w:val="20"/>
        </w:rPr>
        <w:t xml:space="preserve"> is known.</w:t>
      </w:r>
    </w:p>
    <w:p w14:paraId="00FF7E4B" w14:textId="6D02F8C8" w:rsidR="00E5187C" w:rsidRPr="00B06261" w:rsidRDefault="00E5187C" w:rsidP="00E5187C">
      <w:pPr>
        <w:rPr>
          <w:bCs/>
          <w:szCs w:val="20"/>
          <w:lang w:val="en-US"/>
        </w:rPr>
      </w:pPr>
      <w:r>
        <w:rPr>
          <w:szCs w:val="20"/>
        </w:rPr>
        <w:t xml:space="preserve">When comparing query q to a reference sample r, </w:t>
      </w:r>
      <w:proofErr w:type="spellStart"/>
      <w:r>
        <w:rPr>
          <w:szCs w:val="20"/>
        </w:rPr>
        <w:t>Uniquorn</w:t>
      </w:r>
      <w:proofErr w:type="spellEnd"/>
      <w:r>
        <w:rPr>
          <w:szCs w:val="20"/>
        </w:rPr>
        <w:t xml:space="preserve"> estimates the likelihood that their profiles stem from the same cell line. </w:t>
      </w:r>
      <w:r w:rsidR="009A214D">
        <w:rPr>
          <w:szCs w:val="20"/>
        </w:rPr>
        <w:t>D</w:t>
      </w:r>
      <w:r>
        <w:rPr>
          <w:szCs w:val="20"/>
        </w:rPr>
        <w:t xml:space="preserve">eveloping a complete model for assessing this likelihood would require exact knowledge about the ways how the profiles of q and r were obtained, i.e., the error rates and distributions of the sequencing technologies applied and of the entire variant calling procedures. Since such detailed data is not available for most techniques, we developed a simple yet highly effective heuristic for quantifying the likelihood of identity using only variant profiles (see Figure </w:t>
      </w:r>
      <w:r w:rsidR="00D60A4E">
        <w:rPr>
          <w:szCs w:val="20"/>
        </w:rPr>
        <w:t>1</w:t>
      </w:r>
      <w:r>
        <w:rPr>
          <w:szCs w:val="20"/>
        </w:rPr>
        <w:t>). T</w:t>
      </w:r>
      <w:r w:rsidRPr="00F46DA6">
        <w:rPr>
          <w:szCs w:val="20"/>
        </w:rPr>
        <w:t xml:space="preserve">he algorithm first weights all variants found in R according to their frequency. In a second step, it discards variants whose weight is below a given threshold. </w:t>
      </w:r>
      <w:r>
        <w:rPr>
          <w:szCs w:val="20"/>
        </w:rPr>
        <w:t xml:space="preserve">Next, </w:t>
      </w:r>
      <w:proofErr w:type="spellStart"/>
      <w:r>
        <w:rPr>
          <w:szCs w:val="20"/>
        </w:rPr>
        <w:t>Uniquorn</w:t>
      </w:r>
      <w:proofErr w:type="spellEnd"/>
      <w:r>
        <w:rPr>
          <w:szCs w:val="20"/>
        </w:rPr>
        <w:t xml:space="preserve"> </w:t>
      </w:r>
      <w:r w:rsidRPr="00F46DA6">
        <w:rPr>
          <w:szCs w:val="20"/>
        </w:rPr>
        <w:t xml:space="preserve">computes the overlap </w:t>
      </w:r>
      <w:r>
        <w:rPr>
          <w:szCs w:val="20"/>
        </w:rPr>
        <w:t xml:space="preserve">in </w:t>
      </w:r>
      <w:r w:rsidRPr="00F46DA6">
        <w:rPr>
          <w:szCs w:val="20"/>
        </w:rPr>
        <w:lastRenderedPageBreak/>
        <w:t xml:space="preserve">remaining variants in q and </w:t>
      </w:r>
      <w:r>
        <w:rPr>
          <w:szCs w:val="20"/>
        </w:rPr>
        <w:t xml:space="preserve">each </w:t>
      </w:r>
      <w:r w:rsidRPr="00F46DA6">
        <w:rPr>
          <w:szCs w:val="20"/>
        </w:rPr>
        <w:t>r and derives a multiple testing corrected p-value</w:t>
      </w:r>
      <w:r>
        <w:rPr>
          <w:szCs w:val="20"/>
        </w:rPr>
        <w:t xml:space="preserve"> for the likelihood that these sets stem from the same cell line. This likelihood is based on the assumption that the profiles of q and r have the same sequencing scope (panel, whole </w:t>
      </w:r>
      <w:proofErr w:type="spellStart"/>
      <w:r>
        <w:rPr>
          <w:szCs w:val="20"/>
        </w:rPr>
        <w:t>exome</w:t>
      </w:r>
      <w:proofErr w:type="spellEnd"/>
      <w:r>
        <w:rPr>
          <w:szCs w:val="20"/>
        </w:rPr>
        <w:t>, whole genome), although the sequencing technology used might have been different. For the case that different sequencing scopes were applied for q and r, which will result in a strong difference between the number</w:t>
      </w:r>
      <w:r w:rsidR="009A214D">
        <w:rPr>
          <w:szCs w:val="20"/>
        </w:rPr>
        <w:t>s</w:t>
      </w:r>
      <w:r>
        <w:rPr>
          <w:szCs w:val="20"/>
        </w:rPr>
        <w:t xml:space="preserve"> of variants found, we compute a second threshold </w:t>
      </w:r>
      <w:r>
        <w:rPr>
          <w:bCs/>
          <w:szCs w:val="20"/>
          <w:lang w:val="en-US"/>
        </w:rPr>
        <w:t>taking into account the</w:t>
      </w:r>
      <w:r w:rsidRPr="00E22B64">
        <w:rPr>
          <w:bCs/>
          <w:szCs w:val="20"/>
          <w:lang w:val="en-US"/>
        </w:rPr>
        <w:t xml:space="preserve"> spread of randomly matching variants between q and all r. Each of these steps is explained in detail in the following paragraphs.</w:t>
      </w:r>
    </w:p>
    <w:p w14:paraId="649CB24D" w14:textId="260EF6C9" w:rsidR="00E5187C" w:rsidRDefault="00E5187C" w:rsidP="00E5187C">
      <w:pPr>
        <w:rPr>
          <w:szCs w:val="20"/>
        </w:rPr>
      </w:pPr>
      <w:r>
        <w:rPr>
          <w:szCs w:val="20"/>
          <w:lang w:val="en-US"/>
        </w:rPr>
        <w:t>(1) Variant weighting</w:t>
      </w:r>
      <w:r w:rsidRPr="00E71C40" w:rsidDel="00DB6AFA">
        <w:rPr>
          <w:szCs w:val="20"/>
        </w:rPr>
        <w:t xml:space="preserve"> </w:t>
      </w:r>
    </w:p>
    <w:p w14:paraId="6A711082" w14:textId="77777777" w:rsidR="00E5187C" w:rsidRPr="00E22B64" w:rsidRDefault="00E5187C" w:rsidP="00E5187C">
      <w:pPr>
        <w:rPr>
          <w:bCs/>
          <w:szCs w:val="20"/>
          <w:lang w:val="en-US"/>
        </w:rPr>
      </w:pPr>
      <w:r w:rsidRPr="00E22B64">
        <w:rPr>
          <w:bCs/>
          <w:szCs w:val="20"/>
          <w:lang w:val="en-US"/>
        </w:rPr>
        <w:t xml:space="preserve">As </w:t>
      </w:r>
      <w:r>
        <w:rPr>
          <w:bCs/>
          <w:szCs w:val="20"/>
          <w:lang w:val="en-US"/>
        </w:rPr>
        <w:t>preparatory</w:t>
      </w:r>
      <w:r w:rsidRPr="00E22B64">
        <w:rPr>
          <w:bCs/>
          <w:szCs w:val="20"/>
          <w:lang w:val="en-US"/>
        </w:rPr>
        <w:t xml:space="preserve"> step, each variant v found in any sample of </w:t>
      </w:r>
      <w:r>
        <w:rPr>
          <w:bCs/>
          <w:szCs w:val="20"/>
          <w:lang w:val="en-US"/>
        </w:rPr>
        <w:t xml:space="preserve">the given </w:t>
      </w:r>
      <w:r w:rsidRPr="00E22B64">
        <w:rPr>
          <w:bCs/>
          <w:szCs w:val="20"/>
          <w:lang w:val="en-US"/>
        </w:rPr>
        <w:t xml:space="preserve">reference library </w:t>
      </w:r>
      <w:r>
        <w:rPr>
          <w:bCs/>
          <w:szCs w:val="20"/>
          <w:lang w:val="en-US"/>
        </w:rPr>
        <w:t xml:space="preserve">R </w:t>
      </w:r>
      <w:r w:rsidRPr="00E22B64">
        <w:rPr>
          <w:bCs/>
          <w:szCs w:val="20"/>
          <w:lang w:val="en-US"/>
        </w:rPr>
        <w:t xml:space="preserve">is weighted according to its frequency </w:t>
      </w:r>
      <w:proofErr w:type="spellStart"/>
      <w:r w:rsidRPr="00E22B64">
        <w:rPr>
          <w:bCs/>
          <w:szCs w:val="20"/>
          <w:lang w:val="en-US"/>
        </w:rPr>
        <w:t>f</w:t>
      </w:r>
      <w:r w:rsidRPr="00E22B64">
        <w:rPr>
          <w:bCs/>
          <w:szCs w:val="20"/>
          <w:vertAlign w:val="subscript"/>
          <w:lang w:val="en-US"/>
        </w:rPr>
        <w:t>v</w:t>
      </w:r>
      <w:proofErr w:type="spellEnd"/>
      <w:r w:rsidRPr="00E22B64">
        <w:rPr>
          <w:bCs/>
          <w:szCs w:val="20"/>
          <w:lang w:val="en-US"/>
        </w:rPr>
        <w:t xml:space="preserve"> using</w:t>
      </w:r>
      <w:r>
        <w:rPr>
          <w:bCs/>
          <w:szCs w:val="20"/>
          <w:lang w:val="en-US"/>
        </w:rPr>
        <w:t>:</w:t>
      </w:r>
    </w:p>
    <w:p w14:paraId="0E933D0C" w14:textId="77777777" w:rsidR="00E5187C" w:rsidRPr="00376A06" w:rsidRDefault="00E5187C" w:rsidP="00E5187C">
      <w:pPr>
        <w:jc w:val="center"/>
        <w:rPr>
          <w:bCs/>
          <w:szCs w:val="20"/>
          <w:lang w:val="en-US"/>
        </w:rPr>
      </w:pPr>
      <w:r w:rsidRPr="00376A06">
        <w:rPr>
          <w:bCs/>
          <w:position w:val="-10"/>
          <w:szCs w:val="20"/>
          <w:lang w:val="en-US"/>
        </w:rPr>
        <w:object w:dxaOrig="1359" w:dyaOrig="360" w14:anchorId="32679E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4pt;height:18.4pt" o:ole="">
            <v:imagedata r:id="rId10" o:title=""/>
          </v:shape>
          <o:OLEObject Type="Embed" ProgID="Equation.3" ShapeID="_x0000_i1025" DrawAspect="Content" ObjectID="_1423563217" r:id="rId11"/>
        </w:object>
      </w:r>
    </w:p>
    <w:p w14:paraId="4199A577" w14:textId="05A3671E" w:rsidR="00E5187C" w:rsidRPr="00A62F15" w:rsidRDefault="00E5187C" w:rsidP="00E5187C">
      <w:pPr>
        <w:rPr>
          <w:b/>
          <w:color w:val="FF0000"/>
          <w:sz w:val="18"/>
          <w:szCs w:val="18"/>
        </w:rPr>
      </w:pPr>
      <w:r>
        <w:rPr>
          <w:bCs/>
          <w:szCs w:val="20"/>
          <w:lang w:val="en-US"/>
        </w:rPr>
        <w:t xml:space="preserve">Variant weights are library-dependent, i.e., the same variants will receive different weights in different libraries to reflect the inherent divergence of sequencing technologies and algorithms. </w:t>
      </w:r>
      <w:proofErr w:type="spellStart"/>
      <w:r w:rsidRPr="00E22B64">
        <w:rPr>
          <w:bCs/>
          <w:szCs w:val="20"/>
          <w:lang w:val="en-US"/>
        </w:rPr>
        <w:t>Uniquorn</w:t>
      </w:r>
      <w:proofErr w:type="spellEnd"/>
      <w:r w:rsidRPr="00E22B64">
        <w:rPr>
          <w:bCs/>
          <w:szCs w:val="20"/>
          <w:lang w:val="en-US"/>
        </w:rPr>
        <w:t xml:space="preserve"> identifies samples by their characteristic</w:t>
      </w:r>
      <w:r>
        <w:rPr>
          <w:bCs/>
          <w:szCs w:val="20"/>
          <w:lang w:val="en-US"/>
        </w:rPr>
        <w:t xml:space="preserve"> variants, i.e., variants with a high weight</w:t>
      </w:r>
      <w:r w:rsidRPr="00E22B64">
        <w:rPr>
          <w:bCs/>
          <w:szCs w:val="20"/>
          <w:lang w:val="en-US"/>
        </w:rPr>
        <w:t>. The default threshold is</w:t>
      </w:r>
      <w:r>
        <w:rPr>
          <w:bCs/>
          <w:szCs w:val="20"/>
          <w:lang w:val="en-US"/>
        </w:rPr>
        <w:t xml:space="preserve"> </w:t>
      </w:r>
      <w:r w:rsidRPr="00E22B64">
        <w:rPr>
          <w:bCs/>
          <w:szCs w:val="20"/>
          <w:lang w:val="en-US"/>
        </w:rPr>
        <w:t>0</w:t>
      </w:r>
      <w:r>
        <w:rPr>
          <w:bCs/>
          <w:szCs w:val="20"/>
          <w:lang w:val="en-US"/>
        </w:rPr>
        <w:t>.5</w:t>
      </w:r>
      <w:r w:rsidRPr="00E22B64">
        <w:rPr>
          <w:bCs/>
          <w:szCs w:val="20"/>
          <w:lang w:val="en-US"/>
        </w:rPr>
        <w:t xml:space="preserve">, i.e. </w:t>
      </w:r>
      <w:r>
        <w:rPr>
          <w:bCs/>
          <w:szCs w:val="20"/>
          <w:lang w:val="en-US"/>
        </w:rPr>
        <w:t xml:space="preserve">the further scoring considers only </w:t>
      </w:r>
      <w:r w:rsidRPr="00E22B64">
        <w:rPr>
          <w:bCs/>
          <w:szCs w:val="20"/>
          <w:lang w:val="en-US"/>
        </w:rPr>
        <w:t xml:space="preserve">variants </w:t>
      </w:r>
      <w:r>
        <w:rPr>
          <w:bCs/>
          <w:szCs w:val="20"/>
          <w:lang w:val="en-US"/>
        </w:rPr>
        <w:t>occurring maximally two times in one respective reference library R</w:t>
      </w:r>
      <w:r w:rsidRPr="00E22B64">
        <w:rPr>
          <w:bCs/>
          <w:szCs w:val="20"/>
          <w:lang w:val="en-US"/>
        </w:rPr>
        <w:t xml:space="preserve">. </w:t>
      </w:r>
      <w:r>
        <w:rPr>
          <w:bCs/>
          <w:szCs w:val="20"/>
          <w:lang w:val="en-US"/>
        </w:rPr>
        <w:t>Other thresholds can be chosen as well, d</w:t>
      </w:r>
      <w:r w:rsidRPr="00E22B64">
        <w:rPr>
          <w:bCs/>
          <w:szCs w:val="20"/>
          <w:lang w:val="en-US"/>
        </w:rPr>
        <w:t>epending on the desired trade-off between</w:t>
      </w:r>
      <w:r w:rsidRPr="00E22B64">
        <w:rPr>
          <w:szCs w:val="20"/>
        </w:rPr>
        <w:t xml:space="preserve"> sensitivity and </w:t>
      </w:r>
      <w:r>
        <w:rPr>
          <w:szCs w:val="20"/>
        </w:rPr>
        <w:t xml:space="preserve">false positive rate </w:t>
      </w:r>
      <w:r w:rsidRPr="00E22B64">
        <w:rPr>
          <w:szCs w:val="20"/>
        </w:rPr>
        <w:t xml:space="preserve">(see Table </w:t>
      </w:r>
      <w:r w:rsidR="00216DB8">
        <w:rPr>
          <w:szCs w:val="20"/>
        </w:rPr>
        <w:t>1</w:t>
      </w:r>
      <w:r w:rsidRPr="00E22B64">
        <w:rPr>
          <w:szCs w:val="20"/>
        </w:rPr>
        <w:t xml:space="preserve"> and Discussion).</w:t>
      </w:r>
    </w:p>
    <w:p w14:paraId="3E6D913C" w14:textId="77777777" w:rsidR="00E5187C" w:rsidRPr="001A5136" w:rsidRDefault="00E5187C" w:rsidP="00E5187C">
      <w:pPr>
        <w:rPr>
          <w:szCs w:val="20"/>
          <w:lang w:val="en-US"/>
        </w:rPr>
      </w:pPr>
      <w:r>
        <w:rPr>
          <w:szCs w:val="20"/>
          <w:lang w:val="en-US"/>
        </w:rPr>
        <w:t>(2) Confidence score calculation</w:t>
      </w:r>
    </w:p>
    <w:p w14:paraId="0C697DD2" w14:textId="77777777" w:rsidR="00E5187C" w:rsidRPr="00327881" w:rsidRDefault="00E5187C" w:rsidP="00E5187C">
      <w:pPr>
        <w:rPr>
          <w:szCs w:val="20"/>
        </w:rPr>
      </w:pPr>
      <w:r>
        <w:rPr>
          <w:bCs/>
          <w:szCs w:val="20"/>
          <w:lang w:val="en-US"/>
        </w:rPr>
        <w:t xml:space="preserve">After filtering non-characteristic variants, q is compared to all reference samples from R to obtain a pair-wise confidence score. To this end, we model CCL profiles as a set of variants drawn at random from the set of all variants in R and assess the probability of the overlap of variants in q and in each r using an overrepresentation test. </w:t>
      </w:r>
      <w:r>
        <w:rPr>
          <w:szCs w:val="20"/>
        </w:rPr>
        <w:t xml:space="preserve">Let T be the number of variants in R, N be the number of variants in r, n the subset of these also found in q, and k=N-n the number of variants in r not found in q. Then, the probability of a given variant in r to also occur in q is </w:t>
      </w:r>
      <w:proofErr w:type="spellStart"/>
      <w:r>
        <w:rPr>
          <w:szCs w:val="20"/>
        </w:rPr>
        <w:t>p</w:t>
      </w:r>
      <w:r w:rsidRPr="004120DF">
        <w:rPr>
          <w:szCs w:val="20"/>
          <w:vertAlign w:val="subscript"/>
        </w:rPr>
        <w:t>r</w:t>
      </w:r>
      <w:proofErr w:type="spellEnd"/>
      <w:r>
        <w:rPr>
          <w:szCs w:val="20"/>
        </w:rPr>
        <w:t>=N/T. Accordingly, t</w:t>
      </w:r>
      <w:r w:rsidRPr="00376A06">
        <w:rPr>
          <w:szCs w:val="20"/>
          <w:lang w:val="en-US"/>
        </w:rPr>
        <w:t xml:space="preserve">he likelihood to </w:t>
      </w:r>
      <w:r>
        <w:rPr>
          <w:szCs w:val="20"/>
          <w:lang w:val="en-US"/>
        </w:rPr>
        <w:t>miss exactly</w:t>
      </w:r>
      <w:r w:rsidRPr="00376A06">
        <w:rPr>
          <w:szCs w:val="20"/>
          <w:lang w:val="en-US"/>
        </w:rPr>
        <w:t xml:space="preserve"> </w:t>
      </w:r>
      <w:r w:rsidRPr="008B51FB">
        <w:rPr>
          <w:szCs w:val="20"/>
          <w:lang w:val="en-US"/>
        </w:rPr>
        <w:t xml:space="preserve">k variants </w:t>
      </w:r>
      <w:r>
        <w:rPr>
          <w:szCs w:val="20"/>
          <w:lang w:val="en-US"/>
        </w:rPr>
        <w:t xml:space="preserve">from r in q is </w:t>
      </w:r>
    </w:p>
    <w:p w14:paraId="460C9EA8" w14:textId="77777777" w:rsidR="00E5187C" w:rsidRPr="00F46DA6" w:rsidRDefault="0064501A" w:rsidP="00E5187C">
      <w:pPr>
        <w:rPr>
          <w:color w:val="1B1D1F"/>
          <w:szCs w:val="20"/>
          <w:lang w:val="en-US" w:eastAsia="en-US"/>
        </w:rPr>
      </w:pPr>
      <m:oMathPara>
        <m:oMath>
          <m:sSubSup>
            <m:sSubSupPr>
              <m:ctrlPr>
                <w:rPr>
                  <w:rFonts w:ascii="Cambria Math" w:hAnsi="Cambria Math"/>
                  <w:i/>
                  <w:lang w:val="en-US"/>
                </w:rPr>
              </m:ctrlPr>
            </m:sSubSupPr>
            <m:e>
              <m:r>
                <w:rPr>
                  <w:rFonts w:ascii="Cambria Math" w:hAnsi="Cambria Math"/>
                  <w:szCs w:val="20"/>
                  <w:lang w:val="en-US"/>
                </w:rPr>
                <m:t>D</m:t>
              </m:r>
            </m:e>
            <m:sub>
              <m:r>
                <w:rPr>
                  <w:rFonts w:ascii="Cambria Math" w:hAnsi="Cambria Math"/>
                  <w:szCs w:val="20"/>
                  <w:lang w:val="en-US"/>
                </w:rPr>
                <m:t>r</m:t>
              </m:r>
            </m:sub>
            <m:sup>
              <m:r>
                <w:rPr>
                  <w:rFonts w:ascii="Cambria Math" w:hAnsi="Cambria Math"/>
                  <w:szCs w:val="20"/>
                  <w:lang w:val="en-US"/>
                </w:rPr>
                <m:t>k</m:t>
              </m:r>
            </m:sup>
          </m:sSubSup>
          <m:r>
            <m:rPr>
              <m:sty m:val="p"/>
            </m:rPr>
            <w:rPr>
              <w:rFonts w:ascii="Cambria Math" w:hAnsi="Cambria Math" w:cs="Consolas Bold Italic"/>
              <w:color w:val="1B1D1F"/>
              <w:szCs w:val="20"/>
              <w:lang w:val="en-US" w:eastAsia="en-US"/>
            </w:rPr>
            <m:t>=</m:t>
          </m:r>
          <m:d>
            <m:dPr>
              <m:ctrlPr>
                <w:rPr>
                  <w:rFonts w:ascii="Cambria Math" w:hAnsi="Cambria Math"/>
                  <w:color w:val="1B1D1F"/>
                  <w:lang w:val="en-US"/>
                </w:rPr>
              </m:ctrlPr>
            </m:dPr>
            <m:e>
              <m:f>
                <m:fPr>
                  <m:type m:val="noBar"/>
                  <m:ctrlPr>
                    <w:rPr>
                      <w:rFonts w:ascii="Cambria Math" w:hAnsi="Cambria Math"/>
                      <w:color w:val="1B1D1F"/>
                      <w:lang w:val="en-US"/>
                    </w:rPr>
                  </m:ctrlPr>
                </m:fPr>
                <m:num>
                  <m:r>
                    <m:rPr>
                      <m:sty m:val="p"/>
                    </m:rPr>
                    <w:rPr>
                      <w:rFonts w:ascii="Cambria Math" w:hAnsi="Cambria Math" w:cs="Consolas Bold Italic"/>
                      <w:color w:val="1B1D1F"/>
                      <w:szCs w:val="20"/>
                      <w:lang w:val="en-US" w:eastAsia="en-US"/>
                    </w:rPr>
                    <m:t>N</m:t>
                  </m:r>
                </m:num>
                <m:den>
                  <m:r>
                    <m:rPr>
                      <m:sty m:val="p"/>
                    </m:rPr>
                    <w:rPr>
                      <w:rFonts w:ascii="Cambria Math" w:hAnsi="Cambria Math" w:cs="Consolas Bold Italic"/>
                      <w:color w:val="1B1D1F"/>
                      <w:szCs w:val="20"/>
                      <w:lang w:val="en-US" w:eastAsia="en-US"/>
                    </w:rPr>
                    <m:t>k</m:t>
                  </m:r>
                </m:den>
              </m:f>
            </m:e>
          </m:d>
          <m:sSup>
            <m:sSupPr>
              <m:ctrlPr>
                <w:rPr>
                  <w:rFonts w:ascii="Cambria Math" w:hAnsi="Cambria Math"/>
                  <w:i/>
                  <w:color w:val="1B1D1F"/>
                  <w:lang w:val="en-US"/>
                </w:rPr>
              </m:ctrlPr>
            </m:sSupPr>
            <m:e>
              <m:sSub>
                <m:sSubPr>
                  <m:ctrlPr>
                    <w:rPr>
                      <w:rFonts w:ascii="Cambria Math" w:hAnsi="Cambria Math"/>
                      <w:i/>
                      <w:color w:val="1B1D1F"/>
                      <w:lang w:val="en-US"/>
                    </w:rPr>
                  </m:ctrlPr>
                </m:sSubPr>
                <m:e>
                  <m:r>
                    <w:rPr>
                      <w:rFonts w:ascii="Cambria Math" w:hAnsi="Cambria Math" w:cs="Consolas Bold Italic"/>
                      <w:color w:val="1B1D1F"/>
                      <w:szCs w:val="20"/>
                      <w:lang w:val="en-US" w:eastAsia="en-US"/>
                    </w:rPr>
                    <m:t>q</m:t>
                  </m:r>
                </m:e>
                <m:sub>
                  <m:r>
                    <w:rPr>
                      <w:rFonts w:ascii="Cambria Math" w:hAnsi="Cambria Math" w:cs="Consolas Bold Italic"/>
                      <w:color w:val="1B1D1F"/>
                      <w:szCs w:val="20"/>
                      <w:lang w:val="en-US" w:eastAsia="en-US"/>
                    </w:rPr>
                    <m:t>r</m:t>
                  </m:r>
                </m:sub>
              </m:sSub>
            </m:e>
            <m:sup>
              <m:r>
                <w:rPr>
                  <w:rFonts w:ascii="Cambria Math" w:hAnsi="Cambria Math" w:cs="Consolas Bold Italic"/>
                  <w:color w:val="1B1D1F"/>
                  <w:szCs w:val="20"/>
                  <w:lang w:val="en-US" w:eastAsia="en-US"/>
                </w:rPr>
                <m:t>k</m:t>
              </m:r>
            </m:sup>
          </m:sSup>
          <m:sSup>
            <m:sSupPr>
              <m:ctrlPr>
                <w:rPr>
                  <w:rFonts w:ascii="Cambria Math" w:hAnsi="Cambria Math"/>
                  <w:i/>
                  <w:color w:val="1B1D1F"/>
                  <w:lang w:val="en-US"/>
                </w:rPr>
              </m:ctrlPr>
            </m:sSupPr>
            <m:e>
              <m:sSub>
                <m:sSubPr>
                  <m:ctrlPr>
                    <w:rPr>
                      <w:rFonts w:ascii="Cambria Math" w:hAnsi="Cambria Math"/>
                      <w:i/>
                      <w:color w:val="1B1D1F"/>
                      <w:lang w:val="en-US"/>
                    </w:rPr>
                  </m:ctrlPr>
                </m:sSubPr>
                <m:e>
                  <m:r>
                    <w:rPr>
                      <w:rFonts w:ascii="Cambria Math" w:hAnsi="Cambria Math" w:cs="Consolas Bold Italic"/>
                      <w:color w:val="1B1D1F"/>
                      <w:szCs w:val="20"/>
                      <w:lang w:val="en-US" w:eastAsia="en-US"/>
                    </w:rPr>
                    <m:t>p</m:t>
                  </m:r>
                </m:e>
                <m:sub>
                  <m:r>
                    <w:rPr>
                      <w:rFonts w:ascii="Cambria Math" w:hAnsi="Cambria Math" w:cs="Consolas Bold Italic"/>
                      <w:color w:val="1B1D1F"/>
                      <w:szCs w:val="20"/>
                      <w:lang w:val="en-US" w:eastAsia="en-US"/>
                    </w:rPr>
                    <m:t>r</m:t>
                  </m:r>
                </m:sub>
              </m:sSub>
            </m:e>
            <m:sup>
              <m:r>
                <w:rPr>
                  <w:rFonts w:ascii="Cambria Math" w:hAnsi="Cambria Math" w:cs="Consolas Bold Italic"/>
                  <w:color w:val="1B1D1F"/>
                  <w:szCs w:val="20"/>
                  <w:lang w:val="en-US" w:eastAsia="en-US"/>
                </w:rPr>
                <m:t>N-k</m:t>
              </m:r>
            </m:sup>
          </m:sSup>
          <m:r>
            <w:rPr>
              <w:rFonts w:ascii="Cambria Math" w:hAnsi="Cambria Math" w:cs="Consolas Bold Italic"/>
              <w:color w:val="1B1D1F"/>
              <w:szCs w:val="20"/>
              <w:lang w:val="en-US" w:eastAsia="en-US"/>
            </w:rPr>
            <m:t>=</m:t>
          </m:r>
          <m:f>
            <m:fPr>
              <m:ctrlPr>
                <w:rPr>
                  <w:rFonts w:ascii="Cambria Math" w:hAnsi="Cambria Math"/>
                  <w:i/>
                  <w:color w:val="1B1D1F"/>
                  <w:lang w:val="en-US"/>
                </w:rPr>
              </m:ctrlPr>
            </m:fPr>
            <m:num>
              <m:r>
                <w:rPr>
                  <w:rFonts w:ascii="Cambria Math" w:hAnsi="Cambria Math" w:cs="Consolas Bold Italic"/>
                  <w:color w:val="1B1D1F"/>
                  <w:szCs w:val="20"/>
                  <w:lang w:val="en-US" w:eastAsia="en-US"/>
                </w:rPr>
                <m:t>N!</m:t>
              </m:r>
            </m:num>
            <m:den>
              <m:r>
                <w:rPr>
                  <w:rFonts w:ascii="Cambria Math" w:hAnsi="Cambria Math" w:cs="Consolas Bold Italic"/>
                  <w:color w:val="1B1D1F"/>
                  <w:szCs w:val="20"/>
                  <w:lang w:val="en-US" w:eastAsia="en-US"/>
                </w:rPr>
                <m:t>k!</m:t>
              </m:r>
              <m:d>
                <m:dPr>
                  <m:ctrlPr>
                    <w:rPr>
                      <w:rFonts w:ascii="Cambria Math" w:hAnsi="Cambria Math"/>
                      <w:i/>
                      <w:color w:val="1B1D1F"/>
                      <w:lang w:val="en-US"/>
                    </w:rPr>
                  </m:ctrlPr>
                </m:dPr>
                <m:e>
                  <m:r>
                    <w:rPr>
                      <w:rFonts w:ascii="Cambria Math" w:hAnsi="Cambria Math" w:cs="Consolas Bold Italic"/>
                      <w:color w:val="1B1D1F"/>
                      <w:szCs w:val="20"/>
                      <w:lang w:val="en-US" w:eastAsia="en-US"/>
                    </w:rPr>
                    <m:t>N-k</m:t>
                  </m:r>
                </m:e>
              </m:d>
              <m:r>
                <w:rPr>
                  <w:rFonts w:ascii="Cambria Math" w:hAnsi="Cambria Math" w:cs="Consolas Bold Italic"/>
                  <w:color w:val="1B1D1F"/>
                  <w:szCs w:val="20"/>
                  <w:lang w:val="en-US" w:eastAsia="en-US"/>
                </w:rPr>
                <m:t>!</m:t>
              </m:r>
            </m:den>
          </m:f>
          <m:sSup>
            <m:sSupPr>
              <m:ctrlPr>
                <w:rPr>
                  <w:rFonts w:ascii="Cambria Math" w:hAnsi="Cambria Math"/>
                  <w:i/>
                  <w:color w:val="1B1D1F"/>
                  <w:lang w:val="en-US"/>
                </w:rPr>
              </m:ctrlPr>
            </m:sSupPr>
            <m:e>
              <m:sSub>
                <m:sSubPr>
                  <m:ctrlPr>
                    <w:rPr>
                      <w:rFonts w:ascii="Cambria Math" w:hAnsi="Cambria Math"/>
                      <w:i/>
                      <w:color w:val="1B1D1F"/>
                      <w:lang w:val="en-US"/>
                    </w:rPr>
                  </m:ctrlPr>
                </m:sSubPr>
                <m:e>
                  <m:r>
                    <w:rPr>
                      <w:rFonts w:ascii="Cambria Math" w:hAnsi="Cambria Math" w:cs="Consolas Bold Italic"/>
                      <w:color w:val="1B1D1F"/>
                      <w:szCs w:val="20"/>
                      <w:lang w:val="en-US" w:eastAsia="en-US"/>
                    </w:rPr>
                    <m:t>(1-p</m:t>
                  </m:r>
                </m:e>
                <m:sub>
                  <m:r>
                    <w:rPr>
                      <w:rFonts w:ascii="Cambria Math" w:hAnsi="Cambria Math" w:cs="Consolas Bold Italic"/>
                      <w:color w:val="1B1D1F"/>
                      <w:szCs w:val="20"/>
                      <w:lang w:val="en-US" w:eastAsia="en-US"/>
                    </w:rPr>
                    <m:t>r</m:t>
                  </m:r>
                </m:sub>
              </m:sSub>
              <m:r>
                <w:rPr>
                  <w:rFonts w:ascii="Cambria Math" w:hAnsi="Cambria Math"/>
                  <w:color w:val="1B1D1F"/>
                  <w:lang w:val="en-US"/>
                </w:rPr>
                <m:t>)</m:t>
              </m:r>
            </m:e>
            <m:sup>
              <m:r>
                <w:rPr>
                  <w:rFonts w:ascii="Cambria Math" w:hAnsi="Cambria Math" w:cs="Consolas Bold Italic"/>
                  <w:color w:val="1B1D1F"/>
                  <w:szCs w:val="20"/>
                  <w:lang w:val="en-US" w:eastAsia="en-US"/>
                </w:rPr>
                <m:t>k</m:t>
              </m:r>
            </m:sup>
          </m:sSup>
          <m:sSup>
            <m:sSupPr>
              <m:ctrlPr>
                <w:rPr>
                  <w:rFonts w:ascii="Cambria Math" w:hAnsi="Cambria Math"/>
                  <w:i/>
                  <w:color w:val="1B1D1F"/>
                  <w:lang w:val="en-US"/>
                </w:rPr>
              </m:ctrlPr>
            </m:sSupPr>
            <m:e>
              <m:sSub>
                <m:sSubPr>
                  <m:ctrlPr>
                    <w:rPr>
                      <w:rFonts w:ascii="Cambria Math" w:hAnsi="Cambria Math"/>
                      <w:i/>
                      <w:color w:val="1B1D1F"/>
                      <w:lang w:val="en-US"/>
                    </w:rPr>
                  </m:ctrlPr>
                </m:sSubPr>
                <m:e>
                  <m:r>
                    <w:rPr>
                      <w:rFonts w:ascii="Cambria Math" w:hAnsi="Cambria Math" w:cs="Consolas Bold Italic"/>
                      <w:color w:val="1B1D1F"/>
                      <w:szCs w:val="20"/>
                      <w:lang w:val="en-US" w:eastAsia="en-US"/>
                    </w:rPr>
                    <m:t>p</m:t>
                  </m:r>
                </m:e>
                <m:sub>
                  <m:r>
                    <w:rPr>
                      <w:rFonts w:ascii="Cambria Math" w:hAnsi="Cambria Math" w:cs="Consolas Bold Italic"/>
                      <w:color w:val="1B1D1F"/>
                      <w:szCs w:val="20"/>
                      <w:lang w:val="en-US" w:eastAsia="en-US"/>
                    </w:rPr>
                    <m:t>r</m:t>
                  </m:r>
                </m:sub>
              </m:sSub>
            </m:e>
            <m:sup>
              <m:r>
                <w:rPr>
                  <w:rFonts w:ascii="Cambria Math" w:hAnsi="Cambria Math" w:cs="Consolas Bold Italic"/>
                  <w:color w:val="1B1D1F"/>
                  <w:szCs w:val="20"/>
                  <w:lang w:val="en-US" w:eastAsia="en-US"/>
                </w:rPr>
                <m:t>N-k</m:t>
              </m:r>
            </m:sup>
          </m:sSup>
        </m:oMath>
      </m:oMathPara>
    </w:p>
    <w:p w14:paraId="6D2F63CD" w14:textId="14560DDE" w:rsidR="00E5187C" w:rsidRDefault="00E5187C" w:rsidP="00E5187C">
      <w:pPr>
        <w:rPr>
          <w:bCs/>
          <w:szCs w:val="20"/>
          <w:lang w:val="en-US"/>
        </w:rPr>
      </w:pPr>
      <w:r>
        <w:rPr>
          <w:bCs/>
          <w:szCs w:val="20"/>
          <w:lang w:val="en-US"/>
        </w:rPr>
        <w:t xml:space="preserve">Following </w:t>
      </w:r>
      <w:r>
        <w:rPr>
          <w:bCs/>
          <w:szCs w:val="20"/>
          <w:lang w:val="en-US"/>
        </w:rPr>
        <w:fldChar w:fldCharType="begin"/>
      </w:r>
      <w:r w:rsidR="00C464D6">
        <w:rPr>
          <w:bCs/>
          <w:szCs w:val="20"/>
          <w:lang w:val="en-US"/>
        </w:rPr>
        <w:instrText xml:space="preserve"> ADDIN EN.CITE &lt;EndNote&gt;&lt;Cite&gt;&lt;Author&gt;Mi&lt;/Author&gt;&lt;Year&gt;2013&lt;/Year&gt;&lt;RecNum&gt;309&lt;/RecNum&gt;&lt;DisplayText&gt;[24]&lt;/DisplayText&gt;&lt;record&gt;&lt;rec-number&gt;309&lt;/rec-number&gt;&lt;foreign-keys&gt;&lt;key app="EN" db-id="de9dpe0t9tep9aeawsyxfw5asfpfs2e0pszz" timestamp="1474967259"&gt;309&lt;/key&gt;&lt;/foreign-keys&gt;&lt;ref-type name="Journal Article"&gt;17&lt;/ref-type&gt;&lt;contributors&gt;&lt;authors&gt;&lt;author&gt;Mi, H.&lt;/author&gt;&lt;author&gt;Muruganujan, A.&lt;/author&gt;&lt;author&gt;Casagrande, J. T.&lt;/author&gt;&lt;author&gt;Thomas, P. D.&lt;/author&gt;&lt;/authors&gt;&lt;/contributors&gt;&lt;auth-address&gt;Department of Preventive Medicine, Division of Bioinformatics, Keck School of Medicine, University of Southern California, Los Angeles, California, USA. huaiyumi@usc.edu&lt;/auth-address&gt;&lt;titles&gt;&lt;title&gt;Large-scale gene function analysis with the PANTHER classification system&lt;/title&gt;&lt;secondary-title&gt;Nat Protoc&lt;/secondary-title&gt;&lt;/titles&gt;&lt;pages&gt;1551-66&lt;/pages&gt;&lt;volume&gt;8&lt;/volume&gt;&lt;number&gt;8&lt;/number&gt;&lt;keywords&gt;&lt;keyword&gt;Databases, Protein&lt;/keyword&gt;&lt;keyword&gt;Internet&lt;/keyword&gt;&lt;keyword&gt;Molecular Sequence Annotation/*methods&lt;/keyword&gt;&lt;keyword&gt;*Phylogeny&lt;/keyword&gt;&lt;keyword&gt;Proteins/chemistry/*classification&lt;/keyword&gt;&lt;keyword&gt;*Software&lt;/keyword&gt;&lt;keyword&gt;Statistics, Nonparametric&lt;/keyword&gt;&lt;/keywords&gt;&lt;dates&gt;&lt;year&gt;2013&lt;/year&gt;&lt;pub-dates&gt;&lt;date&gt;Aug&lt;/date&gt;&lt;/pub-dates&gt;&lt;/dates&gt;&lt;isbn&gt;1750-2799 (Electronic)&amp;#xD;1750-2799 (Linking)&lt;/isbn&gt;&lt;accession-num&gt;23868073&lt;/accession-num&gt;&lt;urls&gt;&lt;related-urls&gt;&lt;url&gt;https://www.ncbi.nlm.nih.gov/pubmed/23868073&lt;/url&gt;&lt;/related-urls&gt;&lt;/urls&gt;&lt;electronic-resource-num&gt;10.1038/nprot.2013.092&lt;/electronic-resource-num&gt;&lt;/record&gt;&lt;/Cite&gt;&lt;/EndNote&gt;</w:instrText>
      </w:r>
      <w:r>
        <w:rPr>
          <w:bCs/>
          <w:szCs w:val="20"/>
          <w:lang w:val="en-US"/>
        </w:rPr>
        <w:fldChar w:fldCharType="separate"/>
      </w:r>
      <w:r w:rsidR="00C464D6">
        <w:rPr>
          <w:bCs/>
          <w:noProof/>
          <w:szCs w:val="20"/>
          <w:lang w:val="en-US"/>
        </w:rPr>
        <w:t>[24]</w:t>
      </w:r>
      <w:r>
        <w:rPr>
          <w:bCs/>
          <w:szCs w:val="20"/>
          <w:lang w:val="en-US"/>
        </w:rPr>
        <w:fldChar w:fldCharType="end"/>
      </w:r>
      <w:r>
        <w:rPr>
          <w:bCs/>
          <w:szCs w:val="20"/>
          <w:lang w:val="en-US"/>
        </w:rPr>
        <w:t xml:space="preserve">, we next compute a </w:t>
      </w:r>
      <w:r w:rsidRPr="00E22B64">
        <w:rPr>
          <w:bCs/>
          <w:szCs w:val="20"/>
          <w:lang w:val="en-US"/>
        </w:rPr>
        <w:t>p-value</w:t>
      </w:r>
      <w:r>
        <w:rPr>
          <w:bCs/>
          <w:szCs w:val="20"/>
          <w:lang w:val="en-US"/>
        </w:rPr>
        <w:t xml:space="preserve"> </w:t>
      </w:r>
      <m:oMath>
        <m:sSub>
          <m:sSubPr>
            <m:ctrlPr>
              <w:rPr>
                <w:rFonts w:ascii="Cambria Math" w:hAnsi="Cambria Math"/>
                <w:i/>
                <w:color w:val="1B1D1F"/>
                <w:lang w:val="en-US"/>
              </w:rPr>
            </m:ctrlPr>
          </m:sSubPr>
          <m:e>
            <m:acc>
              <m:accPr>
                <m:ctrlPr>
                  <w:rPr>
                    <w:rFonts w:ascii="Cambria Math" w:hAnsi="Cambria Math"/>
                    <w:i/>
                    <w:color w:val="1B1D1F"/>
                    <w:lang w:val="en-US"/>
                  </w:rPr>
                </m:ctrlPr>
              </m:accPr>
              <m:e>
                <m:r>
                  <w:rPr>
                    <w:rFonts w:ascii="Cambria Math" w:hAnsi="Cambria Math" w:cs="Consolas Bold Italic"/>
                    <w:color w:val="1B1D1F"/>
                    <w:szCs w:val="20"/>
                    <w:lang w:val="en-US" w:eastAsia="en-US"/>
                  </w:rPr>
                  <m:t>p</m:t>
                </m:r>
              </m:e>
            </m:acc>
          </m:e>
          <m:sub>
            <m:r>
              <w:rPr>
                <w:rFonts w:ascii="Cambria Math" w:hAnsi="Cambria Math" w:cs="Consolas Bold Italic"/>
                <w:color w:val="1B1D1F"/>
                <w:szCs w:val="20"/>
                <w:lang w:val="en-US" w:eastAsia="en-US"/>
              </w:rPr>
              <m:t>r</m:t>
            </m:r>
          </m:sub>
        </m:sSub>
      </m:oMath>
      <w:r w:rsidRPr="00E22B64">
        <w:rPr>
          <w:bCs/>
          <w:szCs w:val="20"/>
          <w:lang w:val="en-US"/>
        </w:rPr>
        <w:t xml:space="preserve"> </w:t>
      </w:r>
      <w:r>
        <w:rPr>
          <w:bCs/>
          <w:szCs w:val="20"/>
          <w:lang w:val="en-US"/>
        </w:rPr>
        <w:t>by summing up the probabilities to miss up to k variants.</w:t>
      </w:r>
    </w:p>
    <w:p w14:paraId="4E14A855" w14:textId="77777777" w:rsidR="00E5187C" w:rsidRPr="00F46DA6" w:rsidRDefault="0064501A" w:rsidP="00E5187C">
      <w:pPr>
        <w:rPr>
          <w:color w:val="1B1D1F"/>
          <w:szCs w:val="20"/>
          <w:lang w:val="en-US" w:eastAsia="en-US"/>
        </w:rPr>
      </w:pPr>
      <m:oMathPara>
        <m:oMath>
          <m:sSub>
            <m:sSubPr>
              <m:ctrlPr>
                <w:rPr>
                  <w:rFonts w:ascii="Cambria Math" w:hAnsi="Cambria Math"/>
                  <w:i/>
                  <w:color w:val="1B1D1F"/>
                  <w:lang w:val="en-US"/>
                </w:rPr>
              </m:ctrlPr>
            </m:sSubPr>
            <m:e>
              <m:acc>
                <m:accPr>
                  <m:ctrlPr>
                    <w:rPr>
                      <w:rFonts w:ascii="Cambria Math" w:hAnsi="Cambria Math"/>
                      <w:i/>
                      <w:color w:val="1B1D1F"/>
                      <w:lang w:val="en-US"/>
                    </w:rPr>
                  </m:ctrlPr>
                </m:accPr>
                <m:e>
                  <m:r>
                    <w:rPr>
                      <w:rFonts w:ascii="Cambria Math" w:hAnsi="Cambria Math" w:cs="Consolas Bold Italic"/>
                      <w:color w:val="1B1D1F"/>
                      <w:szCs w:val="20"/>
                      <w:lang w:val="en-US" w:eastAsia="en-US"/>
                    </w:rPr>
                    <m:t>p</m:t>
                  </m:r>
                </m:e>
              </m:acc>
            </m:e>
            <m:sub>
              <m:r>
                <w:rPr>
                  <w:rFonts w:ascii="Cambria Math" w:hAnsi="Cambria Math" w:cs="Consolas Bold Italic"/>
                  <w:color w:val="1B1D1F"/>
                  <w:szCs w:val="20"/>
                  <w:lang w:val="en-US" w:eastAsia="en-US"/>
                </w:rPr>
                <m:t>r</m:t>
              </m:r>
            </m:sub>
          </m:sSub>
          <m:r>
            <w:rPr>
              <w:rFonts w:ascii="Cambria Math" w:hAnsi="Cambria Math" w:cs="Consolas Bold Italic"/>
              <w:color w:val="1B1D1F"/>
              <w:szCs w:val="20"/>
              <w:lang w:val="en-US" w:eastAsia="en-US"/>
            </w:rPr>
            <m:t>=</m:t>
          </m:r>
          <m:nary>
            <m:naryPr>
              <m:chr m:val="∑"/>
              <m:limLoc m:val="undOvr"/>
              <m:ctrlPr>
                <w:rPr>
                  <w:rFonts w:ascii="Cambria Math" w:hAnsi="Cambria Math"/>
                  <w:i/>
                </w:rPr>
              </m:ctrlPr>
            </m:naryPr>
            <m:sub>
              <m:r>
                <w:rPr>
                  <w:rFonts w:ascii="Cambria Math" w:hAnsi="Cambria Math"/>
                  <w:szCs w:val="20"/>
                </w:rPr>
                <m:t>N-n=k</m:t>
              </m:r>
            </m:sub>
            <m:sup>
              <m:r>
                <w:rPr>
                  <w:rFonts w:ascii="Cambria Math" w:hAnsi="Cambria Math"/>
                  <w:szCs w:val="20"/>
                </w:rPr>
                <m:t>N</m:t>
              </m:r>
            </m:sup>
            <m:e>
              <m:sSubSup>
                <m:sSubSupPr>
                  <m:ctrlPr>
                    <w:rPr>
                      <w:rFonts w:ascii="Cambria Math" w:hAnsi="Cambria Math"/>
                      <w:i/>
                      <w:lang w:val="en-US"/>
                    </w:rPr>
                  </m:ctrlPr>
                </m:sSubSupPr>
                <m:e>
                  <m:r>
                    <w:rPr>
                      <w:rFonts w:ascii="Cambria Math" w:hAnsi="Cambria Math"/>
                      <w:szCs w:val="20"/>
                      <w:lang w:val="en-US"/>
                    </w:rPr>
                    <m:t>D</m:t>
                  </m:r>
                </m:e>
                <m:sub>
                  <m:r>
                    <w:rPr>
                      <w:rFonts w:ascii="Cambria Math" w:hAnsi="Cambria Math"/>
                      <w:szCs w:val="20"/>
                      <w:lang w:val="en-US"/>
                    </w:rPr>
                    <m:t>r</m:t>
                  </m:r>
                </m:sub>
                <m:sup>
                  <m:r>
                    <w:rPr>
                      <w:rFonts w:ascii="Cambria Math" w:hAnsi="Cambria Math"/>
                      <w:szCs w:val="20"/>
                      <w:lang w:val="en-US"/>
                    </w:rPr>
                    <m:t>k</m:t>
                  </m:r>
                </m:sup>
              </m:sSubSup>
            </m:e>
          </m:nary>
        </m:oMath>
      </m:oMathPara>
    </w:p>
    <w:p w14:paraId="098A9E46" w14:textId="22ED2A6A" w:rsidR="00E5187C" w:rsidRPr="008B51FB" w:rsidRDefault="0064501A" w:rsidP="00E5187C">
      <w:pPr>
        <w:rPr>
          <w:bCs/>
          <w:szCs w:val="20"/>
          <w:lang w:val="en-US"/>
        </w:rPr>
      </w:pPr>
      <m:oMath>
        <m:sSub>
          <m:sSubPr>
            <m:ctrlPr>
              <w:rPr>
                <w:rFonts w:ascii="Cambria Math" w:hAnsi="Cambria Math"/>
                <w:i/>
                <w:color w:val="1B1D1F"/>
                <w:lang w:val="en-US"/>
              </w:rPr>
            </m:ctrlPr>
          </m:sSubPr>
          <m:e>
            <m:acc>
              <m:accPr>
                <m:ctrlPr>
                  <w:rPr>
                    <w:rFonts w:ascii="Cambria Math" w:hAnsi="Cambria Math"/>
                    <w:i/>
                    <w:color w:val="1B1D1F"/>
                    <w:lang w:val="en-US"/>
                  </w:rPr>
                </m:ctrlPr>
              </m:accPr>
              <m:e>
                <m:r>
                  <w:rPr>
                    <w:rFonts w:ascii="Cambria Math" w:hAnsi="Cambria Math" w:cs="Consolas Bold Italic"/>
                    <w:color w:val="1B1D1F"/>
                    <w:szCs w:val="20"/>
                    <w:lang w:val="en-US" w:eastAsia="en-US"/>
                  </w:rPr>
                  <m:t>p</m:t>
                </m:r>
              </m:e>
            </m:acc>
          </m:e>
          <m:sub>
            <m:r>
              <w:rPr>
                <w:rFonts w:ascii="Cambria Math" w:hAnsi="Cambria Math" w:cs="Consolas Bold Italic"/>
                <w:color w:val="1B1D1F"/>
                <w:szCs w:val="20"/>
                <w:lang w:val="en-US" w:eastAsia="en-US"/>
              </w:rPr>
              <m:t>r</m:t>
            </m:r>
          </m:sub>
        </m:sSub>
      </m:oMath>
      <w:r w:rsidR="00E5187C" w:rsidRPr="008B51FB">
        <w:rPr>
          <w:bCs/>
          <w:szCs w:val="20"/>
          <w:lang w:val="en-US"/>
        </w:rPr>
        <w:t xml:space="preserve"> </w:t>
      </w:r>
      <w:proofErr w:type="gramStart"/>
      <w:r w:rsidR="00E5187C">
        <w:rPr>
          <w:bCs/>
          <w:szCs w:val="20"/>
          <w:lang w:val="en-US"/>
        </w:rPr>
        <w:t>is</w:t>
      </w:r>
      <w:proofErr w:type="gramEnd"/>
      <w:r w:rsidR="00E5187C">
        <w:rPr>
          <w:bCs/>
          <w:szCs w:val="20"/>
          <w:lang w:val="en-US"/>
        </w:rPr>
        <w:t xml:space="preserve"> </w:t>
      </w:r>
      <w:r w:rsidR="00E5187C" w:rsidRPr="008B51FB">
        <w:rPr>
          <w:bCs/>
          <w:szCs w:val="20"/>
          <w:lang w:val="en-US"/>
        </w:rPr>
        <w:t xml:space="preserve">the probability </w:t>
      </w:r>
      <w:r w:rsidR="00E5187C" w:rsidRPr="008B51FB">
        <w:rPr>
          <w:szCs w:val="20"/>
          <w:lang w:val="en-US"/>
        </w:rPr>
        <w:t xml:space="preserve">to commit a statistical error of type one when rejecting the null-hypothesis </w:t>
      </w:r>
      <m:oMath>
        <m:sSub>
          <m:sSubPr>
            <m:ctrlPr>
              <w:rPr>
                <w:rFonts w:ascii="Cambria Math" w:hAnsi="Cambria Math"/>
                <w:i/>
                <w:lang w:val="en-US"/>
              </w:rPr>
            </m:ctrlPr>
          </m:sSubPr>
          <m:e>
            <m:r>
              <w:rPr>
                <w:rFonts w:ascii="Cambria Math" w:hAnsi="Cambria Math"/>
                <w:szCs w:val="20"/>
                <w:lang w:val="en-US"/>
              </w:rPr>
              <m:t>H</m:t>
            </m:r>
          </m:e>
          <m:sub>
            <m:r>
              <w:rPr>
                <w:rFonts w:ascii="Cambria Math" w:hAnsi="Cambria Math"/>
                <w:szCs w:val="20"/>
                <w:lang w:val="en-US"/>
              </w:rPr>
              <m:t>0</m:t>
            </m:r>
          </m:sub>
        </m:sSub>
      </m:oMath>
      <w:r w:rsidR="00E5187C">
        <w:rPr>
          <w:lang w:val="en-US"/>
        </w:rPr>
        <w:t xml:space="preserve">, which here </w:t>
      </w:r>
      <w:r w:rsidR="00E5187C">
        <w:rPr>
          <w:szCs w:val="20"/>
          <w:lang w:val="en-US"/>
        </w:rPr>
        <w:t xml:space="preserve">states that </w:t>
      </w:r>
      <w:r w:rsidR="00E5187C">
        <w:rPr>
          <w:bCs/>
          <w:szCs w:val="20"/>
          <w:lang w:val="en-US"/>
        </w:rPr>
        <w:t xml:space="preserve">the k variants missing in q with respect to </w:t>
      </w:r>
      <w:r w:rsidR="00E5187C" w:rsidRPr="00376A06">
        <w:rPr>
          <w:bCs/>
          <w:szCs w:val="20"/>
          <w:lang w:val="en-US"/>
        </w:rPr>
        <w:t xml:space="preserve">r </w:t>
      </w:r>
      <w:r w:rsidR="00E5187C">
        <w:rPr>
          <w:szCs w:val="20"/>
          <w:lang w:val="en-US"/>
        </w:rPr>
        <w:t>are missing because r and q are different CCLs</w:t>
      </w:r>
      <w:r w:rsidR="00E5187C" w:rsidRPr="008B51FB">
        <w:rPr>
          <w:szCs w:val="20"/>
          <w:lang w:val="en-US"/>
        </w:rPr>
        <w:t>.</w:t>
      </w:r>
      <w:r w:rsidR="00E5187C">
        <w:rPr>
          <w:szCs w:val="20"/>
          <w:lang w:val="en-US"/>
        </w:rPr>
        <w:t xml:space="preserve"> The p</w:t>
      </w:r>
      <w:r w:rsidR="00E5187C" w:rsidRPr="00E22B64">
        <w:rPr>
          <w:szCs w:val="20"/>
          <w:lang w:val="en-US"/>
        </w:rPr>
        <w:t xml:space="preserve">-values are corrected for multiple testing with the </w:t>
      </w:r>
      <w:proofErr w:type="spellStart"/>
      <w:r w:rsidR="00E5187C" w:rsidRPr="00E22B64">
        <w:rPr>
          <w:szCs w:val="20"/>
          <w:lang w:val="en-US"/>
        </w:rPr>
        <w:t>Benjamini-Hochberger</w:t>
      </w:r>
      <w:proofErr w:type="spellEnd"/>
      <w:r w:rsidR="00E5187C" w:rsidRPr="00E22B64">
        <w:rPr>
          <w:szCs w:val="20"/>
          <w:lang w:val="en-US"/>
        </w:rPr>
        <w:t xml:space="preserve"> method </w:t>
      </w:r>
      <w:r w:rsidR="00E5187C" w:rsidRPr="00E22B64">
        <w:rPr>
          <w:szCs w:val="20"/>
          <w:lang w:val="en-US"/>
        </w:rPr>
        <w:fldChar w:fldCharType="begin"/>
      </w:r>
      <w:r w:rsidR="00C464D6">
        <w:rPr>
          <w:szCs w:val="20"/>
          <w:lang w:val="en-US"/>
        </w:rPr>
        <w:instrText xml:space="preserve"> ADDIN EN.CITE &lt;EndNote&gt;&lt;Cite&gt;&lt;Author&gt;Benjamini&lt;/Author&gt;&lt;Year&gt;1995&lt;/Year&gt;&lt;RecNum&gt;297&lt;/RecNum&gt;&lt;DisplayText&gt;[25]&lt;/DisplayText&gt;&lt;record&gt;&lt;rec-number&gt;297&lt;/rec-number&gt;&lt;foreign-keys&gt;&lt;key app="EN" db-id="de9dpe0t9tep9aeawsyxfw5asfpfs2e0pszz" timestamp="1464180680"&gt;297&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alt-title&gt;J Roy Stat Soc B Met&lt;/alt-title&gt;&lt;/titles&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E5187C" w:rsidRPr="00E22B64">
        <w:rPr>
          <w:szCs w:val="20"/>
          <w:lang w:val="en-US"/>
        </w:rPr>
        <w:fldChar w:fldCharType="separate"/>
      </w:r>
      <w:r w:rsidR="00C464D6">
        <w:rPr>
          <w:noProof/>
          <w:szCs w:val="20"/>
          <w:lang w:val="en-US"/>
        </w:rPr>
        <w:t>[25]</w:t>
      </w:r>
      <w:r w:rsidR="00E5187C" w:rsidRPr="00E22B64">
        <w:rPr>
          <w:szCs w:val="20"/>
          <w:lang w:val="en-US"/>
        </w:rPr>
        <w:fldChar w:fldCharType="end"/>
      </w:r>
      <w:r w:rsidR="00E5187C">
        <w:rPr>
          <w:szCs w:val="20"/>
          <w:lang w:val="en-US"/>
        </w:rPr>
        <w:t xml:space="preserve">. We use the negative logarithm of the corrected value as the confidence </w:t>
      </w:r>
      <m:oMath>
        <m:sSub>
          <m:sSubPr>
            <m:ctrlPr>
              <w:rPr>
                <w:rFonts w:ascii="Cambria Math" w:hAnsi="Cambria Math"/>
                <w:i/>
                <w:color w:val="1B1D1F"/>
                <w:lang w:val="en-US"/>
              </w:rPr>
            </m:ctrlPr>
          </m:sSubPr>
          <m:e>
            <m:r>
              <w:rPr>
                <w:rFonts w:ascii="Cambria Math" w:hAnsi="Cambria Math" w:cs="Consolas Bold Italic"/>
                <w:color w:val="1B1D1F"/>
                <w:szCs w:val="20"/>
                <w:lang w:val="en-US" w:eastAsia="en-US"/>
              </w:rPr>
              <m:t>c</m:t>
            </m:r>
          </m:e>
          <m:sub>
            <m:r>
              <w:rPr>
                <w:rFonts w:ascii="Cambria Math" w:hAnsi="Cambria Math" w:cs="Consolas Bold Italic"/>
                <w:color w:val="1B1D1F"/>
                <w:szCs w:val="20"/>
                <w:lang w:val="en-US" w:eastAsia="en-US"/>
              </w:rPr>
              <m:t>r</m:t>
            </m:r>
          </m:sub>
        </m:sSub>
        <w:proofErr w:type="gramStart"/>
        <m:r>
          <w:rPr>
            <w:rFonts w:ascii="Cambria Math" w:hAnsi="Cambria Math" w:cs="Consolas Bold Italic"/>
            <w:color w:val="1B1D1F"/>
            <w:szCs w:val="20"/>
            <w:lang w:val="en-US" w:eastAsia="en-US"/>
          </w:rPr>
          <m:t xml:space="preserve"> </m:t>
        </m:r>
      </m:oMath>
      <w:r w:rsidR="00E5187C">
        <w:rPr>
          <w:color w:val="1B1D1F"/>
          <w:szCs w:val="20"/>
          <w:lang w:val="en-US" w:eastAsia="en-US"/>
        </w:rPr>
        <w:t xml:space="preserve"> </w:t>
      </w:r>
      <w:r w:rsidR="00E5187C">
        <w:rPr>
          <w:szCs w:val="20"/>
          <w:lang w:val="en-US"/>
        </w:rPr>
        <w:t>that</w:t>
      </w:r>
      <w:proofErr w:type="gramEnd"/>
      <w:r w:rsidR="00E5187C">
        <w:rPr>
          <w:szCs w:val="20"/>
          <w:lang w:val="en-US"/>
        </w:rPr>
        <w:t xml:space="preserve"> q and r represent the same cell line. We put a threshold on this </w:t>
      </w:r>
      <w:proofErr w:type="gramStart"/>
      <w:r w:rsidR="00E5187C">
        <w:rPr>
          <w:szCs w:val="20"/>
          <w:lang w:val="en-US"/>
        </w:rPr>
        <w:t>score which</w:t>
      </w:r>
      <w:proofErr w:type="gramEnd"/>
      <w:r w:rsidR="00E5187C">
        <w:rPr>
          <w:szCs w:val="20"/>
          <w:lang w:val="en-US"/>
        </w:rPr>
        <w:t xml:space="preserve"> is determined empirically by balancing </w:t>
      </w:r>
      <w:r w:rsidR="00E5187C" w:rsidRPr="00376A06">
        <w:rPr>
          <w:szCs w:val="20"/>
          <w:lang w:val="en-US"/>
        </w:rPr>
        <w:t>sensitivity and specificity</w:t>
      </w:r>
      <w:r w:rsidR="00E5187C">
        <w:rPr>
          <w:szCs w:val="20"/>
          <w:lang w:val="en-US"/>
        </w:rPr>
        <w:t xml:space="preserve"> in our test data (see the ROC-curve in Figure </w:t>
      </w:r>
      <w:r w:rsidR="006B15FA">
        <w:rPr>
          <w:szCs w:val="20"/>
          <w:lang w:val="en-US"/>
        </w:rPr>
        <w:t>4</w:t>
      </w:r>
      <w:r w:rsidR="00E5187C">
        <w:rPr>
          <w:szCs w:val="20"/>
          <w:lang w:val="en-US"/>
        </w:rPr>
        <w:t>)</w:t>
      </w:r>
      <w:r w:rsidR="00E5187C" w:rsidRPr="00376A06">
        <w:rPr>
          <w:szCs w:val="20"/>
          <w:lang w:val="en-US"/>
        </w:rPr>
        <w:t>.</w:t>
      </w:r>
    </w:p>
    <w:p w14:paraId="25E68B4B" w14:textId="77777777" w:rsidR="00E5187C" w:rsidRPr="00E22B64" w:rsidRDefault="00E5187C" w:rsidP="00E5187C">
      <w:pPr>
        <w:rPr>
          <w:szCs w:val="20"/>
          <w:lang w:val="en-US"/>
        </w:rPr>
      </w:pPr>
      <w:r w:rsidRPr="00E22B64">
        <w:rPr>
          <w:szCs w:val="20"/>
          <w:lang w:val="en-US"/>
        </w:rPr>
        <w:lastRenderedPageBreak/>
        <w:t>(</w:t>
      </w:r>
      <w:r>
        <w:rPr>
          <w:szCs w:val="20"/>
          <w:lang w:val="en-US"/>
        </w:rPr>
        <w:t>3</w:t>
      </w:r>
      <w:r w:rsidRPr="00E22B64">
        <w:rPr>
          <w:szCs w:val="20"/>
          <w:lang w:val="en-US"/>
        </w:rPr>
        <w:t>) Quantitative regularization</w:t>
      </w:r>
    </w:p>
    <w:p w14:paraId="187A8800" w14:textId="77777777" w:rsidR="00E5187C" w:rsidRPr="00E22B64" w:rsidRDefault="00E5187C" w:rsidP="00E5187C">
      <w:pPr>
        <w:rPr>
          <w:szCs w:val="20"/>
          <w:lang w:val="en-US"/>
        </w:rPr>
      </w:pPr>
      <w:r>
        <w:rPr>
          <w:szCs w:val="20"/>
          <w:lang w:val="en-US"/>
        </w:rPr>
        <w:t xml:space="preserve">The confidence score derived above is based on the model that </w:t>
      </w:r>
      <w:proofErr w:type="gramStart"/>
      <w:r>
        <w:rPr>
          <w:szCs w:val="20"/>
          <w:lang w:val="en-US"/>
        </w:rPr>
        <w:t>q’s</w:t>
      </w:r>
      <w:proofErr w:type="gramEnd"/>
      <w:r>
        <w:rPr>
          <w:szCs w:val="20"/>
          <w:lang w:val="en-US"/>
        </w:rPr>
        <w:t xml:space="preserve"> and r’s variant profiles were both created by randomly drawing n variants from R. This implies that both profiles are of roughly the same size, a valid assumption when both profiles were obtained using the same sequencing scope. However, if the number of variants in q is much different from the average number of variants in samples from R, this assumption is most likely wrong. This occurs, for instance, if samples in R were </w:t>
      </w:r>
      <w:r w:rsidRPr="00B15F8F">
        <w:rPr>
          <w:szCs w:val="20"/>
          <w:lang w:val="en-US"/>
        </w:rPr>
        <w:t xml:space="preserve">panel-sequenced </w:t>
      </w:r>
      <w:r>
        <w:rPr>
          <w:szCs w:val="20"/>
          <w:lang w:val="en-US"/>
        </w:rPr>
        <w:t>while q was whole-genome sequenced, or if both were whole-genome sequenced, yet all known SNPs were filtered from the profiles in R. In such cases, our confidence will be either overly optimistic (large variant overlap due to a much larger profile of q) or overly pessimistic (low variant profile due to a much smaller profile of q). For correcting for such cases, we model the estimated number of additional variants between q and any r throug</w:t>
      </w:r>
      <w:r w:rsidRPr="00D3174D">
        <w:rPr>
          <w:szCs w:val="20"/>
          <w:lang w:val="en-US"/>
        </w:rPr>
        <w:t xml:space="preserve">h a </w:t>
      </w:r>
      <w:r w:rsidRPr="00536F2A">
        <w:t xml:space="preserve">spuriousness </w:t>
      </w:r>
      <w:r w:rsidRPr="00D3174D">
        <w:rPr>
          <w:szCs w:val="20"/>
          <w:lang w:val="en-US"/>
        </w:rPr>
        <w:t>variabl</w:t>
      </w:r>
      <w:r>
        <w:rPr>
          <w:szCs w:val="20"/>
          <w:lang w:val="en-US"/>
        </w:rPr>
        <w:t xml:space="preserve">e </w:t>
      </w:r>
      <m:oMath>
        <m:r>
          <w:rPr>
            <w:rFonts w:ascii="Cambria Math" w:hAnsi="Cambria Math"/>
            <w:szCs w:val="20"/>
            <w:lang w:val="en-US"/>
          </w:rPr>
          <m:t>SP</m:t>
        </m:r>
        <w:proofErr w:type="gramStart"/>
        <m:r>
          <w:rPr>
            <w:rFonts w:ascii="Cambria Math" w:hAnsi="Cambria Math"/>
            <w:szCs w:val="20"/>
            <w:lang w:val="en-US"/>
          </w:rPr>
          <m:t>,  SP∈</m:t>
        </m:r>
        <w:proofErr w:type="gramEnd"/>
        <m:d>
          <m:dPr>
            <m:begChr m:val="["/>
            <m:endChr m:val="]"/>
            <m:ctrlPr>
              <w:rPr>
                <w:rFonts w:ascii="Cambria Math" w:hAnsi="Cambria Math"/>
                <w:i/>
                <w:szCs w:val="20"/>
                <w:lang w:val="en-US"/>
              </w:rPr>
            </m:ctrlPr>
          </m:dPr>
          <m:e>
            <m:r>
              <w:rPr>
                <w:rFonts w:ascii="Cambria Math" w:hAnsi="Cambria Math"/>
                <w:szCs w:val="20"/>
                <w:lang w:val="en-US"/>
              </w:rPr>
              <m:t>0,..,1</m:t>
            </m:r>
          </m:e>
        </m:d>
      </m:oMath>
      <w:r>
        <w:rPr>
          <w:szCs w:val="20"/>
          <w:lang w:val="en-US"/>
        </w:rPr>
        <w:t xml:space="preserve">. </w:t>
      </w:r>
      <m:oMath>
        <m:r>
          <w:rPr>
            <w:rFonts w:ascii="Cambria Math" w:hAnsi="Cambria Math"/>
            <w:szCs w:val="20"/>
            <w:lang w:val="en-US"/>
          </w:rPr>
          <m:t xml:space="preserve">SP </m:t>
        </m:r>
      </m:oMath>
      <w:proofErr w:type="gramStart"/>
      <w:r>
        <w:rPr>
          <w:szCs w:val="20"/>
          <w:lang w:val="en-US"/>
        </w:rPr>
        <w:t>is</w:t>
      </w:r>
      <w:proofErr w:type="gramEnd"/>
      <w:r w:rsidRPr="00B15F8F">
        <w:rPr>
          <w:szCs w:val="20"/>
          <w:lang w:val="en-US"/>
        </w:rPr>
        <w:t xml:space="preserve"> </w:t>
      </w:r>
      <w:r>
        <w:rPr>
          <w:szCs w:val="20"/>
          <w:lang w:val="en-US"/>
        </w:rPr>
        <w:t xml:space="preserve">estimated by the integral of the beta function </w:t>
      </w:r>
      <w:r w:rsidRPr="00B15F8F">
        <w:rPr>
          <w:szCs w:val="20"/>
          <w:lang w:val="en-US"/>
        </w:rPr>
        <w:t xml:space="preserve">with parameters </w:t>
      </w:r>
      <w:proofErr w:type="spellStart"/>
      <w:r w:rsidRPr="00B15F8F">
        <w:rPr>
          <w:szCs w:val="20"/>
          <w:lang w:val="en-US"/>
        </w:rPr>
        <w:t>s</w:t>
      </w:r>
      <w:r w:rsidRPr="00B15F8F">
        <w:rPr>
          <w:szCs w:val="20"/>
          <w:vertAlign w:val="subscript"/>
          <w:lang w:val="en-US"/>
        </w:rPr>
        <w:t>max</w:t>
      </w:r>
      <w:proofErr w:type="spellEnd"/>
      <w:r w:rsidRPr="00B15F8F">
        <w:rPr>
          <w:szCs w:val="20"/>
          <w:lang w:val="en-US"/>
        </w:rPr>
        <w:t xml:space="preserve"> and </w:t>
      </w:r>
      <w:proofErr w:type="spellStart"/>
      <w:r w:rsidRPr="00906BC8">
        <w:rPr>
          <w:szCs w:val="20"/>
          <w:lang w:val="en-US"/>
        </w:rPr>
        <w:t>s</w:t>
      </w:r>
      <w:r w:rsidRPr="00082804">
        <w:rPr>
          <w:szCs w:val="20"/>
          <w:vertAlign w:val="subscript"/>
          <w:lang w:val="en-US"/>
        </w:rPr>
        <w:t>mean</w:t>
      </w:r>
      <w:proofErr w:type="spellEnd"/>
      <w:r>
        <w:rPr>
          <w:szCs w:val="20"/>
          <w:lang w:val="en-US"/>
        </w:rPr>
        <w:t>, where</w:t>
      </w:r>
      <w:r w:rsidRPr="00082804">
        <w:rPr>
          <w:szCs w:val="20"/>
          <w:lang w:val="en-US"/>
        </w:rPr>
        <w:t xml:space="preserve"> </w:t>
      </w:r>
      <w:proofErr w:type="spellStart"/>
      <w:r w:rsidRPr="00082804">
        <w:rPr>
          <w:szCs w:val="20"/>
          <w:lang w:val="en-US"/>
        </w:rPr>
        <w:t>s</w:t>
      </w:r>
      <w:r w:rsidRPr="00082804">
        <w:rPr>
          <w:szCs w:val="20"/>
          <w:vertAlign w:val="subscript"/>
          <w:lang w:val="en-US"/>
        </w:rPr>
        <w:t>max</w:t>
      </w:r>
      <w:proofErr w:type="spellEnd"/>
      <w:r w:rsidRPr="00082804">
        <w:rPr>
          <w:szCs w:val="20"/>
          <w:lang w:val="en-US"/>
        </w:rPr>
        <w:t xml:space="preserve"> is the </w:t>
      </w:r>
      <w:r>
        <w:rPr>
          <w:szCs w:val="20"/>
          <w:lang w:val="en-US"/>
        </w:rPr>
        <w:t xml:space="preserve">maximal number of shared variants between q and any sample from r, and </w:t>
      </w:r>
      <w:proofErr w:type="spellStart"/>
      <w:r w:rsidRPr="00082804">
        <w:rPr>
          <w:szCs w:val="20"/>
          <w:lang w:val="en-US"/>
        </w:rPr>
        <w:t>s</w:t>
      </w:r>
      <w:r w:rsidRPr="00082804">
        <w:rPr>
          <w:szCs w:val="20"/>
          <w:vertAlign w:val="subscript"/>
          <w:lang w:val="en-US"/>
        </w:rPr>
        <w:t>mean</w:t>
      </w:r>
      <w:proofErr w:type="spellEnd"/>
      <w:r w:rsidRPr="00082804">
        <w:rPr>
          <w:szCs w:val="20"/>
          <w:vertAlign w:val="subscript"/>
          <w:lang w:val="en-US"/>
        </w:rPr>
        <w:t xml:space="preserve"> </w:t>
      </w:r>
      <w:r w:rsidRPr="00082804">
        <w:rPr>
          <w:szCs w:val="20"/>
          <w:lang w:val="en-US"/>
        </w:rPr>
        <w:t xml:space="preserve">is the mean of the </w:t>
      </w:r>
      <w:r>
        <w:rPr>
          <w:szCs w:val="20"/>
          <w:lang w:val="en-US"/>
        </w:rPr>
        <w:t xml:space="preserve">number of these </w:t>
      </w:r>
      <w:r w:rsidRPr="00082804">
        <w:rPr>
          <w:szCs w:val="20"/>
          <w:lang w:val="en-US"/>
        </w:rPr>
        <w:t>matches.</w:t>
      </w:r>
      <w:r>
        <w:rPr>
          <w:szCs w:val="20"/>
          <w:lang w:val="en-US"/>
        </w:rPr>
        <w:t xml:space="preserve"> </w:t>
      </w:r>
      <w:r w:rsidRPr="00082804">
        <w:rPr>
          <w:szCs w:val="20"/>
          <w:lang w:val="en-US"/>
        </w:rPr>
        <w:t>The beta function</w:t>
      </w:r>
      <w:r>
        <w:rPr>
          <w:szCs w:val="20"/>
          <w:lang w:val="en-US"/>
        </w:rPr>
        <w:t xml:space="preserve"> has been found to suitably estimate the expected number of additional variants in that it </w:t>
      </w:r>
      <w:r w:rsidRPr="00082804">
        <w:rPr>
          <w:szCs w:val="20"/>
          <w:lang w:val="en-US"/>
        </w:rPr>
        <w:t>is</w:t>
      </w:r>
      <w:r w:rsidRPr="003725AE">
        <w:rPr>
          <w:szCs w:val="20"/>
          <w:lang w:val="en-US"/>
        </w:rPr>
        <w:t xml:space="preserve"> governed (1) by the relative </w:t>
      </w:r>
      <w:r>
        <w:rPr>
          <w:szCs w:val="20"/>
          <w:lang w:val="en-US"/>
        </w:rPr>
        <w:t>number of matches</w:t>
      </w:r>
      <w:r w:rsidRPr="003725AE">
        <w:rPr>
          <w:szCs w:val="20"/>
          <w:lang w:val="en-US"/>
        </w:rPr>
        <w:t xml:space="preserve"> and (2) by the absolute size of </w:t>
      </w:r>
      <w:r>
        <w:rPr>
          <w:szCs w:val="20"/>
          <w:lang w:val="en-US"/>
        </w:rPr>
        <w:t xml:space="preserve">its input-parameters and (3) by its </w:t>
      </w:r>
      <w:proofErr w:type="spellStart"/>
      <w:r>
        <w:rPr>
          <w:szCs w:val="20"/>
          <w:lang w:val="en-US"/>
        </w:rPr>
        <w:t>boundedness</w:t>
      </w:r>
      <w:proofErr w:type="spellEnd"/>
      <w:r>
        <w:rPr>
          <w:szCs w:val="20"/>
          <w:lang w:val="en-US"/>
        </w:rPr>
        <w:t xml:space="preserve"> to [0</w:t>
      </w:r>
      <w:proofErr w:type="gramStart"/>
      <w:r>
        <w:rPr>
          <w:szCs w:val="20"/>
          <w:lang w:val="en-US"/>
        </w:rPr>
        <w:t>,..,</w:t>
      </w:r>
      <w:proofErr w:type="gramEnd"/>
      <w:r>
        <w:rPr>
          <w:szCs w:val="20"/>
          <w:lang w:val="en-US"/>
        </w:rPr>
        <w:t>1]</w:t>
      </w:r>
      <w:r w:rsidRPr="003725AE">
        <w:rPr>
          <w:szCs w:val="20"/>
          <w:lang w:val="en-US"/>
        </w:rPr>
        <w:t xml:space="preserve">. </w:t>
      </w:r>
      <w:r>
        <w:rPr>
          <w:szCs w:val="20"/>
          <w:lang w:val="en-US"/>
        </w:rPr>
        <w:t xml:space="preserve">Thereafter, a threshold </w:t>
      </w:r>
      <m:oMath>
        <m:sSub>
          <m:sSubPr>
            <m:ctrlPr>
              <w:rPr>
                <w:rFonts w:ascii="Cambria Math" w:hAnsi="Cambria Math"/>
                <w:i/>
                <w:lang w:val="en-US"/>
              </w:rPr>
            </m:ctrlPr>
          </m:sSubPr>
          <m:e>
            <m:r>
              <w:rPr>
                <w:rFonts w:ascii="Cambria Math" w:hAnsi="Cambria Math"/>
                <w:szCs w:val="20"/>
                <w:lang w:val="en-US"/>
              </w:rPr>
              <m:t>M</m:t>
            </m:r>
          </m:e>
          <m:sub>
            <m:r>
              <w:rPr>
                <w:rFonts w:ascii="Cambria Math" w:hAnsi="Cambria Math"/>
                <w:szCs w:val="20"/>
                <w:lang w:val="en-US"/>
              </w:rPr>
              <m:t>min</m:t>
            </m:r>
          </m:sub>
        </m:sSub>
      </m:oMath>
      <w:r w:rsidRPr="00376A06">
        <w:rPr>
          <w:szCs w:val="20"/>
          <w:lang w:val="en-US"/>
        </w:rPr>
        <w:t xml:space="preserve"> </w:t>
      </w:r>
      <w:r>
        <w:rPr>
          <w:szCs w:val="20"/>
          <w:lang w:val="en-US"/>
        </w:rPr>
        <w:t xml:space="preserve">on the acceptable amount of observed unmatched variants </w:t>
      </w:r>
      <w:r w:rsidRPr="008B51FB">
        <w:rPr>
          <w:szCs w:val="20"/>
          <w:lang w:val="en-US"/>
        </w:rPr>
        <w:t>is calculated</w:t>
      </w:r>
      <w:r>
        <w:rPr>
          <w:szCs w:val="20"/>
          <w:lang w:val="en-US"/>
        </w:rPr>
        <w:t xml:space="preserve"> as</w:t>
      </w:r>
    </w:p>
    <w:p w14:paraId="2FC033FB" w14:textId="77777777" w:rsidR="00E5187C" w:rsidRPr="00F46DA6" w:rsidRDefault="0064501A" w:rsidP="00E5187C">
      <w:pPr>
        <w:rPr>
          <w:szCs w:val="20"/>
          <w:lang w:val="en-US"/>
        </w:rPr>
      </w:pPr>
      <m:oMathPara>
        <m:oMath>
          <m:sSub>
            <m:sSubPr>
              <m:ctrlPr>
                <w:rPr>
                  <w:rFonts w:ascii="Cambria Math" w:hAnsi="Cambria Math"/>
                  <w:i/>
                  <w:lang w:val="en-US"/>
                </w:rPr>
              </m:ctrlPr>
            </m:sSubPr>
            <m:e>
              <m:r>
                <w:rPr>
                  <w:rFonts w:ascii="Cambria Math" w:hAnsi="Cambria Math"/>
                  <w:szCs w:val="20"/>
                  <w:lang w:val="en-US"/>
                </w:rPr>
                <m:t>M</m:t>
              </m:r>
            </m:e>
            <m:sub>
              <m:r>
                <w:rPr>
                  <w:rFonts w:ascii="Cambria Math" w:hAnsi="Cambria Math"/>
                  <w:szCs w:val="20"/>
                  <w:lang w:val="en-US"/>
                </w:rPr>
                <m:t>min</m:t>
              </m:r>
            </m:sub>
          </m:sSub>
          <m:r>
            <w:rPr>
              <w:rFonts w:ascii="Cambria Math" w:hAnsi="Cambria Math"/>
              <w:szCs w:val="20"/>
              <w:lang w:val="en-US"/>
            </w:rPr>
            <m:t>=</m:t>
          </m:r>
          <m:d>
            <m:dPr>
              <m:begChr m:val="⌈"/>
              <m:endChr m:val="⌉"/>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szCs w:val="20"/>
                          <w:lang w:val="en-US"/>
                        </w:rPr>
                        <m:t>S</m:t>
                      </m:r>
                    </m:e>
                    <m:sub>
                      <m:r>
                        <w:rPr>
                          <w:rFonts w:ascii="Cambria Math" w:hAnsi="Cambria Math"/>
                          <w:szCs w:val="20"/>
                          <w:lang w:val="en-US"/>
                        </w:rPr>
                        <m:t>mean</m:t>
                      </m:r>
                    </m:sub>
                  </m:sSub>
                  <m:r>
                    <w:rPr>
                      <w:rFonts w:ascii="Cambria Math" w:hAnsi="Cambria Math"/>
                      <w:szCs w:val="20"/>
                      <w:lang w:val="en-US"/>
                    </w:rPr>
                    <m:t>+</m:t>
                  </m:r>
                  <m:sSub>
                    <m:sSubPr>
                      <m:ctrlPr>
                        <w:rPr>
                          <w:rFonts w:ascii="Cambria Math" w:hAnsi="Cambria Math"/>
                          <w:i/>
                          <w:lang w:val="en-US"/>
                        </w:rPr>
                      </m:ctrlPr>
                    </m:sSubPr>
                    <m:e>
                      <m:r>
                        <w:rPr>
                          <w:rFonts w:ascii="Cambria Math" w:hAnsi="Cambria Math"/>
                          <w:szCs w:val="20"/>
                          <w:lang w:val="en-US"/>
                        </w:rPr>
                        <m:t>S</m:t>
                      </m:r>
                    </m:e>
                    <m:sub>
                      <m:r>
                        <w:rPr>
                          <w:rFonts w:ascii="Cambria Math" w:hAnsi="Cambria Math"/>
                          <w:szCs w:val="20"/>
                          <w:lang w:val="en-US"/>
                        </w:rPr>
                        <m:t>max</m:t>
                      </m:r>
                    </m:sub>
                  </m:sSub>
                  <m:r>
                    <w:rPr>
                      <w:rFonts w:ascii="Cambria Math" w:hAnsi="Cambria Math"/>
                      <w:szCs w:val="20"/>
                      <w:lang w:val="en-US"/>
                    </w:rPr>
                    <m:t>*SP</m:t>
                  </m:r>
                </m:num>
                <m:den>
                  <m:r>
                    <w:rPr>
                      <w:rFonts w:ascii="Cambria Math" w:hAnsi="Cambria Math"/>
                      <w:szCs w:val="20"/>
                      <w:lang w:val="en-US"/>
                    </w:rPr>
                    <m:t>(1-SP)</m:t>
                  </m:r>
                </m:den>
              </m:f>
            </m:e>
          </m:d>
        </m:oMath>
      </m:oMathPara>
    </w:p>
    <w:p w14:paraId="7B96DEB3" w14:textId="77777777" w:rsidR="00E5187C" w:rsidRPr="00E22B64" w:rsidRDefault="00E5187C" w:rsidP="00E5187C">
      <w:pPr>
        <w:rPr>
          <w:bCs/>
          <w:szCs w:val="20"/>
        </w:rPr>
      </w:pPr>
      <w:r w:rsidRPr="008B51FB">
        <w:rPr>
          <w:bCs/>
          <w:szCs w:val="20"/>
          <w:lang w:val="en-US"/>
        </w:rPr>
        <w:t xml:space="preserve">If </w:t>
      </w:r>
      <w:r w:rsidRPr="00E22B64">
        <w:rPr>
          <w:bCs/>
          <w:szCs w:val="20"/>
          <w:lang w:val="en-US"/>
        </w:rPr>
        <w:t xml:space="preserve">the confidence score </w:t>
      </w:r>
      <w:r>
        <w:rPr>
          <w:bCs/>
          <w:szCs w:val="20"/>
          <w:lang w:val="en-US"/>
        </w:rPr>
        <w:t xml:space="preserve">threshold </w:t>
      </w:r>
      <w:r w:rsidRPr="00E22B64">
        <w:rPr>
          <w:bCs/>
          <w:szCs w:val="20"/>
          <w:lang w:val="en-US"/>
        </w:rPr>
        <w:t xml:space="preserve">and </w:t>
      </w:r>
      <w:r>
        <w:rPr>
          <w:bCs/>
          <w:szCs w:val="20"/>
          <w:lang w:val="en-US"/>
        </w:rPr>
        <w:t xml:space="preserve">the </w:t>
      </w:r>
      <m:oMath>
        <m:sSub>
          <m:sSubPr>
            <m:ctrlPr>
              <w:rPr>
                <w:rFonts w:ascii="Cambria Math" w:hAnsi="Cambria Math"/>
                <w:i/>
                <w:lang w:val="en-US"/>
              </w:rPr>
            </m:ctrlPr>
          </m:sSubPr>
          <m:e>
            <m:r>
              <w:rPr>
                <w:rFonts w:ascii="Cambria Math" w:hAnsi="Cambria Math"/>
                <w:szCs w:val="20"/>
                <w:lang w:val="en-US"/>
              </w:rPr>
              <m:t>M</m:t>
            </m:r>
          </m:e>
          <m:sub>
            <m:r>
              <w:rPr>
                <w:rFonts w:ascii="Cambria Math" w:hAnsi="Cambria Math"/>
                <w:szCs w:val="20"/>
                <w:lang w:val="en-US"/>
              </w:rPr>
              <m:t>min</m:t>
            </m:r>
          </m:sub>
        </m:sSub>
      </m:oMath>
      <w:r w:rsidRPr="00376A06">
        <w:rPr>
          <w:szCs w:val="20"/>
          <w:lang w:val="en-US"/>
        </w:rPr>
        <w:t xml:space="preserve"> </w:t>
      </w:r>
      <w:r>
        <w:rPr>
          <w:bCs/>
          <w:szCs w:val="20"/>
          <w:lang w:val="en-US"/>
        </w:rPr>
        <w:t xml:space="preserve">threshold </w:t>
      </w:r>
      <w:r w:rsidRPr="00E22B64">
        <w:rPr>
          <w:bCs/>
          <w:szCs w:val="20"/>
          <w:lang w:val="en-US"/>
        </w:rPr>
        <w:t xml:space="preserve">are </w:t>
      </w:r>
      <w:r>
        <w:rPr>
          <w:bCs/>
          <w:szCs w:val="20"/>
          <w:lang w:val="en-US"/>
        </w:rPr>
        <w:t>met</w:t>
      </w:r>
      <w:r w:rsidRPr="00E22B64">
        <w:rPr>
          <w:bCs/>
          <w:szCs w:val="20"/>
          <w:lang w:val="en-US"/>
        </w:rPr>
        <w:t xml:space="preserve">, </w:t>
      </w:r>
      <w:r>
        <w:rPr>
          <w:bCs/>
          <w:szCs w:val="20"/>
          <w:lang w:val="en-US"/>
        </w:rPr>
        <w:t xml:space="preserve">the variant profile of </w:t>
      </w:r>
      <w:r w:rsidRPr="00E22B64">
        <w:rPr>
          <w:bCs/>
          <w:szCs w:val="20"/>
          <w:lang w:val="en-US"/>
        </w:rPr>
        <w:t xml:space="preserve">a reference CCL r is predicted to </w:t>
      </w:r>
      <w:r>
        <w:rPr>
          <w:bCs/>
          <w:szCs w:val="20"/>
          <w:lang w:val="en-US"/>
        </w:rPr>
        <w:t xml:space="preserve">stem from the same cell line as the profile of </w:t>
      </w:r>
      <w:r w:rsidRPr="00E22B64">
        <w:rPr>
          <w:bCs/>
          <w:szCs w:val="20"/>
          <w:lang w:val="en-US"/>
        </w:rPr>
        <w:t>q.</w:t>
      </w:r>
      <w:r>
        <w:rPr>
          <w:bCs/>
          <w:szCs w:val="20"/>
          <w:lang w:val="en-US"/>
        </w:rPr>
        <w:t xml:space="preserve"> Note that this implies that multiple cell lines from the same reference library might be predicted to be identical to q. We find this strategy to have advantages over the option to simply return the best matching reference sample, as we thus (1) do not have to assume a reference library to be duplicate-free, and (b) may also report that none of the reference cell lines to be identical.</w:t>
      </w:r>
    </w:p>
    <w:p w14:paraId="65EA73E8" w14:textId="77777777" w:rsidR="00E5187C" w:rsidRDefault="00E5187C" w:rsidP="00E5187C">
      <w:pPr>
        <w:pStyle w:val="Heading2"/>
      </w:pPr>
      <w:r w:rsidRPr="00A27AE0">
        <w:t>Evaluation</w:t>
      </w:r>
    </w:p>
    <w:p w14:paraId="6E6D8749" w14:textId="69E33D9A" w:rsidR="00E5187C" w:rsidRDefault="00E5187C" w:rsidP="00E5187C">
      <w:pPr>
        <w:rPr>
          <w:i/>
          <w:szCs w:val="20"/>
        </w:rPr>
      </w:pPr>
      <w:r>
        <w:rPr>
          <w:szCs w:val="20"/>
          <w:lang w:val="en-US"/>
        </w:rPr>
        <w:t xml:space="preserve">We benchmarked </w:t>
      </w:r>
      <w:proofErr w:type="spellStart"/>
      <w:r>
        <w:rPr>
          <w:szCs w:val="20"/>
          <w:lang w:val="en-US"/>
        </w:rPr>
        <w:t>Uniquorn</w:t>
      </w:r>
      <w:proofErr w:type="spellEnd"/>
      <w:r>
        <w:rPr>
          <w:szCs w:val="20"/>
          <w:lang w:val="en-US"/>
        </w:rPr>
        <w:t xml:space="preserve"> using all 1988 CCLs from the three datasets described above (see Table 1) as query sample against each of the three reference libraries; thus, we performed 1988*1988 ~ 4E6 comparisons in total. </w:t>
      </w:r>
      <w:r>
        <w:rPr>
          <w:szCs w:val="20"/>
        </w:rPr>
        <w:t xml:space="preserve">A true positive identification was counted when </w:t>
      </w:r>
      <w:proofErr w:type="spellStart"/>
      <w:r>
        <w:rPr>
          <w:szCs w:val="20"/>
        </w:rPr>
        <w:t>Uniquorn</w:t>
      </w:r>
      <w:proofErr w:type="spellEnd"/>
      <w:r>
        <w:rPr>
          <w:szCs w:val="20"/>
        </w:rPr>
        <w:t xml:space="preserve"> predicted that a query was identical to a reference CCLs in accordance with </w:t>
      </w:r>
      <w:r w:rsidR="00D3174D">
        <w:rPr>
          <w:szCs w:val="20"/>
        </w:rPr>
        <w:t xml:space="preserve">a </w:t>
      </w:r>
      <w:r>
        <w:rPr>
          <w:szCs w:val="20"/>
        </w:rPr>
        <w:t>gold standard</w:t>
      </w:r>
      <w:r w:rsidR="00D3174D">
        <w:rPr>
          <w:szCs w:val="20"/>
        </w:rPr>
        <w:t xml:space="preserve"> (see below)</w:t>
      </w:r>
      <w:proofErr w:type="gramStart"/>
      <w:r>
        <w:rPr>
          <w:szCs w:val="20"/>
        </w:rPr>
        <w:t>;</w:t>
      </w:r>
      <w:proofErr w:type="gramEnd"/>
      <w:r>
        <w:rPr>
          <w:szCs w:val="20"/>
        </w:rPr>
        <w:t xml:space="preserve"> analogously for true negatives. A false positive was counted when </w:t>
      </w:r>
      <w:proofErr w:type="spellStart"/>
      <w:r>
        <w:rPr>
          <w:szCs w:val="20"/>
        </w:rPr>
        <w:t>Uniquorn</w:t>
      </w:r>
      <w:proofErr w:type="spellEnd"/>
      <w:r>
        <w:rPr>
          <w:szCs w:val="20"/>
        </w:rPr>
        <w:t xml:space="preserve"> predicted query and reference CCL to be identical but not the gold standard. False negatives were cases were query and reference CCLs were assessed as not being identical by our algorithm but identified as such in the gold standard. </w:t>
      </w:r>
    </w:p>
    <w:p w14:paraId="7AEBECF5" w14:textId="21DF5BD8" w:rsidR="00E5187C" w:rsidRDefault="00E5187C" w:rsidP="00E5187C">
      <w:pPr>
        <w:rPr>
          <w:bCs/>
          <w:szCs w:val="20"/>
        </w:rPr>
      </w:pPr>
      <w:r>
        <w:rPr>
          <w:bCs/>
          <w:szCs w:val="20"/>
        </w:rPr>
        <w:t xml:space="preserve">Note that the maximal number of true positives (TP) per query in this evaluation scheme depends on whether this CCL was present in only one or in more than one datasets (many such cases exist; see Figure </w:t>
      </w:r>
      <w:r w:rsidR="009D3F34">
        <w:rPr>
          <w:bCs/>
          <w:szCs w:val="20"/>
        </w:rPr>
        <w:t>5</w:t>
      </w:r>
      <w:r>
        <w:rPr>
          <w:bCs/>
          <w:szCs w:val="20"/>
        </w:rPr>
        <w:t xml:space="preserve">). If a CCL exists only in a single reference library, only one TP can occur. If it is part of two libraries or has related identified CCLs within the same library, four TPs are possible, since each will </w:t>
      </w:r>
      <w:r>
        <w:rPr>
          <w:bCs/>
          <w:szCs w:val="20"/>
        </w:rPr>
        <w:lastRenderedPageBreak/>
        <w:t>be used as query and should identify both itself and the related sample; for CCL in all three libraries, maximally nine TPs can be found. Using our gold standard, a maximum of 3573 TPs is possible.</w:t>
      </w:r>
    </w:p>
    <w:p w14:paraId="47EE7381" w14:textId="77777777" w:rsidR="00E5187C" w:rsidRPr="00D904F1" w:rsidRDefault="00E5187C" w:rsidP="00E5187C">
      <w:pPr>
        <w:pStyle w:val="Heading2"/>
        <w:rPr>
          <w:lang w:val="en-US"/>
        </w:rPr>
      </w:pPr>
      <w:r>
        <w:t>Gold standard set creation</w:t>
      </w:r>
    </w:p>
    <w:p w14:paraId="21D2097C" w14:textId="0F2DAF62" w:rsidR="00E5187C" w:rsidRDefault="00E5187C" w:rsidP="00E5187C">
      <w:pPr>
        <w:rPr>
          <w:lang w:val="en-US"/>
        </w:rPr>
      </w:pPr>
      <w:r>
        <w:rPr>
          <w:lang w:val="en-US"/>
        </w:rPr>
        <w:t xml:space="preserve">The gold standard defines which pairs of CLs are considered identical within our evaluation. </w:t>
      </w:r>
      <w:r>
        <w:t xml:space="preserve">To create a </w:t>
      </w:r>
      <w:r>
        <w:rPr>
          <w:lang w:val="en-US"/>
        </w:rPr>
        <w:t xml:space="preserve">gold standard we first defined all CCLs with the same regularized name as identical. </w:t>
      </w:r>
      <w:proofErr w:type="gramStart"/>
      <w:r>
        <w:rPr>
          <w:lang w:val="en-US"/>
        </w:rPr>
        <w:t>CCL name</w:t>
      </w:r>
      <w:r w:rsidR="00790ECE">
        <w:rPr>
          <w:lang w:val="en-US"/>
        </w:rPr>
        <w:t>s were</w:t>
      </w:r>
      <w:r>
        <w:rPr>
          <w:lang w:val="en-US"/>
        </w:rPr>
        <w:t xml:space="preserve"> regularized by </w:t>
      </w:r>
      <w:r w:rsidR="004605A3">
        <w:rPr>
          <w:lang w:val="en-US"/>
        </w:rPr>
        <w:t>removing</w:t>
      </w:r>
      <w:r>
        <w:rPr>
          <w:lang w:val="en-US"/>
        </w:rPr>
        <w:t xml:space="preserve"> any non-</w:t>
      </w:r>
      <w:r w:rsidRPr="00D904F1">
        <w:rPr>
          <w:lang w:val="en-US"/>
        </w:rPr>
        <w:t xml:space="preserve">alpha-decimal </w:t>
      </w:r>
      <w:r w:rsidR="001A28EB">
        <w:rPr>
          <w:lang w:val="en-US"/>
        </w:rPr>
        <w:t xml:space="preserve">and </w:t>
      </w:r>
      <w:r w:rsidR="00C537BE">
        <w:rPr>
          <w:lang w:val="en-US"/>
        </w:rPr>
        <w:t>capitalization of all</w:t>
      </w:r>
      <w:r w:rsidR="0040554A">
        <w:rPr>
          <w:lang w:val="en-US"/>
        </w:rPr>
        <w:t xml:space="preserve"> remaining</w:t>
      </w:r>
      <w:r w:rsidR="00BE4F5B">
        <w:rPr>
          <w:lang w:val="en-US"/>
        </w:rPr>
        <w:t xml:space="preserve"> </w:t>
      </w:r>
      <w:r w:rsidR="009557B1">
        <w:rPr>
          <w:lang w:val="en-US"/>
        </w:rPr>
        <w:t>characters</w:t>
      </w:r>
      <w:proofErr w:type="gramEnd"/>
      <w:r>
        <w:rPr>
          <w:lang w:val="en-US"/>
        </w:rPr>
        <w:t xml:space="preserve">. In a second step, we manually confirmed or rejected identity of all CCLs whose names only differ by a small prefix or suffix, such as </w:t>
      </w:r>
      <w:r w:rsidRPr="00D904F1">
        <w:rPr>
          <w:i/>
          <w:lang w:val="en-US"/>
        </w:rPr>
        <w:t xml:space="preserve">MDA-MB-435 </w:t>
      </w:r>
      <w:r w:rsidRPr="00D904F1">
        <w:rPr>
          <w:lang w:val="en-US"/>
        </w:rPr>
        <w:t xml:space="preserve">and </w:t>
      </w:r>
      <w:r w:rsidRPr="00D904F1">
        <w:rPr>
          <w:i/>
          <w:lang w:val="en-US"/>
        </w:rPr>
        <w:t>MDA-MB-435s</w:t>
      </w:r>
      <w:r w:rsidRPr="00D904F1">
        <w:rPr>
          <w:lang w:val="en-US"/>
        </w:rPr>
        <w:t>.</w:t>
      </w:r>
      <w:r>
        <w:rPr>
          <w:lang w:val="en-US"/>
        </w:rPr>
        <w:t xml:space="preserve"> In a third step, we screened the literature for cases were CLs with same regularized name were reported as being different, e.g. </w:t>
      </w:r>
      <w:r w:rsidRPr="002A54C6">
        <w:rPr>
          <w:i/>
          <w:lang w:val="en-US"/>
        </w:rPr>
        <w:t>TT</w:t>
      </w:r>
      <w:r>
        <w:rPr>
          <w:lang w:val="en-US"/>
        </w:rPr>
        <w:t xml:space="preserve"> and </w:t>
      </w:r>
      <w:r w:rsidRPr="002A54C6">
        <w:rPr>
          <w:i/>
          <w:lang w:val="en-US"/>
        </w:rPr>
        <w:t>T.T</w:t>
      </w:r>
      <w:r>
        <w:rPr>
          <w:lang w:val="en-US"/>
        </w:rPr>
        <w:t>, and adapted the gold standard accordingly for these cases.</w:t>
      </w:r>
      <w:r w:rsidRPr="00C42EF2">
        <w:rPr>
          <w:lang w:val="en-US"/>
        </w:rPr>
        <w:t xml:space="preserve"> </w:t>
      </w:r>
      <w:r>
        <w:rPr>
          <w:lang w:val="en-US"/>
        </w:rPr>
        <w:t xml:space="preserve">Note that pairs of identical CCL may be part of the same or of different reference libraries (See Figure </w:t>
      </w:r>
      <w:r w:rsidR="009D3F34">
        <w:rPr>
          <w:lang w:val="en-US"/>
        </w:rPr>
        <w:t>5</w:t>
      </w:r>
      <w:r>
        <w:rPr>
          <w:lang w:val="en-US"/>
        </w:rPr>
        <w:t>).</w:t>
      </w:r>
    </w:p>
    <w:p w14:paraId="11C2A9EC" w14:textId="3B916C6C" w:rsidR="00E5187C" w:rsidRPr="00A34636" w:rsidRDefault="00E5187C" w:rsidP="00E5187C">
      <w:pPr>
        <w:rPr>
          <w:lang w:val="en-US"/>
        </w:rPr>
      </w:pPr>
      <w:r>
        <w:rPr>
          <w:lang w:val="en-US"/>
        </w:rPr>
        <w:t xml:space="preserve">After the evaluation, we furthermore checked all FP predictions to see if these are indeed FPs or errors in the gold standard (see Discussion); one such example is the pair </w:t>
      </w:r>
      <w:r>
        <w:rPr>
          <w:i/>
          <w:lang w:val="en-US"/>
        </w:rPr>
        <w:t>SNB19</w:t>
      </w:r>
      <w:r w:rsidRPr="006056F4">
        <w:rPr>
          <w:i/>
          <w:lang w:val="en-US"/>
        </w:rPr>
        <w:t xml:space="preserve"> </w:t>
      </w:r>
      <w:r w:rsidRPr="00D904F1">
        <w:rPr>
          <w:lang w:val="en-US"/>
        </w:rPr>
        <w:t xml:space="preserve">and </w:t>
      </w:r>
      <w:r>
        <w:rPr>
          <w:i/>
          <w:lang w:val="en-US"/>
        </w:rPr>
        <w:t>U-251</w:t>
      </w:r>
      <w:r w:rsidRPr="00E20C4F">
        <w:rPr>
          <w:lang w:val="en-US"/>
        </w:rPr>
        <w:t>, which have completely different name</w:t>
      </w:r>
      <w:r>
        <w:rPr>
          <w:lang w:val="en-US"/>
        </w:rPr>
        <w:t xml:space="preserve">s but denote </w:t>
      </w:r>
      <w:r w:rsidRPr="00E20C4F">
        <w:rPr>
          <w:lang w:val="en-US"/>
        </w:rPr>
        <w:t xml:space="preserve">the </w:t>
      </w:r>
      <w:r>
        <w:rPr>
          <w:lang w:val="en-US"/>
        </w:rPr>
        <w:t xml:space="preserve">biologically identical </w:t>
      </w:r>
      <w:r w:rsidRPr="00E20C4F">
        <w:rPr>
          <w:lang w:val="en-US"/>
        </w:rPr>
        <w:t>CCL</w:t>
      </w:r>
      <w:r>
        <w:rPr>
          <w:lang w:val="en-US"/>
        </w:rPr>
        <w:t xml:space="preserve"> </w:t>
      </w:r>
      <w:r>
        <w:rPr>
          <w:lang w:val="en-US"/>
        </w:rPr>
        <w:fldChar w:fldCharType="begin"/>
      </w:r>
      <w:r w:rsidR="00CF10B3">
        <w:rPr>
          <w:lang w:val="en-US"/>
        </w:rPr>
        <w:instrText xml:space="preserve"> ADDIN EN.CITE &lt;EndNote&gt;&lt;Cite&gt;&lt;Author&gt;Demichelis&lt;/Author&gt;&lt;Year&gt;2008&lt;/Year&gt;&lt;RecNum&gt;273&lt;/RecNum&gt;&lt;DisplayText&gt;[4]&lt;/DisplayText&gt;&lt;record&gt;&lt;rec-number&gt;273&lt;/rec-number&gt;&lt;foreign-keys&gt;&lt;key app="EN" db-id="de9dpe0t9tep9aeawsyxfw5asfpfs2e0pszz" timestamp="1461163874"&gt;273&lt;/key&gt;&lt;/foreign-keys&gt;&lt;ref-type name="Journal Article"&gt;17&lt;/ref-type&gt;&lt;contributors&gt;&lt;authors&gt;&lt;author&gt;Demichelis, F.&lt;/author&gt;&lt;author&gt;Greulich, H.&lt;/author&gt;&lt;author&gt;Macoska, J. A.&lt;/author&gt;&lt;author&gt;Beroukhim, R.&lt;/author&gt;&lt;author&gt;Sellers, W. R.&lt;/author&gt;&lt;author&gt;Garraway, L.&lt;/author&gt;&lt;author&gt;Rubin, M. A.&lt;/author&gt;&lt;/authors&gt;&lt;/contributors&gt;&lt;auth-address&gt;Department of Pathology, Brigham and Women&amp;apos;s Hospital, Boston, MA, USA.&lt;/auth-address&gt;&lt;titles&gt;&lt;title&gt;SNP panel identification assay (SPIA): a genetic-based assay for the identification of cell lines&lt;/title&gt;&lt;secondary-title&gt;Nucleic Acids Res&lt;/secondary-title&gt;&lt;/titles&gt;&lt;periodical&gt;&lt;full-title&gt;Nucleic Acids Res&lt;/full-title&gt;&lt;/periodical&gt;&lt;pages&gt;2446-56&lt;/pages&gt;&lt;volume&gt;36&lt;/volume&gt;&lt;number&gt;7&lt;/number&gt;&lt;keywords&gt;&lt;keyword&gt;*Cell Line, Tumor&lt;/keyword&gt;&lt;keyword&gt;Data Interpretation, Statistical&lt;/keyword&gt;&lt;keyword&gt;Genome, Human&lt;/keyword&gt;&lt;keyword&gt;Genotype&lt;/keyword&gt;&lt;keyword&gt;Humans&lt;/keyword&gt;&lt;keyword&gt;Oligonucleotide Array Sequence Analysis/*methods&lt;/keyword&gt;&lt;keyword&gt;*Polymorphism, Single Nucleotide&lt;/keyword&gt;&lt;/keywords&gt;&lt;dates&gt;&lt;year&gt;2008&lt;/year&gt;&lt;pub-dates&gt;&lt;date&gt;Apr&lt;/date&gt;&lt;/pub-dates&gt;&lt;/dates&gt;&lt;isbn&gt;1362-4962 (Electronic)&amp;#xD;0305-1048 (Linking)&lt;/isbn&gt;&lt;accession-num&gt;18304946&lt;/accession-num&gt;&lt;urls&gt;&lt;related-urls&gt;&lt;url&gt;http://www.ncbi.nlm.nih.gov/pubmed/18304946&lt;/url&gt;&lt;url&gt;http://www.ncbi.nlm.nih.gov/pmc/articles/PMC2367734/pdf/gkn089.pdf&lt;/url&gt;&lt;/related-urls&gt;&lt;/urls&gt;&lt;custom2&gt;PMC2367734&lt;/custom2&gt;&lt;electronic-resource-num&gt;10.1093/nar/gkn089&lt;/electronic-resource-num&gt;&lt;/record&gt;&lt;/Cite&gt;&lt;/EndNote&gt;</w:instrText>
      </w:r>
      <w:r>
        <w:rPr>
          <w:lang w:val="en-US"/>
        </w:rPr>
        <w:fldChar w:fldCharType="separate"/>
      </w:r>
      <w:r w:rsidR="00CF10B3">
        <w:rPr>
          <w:noProof/>
          <w:lang w:val="en-US"/>
        </w:rPr>
        <w:t>[4]</w:t>
      </w:r>
      <w:r>
        <w:rPr>
          <w:lang w:val="en-US"/>
        </w:rPr>
        <w:fldChar w:fldCharType="end"/>
      </w:r>
      <w:r>
        <w:rPr>
          <w:lang w:val="en-US"/>
        </w:rPr>
        <w:t>. The entire gold standard is available in supplementary material File 1.</w:t>
      </w:r>
    </w:p>
    <w:p w14:paraId="73FD8E56" w14:textId="77777777" w:rsidR="00E5187C" w:rsidRPr="00811F39" w:rsidRDefault="00E5187C" w:rsidP="00E5187C">
      <w:pPr>
        <w:pStyle w:val="Heading2"/>
        <w:rPr>
          <w:lang w:val="en-US"/>
        </w:rPr>
      </w:pPr>
      <w:r w:rsidRPr="00811F39">
        <w:rPr>
          <w:lang w:val="en-US"/>
        </w:rPr>
        <w:t>Implementation</w:t>
      </w:r>
      <w:r>
        <w:rPr>
          <w:lang w:val="en-US"/>
        </w:rPr>
        <w:t xml:space="preserve"> and Availability of Data Sets</w:t>
      </w:r>
    </w:p>
    <w:p w14:paraId="57E2C9E1" w14:textId="4CD13BFF" w:rsidR="00E5187C" w:rsidRPr="00E5187C" w:rsidRDefault="00E5187C" w:rsidP="00E5187C">
      <w:pPr>
        <w:rPr>
          <w:szCs w:val="20"/>
          <w:lang w:val="en-US"/>
        </w:rPr>
      </w:pPr>
      <w:r>
        <w:rPr>
          <w:szCs w:val="20"/>
          <w:lang w:val="en-US"/>
        </w:rPr>
        <w:t>The method was implemented in the freely available R</w:t>
      </w:r>
      <w:r w:rsidRPr="00D904F1">
        <w:rPr>
          <w:szCs w:val="20"/>
          <w:lang w:val="en-US"/>
        </w:rPr>
        <w:t>-</w:t>
      </w:r>
      <w:proofErr w:type="spellStart"/>
      <w:r w:rsidRPr="00D904F1">
        <w:rPr>
          <w:szCs w:val="20"/>
          <w:lang w:val="en-US"/>
        </w:rPr>
        <w:t>Bioconductor</w:t>
      </w:r>
      <w:proofErr w:type="spellEnd"/>
      <w:r w:rsidRPr="00D904F1">
        <w:rPr>
          <w:szCs w:val="20"/>
          <w:lang w:val="en-US"/>
        </w:rPr>
        <w:t xml:space="preserve"> package </w:t>
      </w:r>
      <w:proofErr w:type="spellStart"/>
      <w:r w:rsidRPr="00D904F1">
        <w:rPr>
          <w:i/>
          <w:szCs w:val="20"/>
          <w:lang w:val="en-US"/>
        </w:rPr>
        <w:t>Uniquorn</w:t>
      </w:r>
      <w:proofErr w:type="spellEnd"/>
      <w:r w:rsidRPr="00D904F1">
        <w:rPr>
          <w:szCs w:val="20"/>
          <w:lang w:val="en-US"/>
        </w:rPr>
        <w:t xml:space="preserve">. </w:t>
      </w:r>
      <w:r>
        <w:rPr>
          <w:szCs w:val="20"/>
          <w:lang w:val="en-US"/>
        </w:rPr>
        <w:t xml:space="preserve">The benchmark libraries CCLE and </w:t>
      </w:r>
      <w:r w:rsidR="00E37AFD">
        <w:rPr>
          <w:lang w:val="en-US"/>
        </w:rPr>
        <w:t>COSMIC</w:t>
      </w:r>
      <w:r>
        <w:rPr>
          <w:szCs w:val="20"/>
          <w:lang w:val="en-US"/>
        </w:rPr>
        <w:t xml:space="preserve"> CLP can be freely obtained and used as </w:t>
      </w:r>
      <w:proofErr w:type="spellStart"/>
      <w:r>
        <w:rPr>
          <w:szCs w:val="20"/>
          <w:lang w:val="en-US"/>
        </w:rPr>
        <w:t>Uniquorn</w:t>
      </w:r>
      <w:proofErr w:type="spellEnd"/>
      <w:r>
        <w:rPr>
          <w:szCs w:val="20"/>
          <w:lang w:val="en-US"/>
        </w:rPr>
        <w:t xml:space="preserve"> reference libraries. The </w:t>
      </w:r>
      <w:proofErr w:type="spellStart"/>
      <w:r>
        <w:rPr>
          <w:szCs w:val="20"/>
          <w:lang w:val="en-US"/>
        </w:rPr>
        <w:t>CellMiner</w:t>
      </w:r>
      <w:proofErr w:type="spellEnd"/>
      <w:r>
        <w:rPr>
          <w:szCs w:val="20"/>
          <w:lang w:val="en-US"/>
        </w:rPr>
        <w:t xml:space="preserve"> Project library is included by default. Custom libraries can be created e.g. for identification of proprietary CL samples.</w:t>
      </w:r>
    </w:p>
    <w:p w14:paraId="30AD3EA3" w14:textId="77777777" w:rsidR="000D18F5" w:rsidRDefault="000D18F5" w:rsidP="000D18F5">
      <w:pPr>
        <w:pStyle w:val="Beschriftung2"/>
        <w:rPr>
          <w:rStyle w:val="Strong"/>
          <w:sz w:val="26"/>
          <w:szCs w:val="26"/>
        </w:rPr>
      </w:pPr>
    </w:p>
    <w:p w14:paraId="266228F2" w14:textId="63E0AD58" w:rsidR="0052196B" w:rsidRPr="000D18F5" w:rsidRDefault="000D18F5" w:rsidP="000D18F5">
      <w:pPr>
        <w:pStyle w:val="Beschriftung2"/>
        <w:rPr>
          <w:rStyle w:val="Strong"/>
          <w:sz w:val="26"/>
          <w:szCs w:val="26"/>
        </w:rPr>
      </w:pPr>
      <w:r w:rsidRPr="000D18F5">
        <w:rPr>
          <w:rStyle w:val="Strong"/>
          <w:sz w:val="26"/>
          <w:szCs w:val="26"/>
        </w:rPr>
        <w:t>Author Con</w:t>
      </w:r>
      <w:r w:rsidR="0052196B" w:rsidRPr="000D18F5">
        <w:rPr>
          <w:rStyle w:val="Strong"/>
          <w:sz w:val="26"/>
          <w:szCs w:val="26"/>
        </w:rPr>
        <w:t>tributions</w:t>
      </w:r>
    </w:p>
    <w:p w14:paraId="3D66ED60" w14:textId="77777777" w:rsidR="000D18F5" w:rsidRDefault="000D18F5" w:rsidP="0052196B"/>
    <w:p w14:paraId="176204E3" w14:textId="0FBCBF0B" w:rsidR="0052196B" w:rsidRDefault="0052196B" w:rsidP="0052196B">
      <w:r>
        <w:t>All authors contributed to the manuscript.</w:t>
      </w:r>
    </w:p>
    <w:p w14:paraId="3DC7E449" w14:textId="092885A6" w:rsidR="00855A20" w:rsidRDefault="00855A20" w:rsidP="0019489A">
      <w:pPr>
        <w:pStyle w:val="Heading1"/>
      </w:pPr>
      <w:r w:rsidRPr="00940ED9">
        <w:t>ACKNOWLEDGEMENT</w:t>
      </w:r>
      <w:r w:rsidR="00C01642">
        <w:t>S</w:t>
      </w:r>
    </w:p>
    <w:p w14:paraId="736FB84D" w14:textId="7060153D" w:rsidR="0033684F" w:rsidRDefault="0033684F" w:rsidP="0033684F">
      <w:r>
        <w:t xml:space="preserve">Special gratitude is expressed towards </w:t>
      </w:r>
      <w:proofErr w:type="spellStart"/>
      <w:r>
        <w:t>Dr.</w:t>
      </w:r>
      <w:proofErr w:type="spellEnd"/>
      <w:r>
        <w:t xml:space="preserve"> Bertram Weiss, Bayer Pharmaceuticals</w:t>
      </w:r>
      <w:r w:rsidR="00095514">
        <w:t xml:space="preserve"> PLC</w:t>
      </w:r>
      <w:r w:rsidR="00C355D9">
        <w:t>,</w:t>
      </w:r>
      <w:r w:rsidR="00095514">
        <w:t xml:space="preserve"> </w:t>
      </w:r>
      <w:r w:rsidR="00C355D9">
        <w:t>T</w:t>
      </w:r>
      <w:r w:rsidR="00095514">
        <w:t>arget discovery</w:t>
      </w:r>
      <w:r w:rsidR="001A7CDE">
        <w:t xml:space="preserve"> department</w:t>
      </w:r>
      <w:r w:rsidR="00095514">
        <w:t>,</w:t>
      </w:r>
      <w:r>
        <w:t xml:space="preserve"> for his inspiration and support during the conception of </w:t>
      </w:r>
      <w:r w:rsidR="00F730B5">
        <w:t>this</w:t>
      </w:r>
      <w:r>
        <w:t xml:space="preserve"> Cancer Cell Line identification method.</w:t>
      </w:r>
      <w:r w:rsidR="00E12D4F">
        <w:t xml:space="preserve"> </w:t>
      </w:r>
      <w:proofErr w:type="gramStart"/>
      <w:r w:rsidR="00E12D4F">
        <w:t xml:space="preserve">Further gratitude is expressed for the </w:t>
      </w:r>
      <w:r w:rsidR="004D3046">
        <w:t>support by</w:t>
      </w:r>
      <w:r w:rsidR="00E12D4F">
        <w:t xml:space="preserve"> </w:t>
      </w:r>
      <w:r w:rsidR="00890DB3">
        <w:t>the research groups</w:t>
      </w:r>
      <w:r w:rsidR="00E12D4F">
        <w:t xml:space="preserve"> </w:t>
      </w:r>
      <w:r w:rsidR="00EE770E">
        <w:t xml:space="preserve">Michael </w:t>
      </w:r>
      <w:r w:rsidR="00E12D4F">
        <w:t>Hummel</w:t>
      </w:r>
      <w:r w:rsidR="00585E53">
        <w:t xml:space="preserve"> and </w:t>
      </w:r>
      <w:proofErr w:type="spellStart"/>
      <w:r w:rsidR="00EE770E">
        <w:t>Inge</w:t>
      </w:r>
      <w:proofErr w:type="spellEnd"/>
      <w:r w:rsidR="00DE2C0A">
        <w:t xml:space="preserve"> </w:t>
      </w:r>
      <w:proofErr w:type="spellStart"/>
      <w:r w:rsidR="00585E53">
        <w:t>Tin</w:t>
      </w:r>
      <w:r w:rsidR="00E12D4F">
        <w:t>hofer</w:t>
      </w:r>
      <w:r w:rsidR="00585E53">
        <w:t>-Keilholz</w:t>
      </w:r>
      <w:proofErr w:type="spellEnd"/>
      <w:r w:rsidR="00E12D4F">
        <w:t xml:space="preserve">, </w:t>
      </w:r>
      <w:proofErr w:type="spellStart"/>
      <w:r w:rsidR="00E12D4F">
        <w:t>Charité</w:t>
      </w:r>
      <w:proofErr w:type="spellEnd"/>
      <w:r w:rsidR="00E12D4F">
        <w:t xml:space="preserve"> Berlin</w:t>
      </w:r>
      <w:proofErr w:type="gramEnd"/>
      <w:r w:rsidR="00E12D4F">
        <w:t>.</w:t>
      </w:r>
    </w:p>
    <w:p w14:paraId="768B61B8" w14:textId="58D80073" w:rsidR="000D18F5" w:rsidRPr="001245B2" w:rsidRDefault="000D18F5" w:rsidP="000D18F5">
      <w:pPr>
        <w:pStyle w:val="Beschriftung2"/>
        <w:rPr>
          <w:rStyle w:val="Strong"/>
          <w:sz w:val="28"/>
          <w:szCs w:val="28"/>
        </w:rPr>
      </w:pPr>
      <w:r w:rsidRPr="001245B2">
        <w:rPr>
          <w:rStyle w:val="Strong"/>
          <w:sz w:val="28"/>
          <w:szCs w:val="28"/>
        </w:rPr>
        <w:t>Conflicts of Interest</w:t>
      </w:r>
    </w:p>
    <w:p w14:paraId="675B5250" w14:textId="77777777" w:rsidR="000D18F5" w:rsidRDefault="000D18F5" w:rsidP="000D18F5"/>
    <w:p w14:paraId="60068E3B" w14:textId="29A060A2" w:rsidR="000D18F5" w:rsidRPr="000D18F5" w:rsidRDefault="000D18F5" w:rsidP="000D18F5">
      <w:r w:rsidRPr="000D18F5">
        <w:t>N</w:t>
      </w:r>
      <w:r>
        <w:t>o conflicts of interest exist.</w:t>
      </w:r>
    </w:p>
    <w:p w14:paraId="43C84BD7" w14:textId="1E388407" w:rsidR="001331DE" w:rsidRDefault="00855A20" w:rsidP="00B04D56">
      <w:pPr>
        <w:pStyle w:val="Heading2"/>
      </w:pPr>
      <w:r w:rsidRPr="000D18F5">
        <w:rPr>
          <w:sz w:val="26"/>
        </w:rPr>
        <w:lastRenderedPageBreak/>
        <w:t>FUNDING</w:t>
      </w:r>
      <w:r w:rsidR="00BF221B">
        <w:t>:</w:t>
      </w:r>
    </w:p>
    <w:p w14:paraId="05314585" w14:textId="095CFD34" w:rsidR="003441D6" w:rsidRDefault="00FB2F79" w:rsidP="003441D6">
      <w:r w:rsidRPr="00FB2F79">
        <w:t xml:space="preserve">German Federal Ministry of Education and Research </w:t>
      </w:r>
      <w:r w:rsidR="003441D6">
        <w:t>(</w:t>
      </w:r>
      <w:r w:rsidR="003441D6" w:rsidRPr="003441D6">
        <w:t>BMBF</w:t>
      </w:r>
      <w:r w:rsidR="003441D6">
        <w:t>)</w:t>
      </w:r>
      <w:r w:rsidR="003441D6" w:rsidRPr="003441D6">
        <w:t xml:space="preserve"> </w:t>
      </w:r>
      <w:proofErr w:type="spellStart"/>
      <w:r w:rsidR="003441D6" w:rsidRPr="003441D6">
        <w:t>e</w:t>
      </w:r>
      <w:proofErr w:type="gramStart"/>
      <w:r w:rsidR="003441D6" w:rsidRPr="003441D6">
        <w:t>:Med</w:t>
      </w:r>
      <w:proofErr w:type="spellEnd"/>
      <w:proofErr w:type="gramEnd"/>
      <w:r w:rsidR="003441D6" w:rsidRPr="003441D6">
        <w:t xml:space="preserve"> grant </w:t>
      </w:r>
      <w:proofErr w:type="spellStart"/>
      <w:r w:rsidR="003441D6">
        <w:t>MAPTor</w:t>
      </w:r>
      <w:proofErr w:type="spellEnd"/>
      <w:r w:rsidR="003441D6">
        <w:t xml:space="preserve">-NET </w:t>
      </w:r>
      <w:r w:rsidR="003441D6" w:rsidRPr="003441D6">
        <w:t>-Demonstrators [</w:t>
      </w:r>
      <w:r w:rsidR="003E30D1" w:rsidRPr="003E30D1">
        <w:t>031A426</w:t>
      </w:r>
      <w:r w:rsidR="003E30D1">
        <w:t xml:space="preserve">, </w:t>
      </w:r>
      <w:r w:rsidR="003E30D1" w:rsidRPr="003E30D1">
        <w:t>031A426C</w:t>
      </w:r>
      <w:r w:rsidR="003441D6" w:rsidRPr="003441D6">
        <w:t>]</w:t>
      </w:r>
    </w:p>
    <w:p w14:paraId="7D64EDEC" w14:textId="4E44BA36" w:rsidR="00855A20" w:rsidRPr="00672D13" w:rsidRDefault="00855A20" w:rsidP="003441D6">
      <w:pPr>
        <w:rPr>
          <w:b/>
          <w:sz w:val="26"/>
          <w:szCs w:val="26"/>
        </w:rPr>
      </w:pPr>
      <w:r w:rsidRPr="00672D13">
        <w:rPr>
          <w:b/>
          <w:sz w:val="26"/>
          <w:szCs w:val="26"/>
        </w:rPr>
        <w:t>REFERENCES</w:t>
      </w:r>
    </w:p>
    <w:p w14:paraId="1EB2F740" w14:textId="77777777" w:rsidR="00C464D6" w:rsidRPr="00C464D6" w:rsidRDefault="000A49D6" w:rsidP="00C464D6">
      <w:pPr>
        <w:pStyle w:val="EndNoteBibliography"/>
        <w:spacing w:after="0"/>
        <w:rPr>
          <w:noProof/>
        </w:rPr>
      </w:pPr>
      <w:r>
        <w:rPr>
          <w:szCs w:val="20"/>
        </w:rPr>
        <w:fldChar w:fldCharType="begin"/>
      </w:r>
      <w:r>
        <w:rPr>
          <w:szCs w:val="20"/>
        </w:rPr>
        <w:instrText xml:space="preserve"> ADDIN EN.REFLIST </w:instrText>
      </w:r>
      <w:r>
        <w:rPr>
          <w:szCs w:val="20"/>
        </w:rPr>
        <w:fldChar w:fldCharType="separate"/>
      </w:r>
      <w:r w:rsidR="00C464D6" w:rsidRPr="00C464D6">
        <w:rPr>
          <w:noProof/>
        </w:rPr>
        <w:t>1.</w:t>
      </w:r>
      <w:r w:rsidR="00C464D6" w:rsidRPr="00C464D6">
        <w:rPr>
          <w:noProof/>
        </w:rPr>
        <w:tab/>
        <w:t>Capes-Davis A, Reid YA, Kline MC, Storts DR, Strauss E, Dirks WG, Drexler HG, MacLeod RA, Sykes G, Kohara A, Nakamura Y, Elmore E, Nims RW, Alston-Roberts C, Barallon R, Los GV, et al. Match criteria for human cell line authentication: where do we draw the line? Int J Cancer. 2013; 132(11):2510-2519.</w:t>
      </w:r>
    </w:p>
    <w:p w14:paraId="44F45B0E" w14:textId="77777777" w:rsidR="00C464D6" w:rsidRPr="00C464D6" w:rsidRDefault="00C464D6" w:rsidP="00C464D6">
      <w:pPr>
        <w:pStyle w:val="EndNoteBibliography"/>
        <w:spacing w:after="0"/>
        <w:rPr>
          <w:noProof/>
        </w:rPr>
      </w:pPr>
      <w:r w:rsidRPr="00C464D6">
        <w:rPr>
          <w:noProof/>
        </w:rPr>
        <w:t>2.</w:t>
      </w:r>
      <w:r w:rsidRPr="00C464D6">
        <w:rPr>
          <w:noProof/>
        </w:rPr>
        <w:tab/>
        <w:t>Cancer Cell Line Encyclopedia C and Genomics of Drug Sensitivity in Cancer C. Pharmacogenomic agreement between two cancer cell line data sets. Nature. 2015; 528(7580):84-87.</w:t>
      </w:r>
    </w:p>
    <w:p w14:paraId="2CA338B6" w14:textId="77777777" w:rsidR="00C464D6" w:rsidRPr="00C464D6" w:rsidRDefault="00C464D6" w:rsidP="00C464D6">
      <w:pPr>
        <w:pStyle w:val="EndNoteBibliography"/>
        <w:spacing w:after="0"/>
        <w:rPr>
          <w:noProof/>
        </w:rPr>
      </w:pPr>
      <w:r w:rsidRPr="00C464D6">
        <w:rPr>
          <w:noProof/>
        </w:rPr>
        <w:t>3.</w:t>
      </w:r>
      <w:r w:rsidRPr="00C464D6">
        <w:rPr>
          <w:noProof/>
        </w:rPr>
        <w:tab/>
        <w:t>Castro F, Dirks WG, Fahnrich S, Hotz-Wagenblatt A, Pawlita M and Schmitt M. High-throughput SNP-based authentication of human cell lines. Int J Cancer. 2013; 132(2):308-314.</w:t>
      </w:r>
    </w:p>
    <w:p w14:paraId="4B1C565C" w14:textId="77777777" w:rsidR="00C464D6" w:rsidRPr="00C464D6" w:rsidRDefault="00C464D6" w:rsidP="00C464D6">
      <w:pPr>
        <w:pStyle w:val="EndNoteBibliography"/>
        <w:spacing w:after="0"/>
        <w:rPr>
          <w:noProof/>
        </w:rPr>
      </w:pPr>
      <w:r w:rsidRPr="00C464D6">
        <w:rPr>
          <w:noProof/>
        </w:rPr>
        <w:t>4.</w:t>
      </w:r>
      <w:r w:rsidRPr="00C464D6">
        <w:rPr>
          <w:noProof/>
        </w:rPr>
        <w:tab/>
        <w:t>Demichelis F, Greulich H, Macoska JA, Beroukhim R, Sellers WR, Garraway L and Rubin MA. SNP panel identification assay (SPIA): a genetic-based assay for the identification of cell lines. Nucleic Acids Res. 2008; 36(7):2446-2456.</w:t>
      </w:r>
    </w:p>
    <w:p w14:paraId="13C54A26" w14:textId="77777777" w:rsidR="00C464D6" w:rsidRPr="00C464D6" w:rsidRDefault="00C464D6" w:rsidP="00C464D6">
      <w:pPr>
        <w:pStyle w:val="EndNoteBibliography"/>
        <w:spacing w:after="0"/>
        <w:rPr>
          <w:noProof/>
        </w:rPr>
      </w:pPr>
      <w:r w:rsidRPr="00C464D6">
        <w:rPr>
          <w:noProof/>
        </w:rPr>
        <w:t>5.</w:t>
      </w:r>
      <w:r w:rsidRPr="00C464D6">
        <w:rPr>
          <w:noProof/>
        </w:rPr>
        <w:tab/>
        <w:t>Hu H, Liu X, Jin W, Hilger Ropers H and Wienker TF. Evaluating information content of SNPs for sample-tagging in re-sequencing projects. Sci Rep. 2015; 5:10247.</w:t>
      </w:r>
    </w:p>
    <w:p w14:paraId="2B3C7489" w14:textId="77777777" w:rsidR="00C464D6" w:rsidRPr="00C464D6" w:rsidRDefault="00C464D6" w:rsidP="00C464D6">
      <w:pPr>
        <w:pStyle w:val="EndNoteBibliography"/>
        <w:spacing w:after="0"/>
        <w:rPr>
          <w:noProof/>
        </w:rPr>
      </w:pPr>
      <w:r w:rsidRPr="00C464D6">
        <w:rPr>
          <w:noProof/>
        </w:rPr>
        <w:t>6.</w:t>
      </w:r>
      <w:r w:rsidRPr="00C464D6">
        <w:rPr>
          <w:noProof/>
        </w:rPr>
        <w:tab/>
        <w:t>Masters JR, Thomson JA, Daly-Burns B, Reid YA, Dirks WG, Packer P, Toji LH, Ohno T, Tanabe H, Arlett CF, Kelland LR, Harrison M, Virmani A, Ward TH, Ayres KL and Debenham PG. Short tandem repeat profiling provides an international reference standard for human cell lines. Proc Natl Acad Sci U S A. 2001; 98(14):8012-8017.</w:t>
      </w:r>
    </w:p>
    <w:p w14:paraId="17DBA3ED" w14:textId="77777777" w:rsidR="00C464D6" w:rsidRPr="00C464D6" w:rsidRDefault="00C464D6" w:rsidP="00C464D6">
      <w:pPr>
        <w:pStyle w:val="EndNoteBibliography"/>
        <w:spacing w:after="0"/>
        <w:rPr>
          <w:noProof/>
        </w:rPr>
      </w:pPr>
      <w:r w:rsidRPr="00C464D6">
        <w:rPr>
          <w:noProof/>
        </w:rPr>
        <w:t>7.</w:t>
      </w:r>
      <w:r w:rsidRPr="00C464D6">
        <w:rPr>
          <w:noProof/>
        </w:rPr>
        <w:tab/>
        <w:t>Phuchareon J, Ohta Y, Woo JM, Eisele DW and Tetsu O. Genetic profiling reveals cross-contamination and misidentification of 6 adenoid cystic carcinoma cell lines: ACC2, ACC3, ACCM, ACCNS, ACCS and CAC2. PLoS One. 2009; 4(6):e6040.</w:t>
      </w:r>
    </w:p>
    <w:p w14:paraId="3B7EFA26" w14:textId="77777777" w:rsidR="00C464D6" w:rsidRPr="00C464D6" w:rsidRDefault="00C464D6" w:rsidP="00C464D6">
      <w:pPr>
        <w:pStyle w:val="EndNoteBibliography"/>
        <w:spacing w:after="0"/>
        <w:rPr>
          <w:noProof/>
        </w:rPr>
      </w:pPr>
      <w:r w:rsidRPr="00C464D6">
        <w:rPr>
          <w:noProof/>
        </w:rPr>
        <w:t>8.</w:t>
      </w:r>
      <w:r w:rsidRPr="00C464D6">
        <w:rPr>
          <w:noProof/>
        </w:rPr>
        <w:tab/>
        <w:t>Yu M, Selvaraj SK, Liang-Chu MM, Aghajani S, Busse M, Yuan J, Lee G, Peale F, Klijn C, Bourgon R, Kaminker JS and Neve RM. A resource for cell line authentication, annotation and quality control. Nature. 2015; 520(7547):307-311.</w:t>
      </w:r>
    </w:p>
    <w:p w14:paraId="2DE4E7D0" w14:textId="77777777" w:rsidR="00C464D6" w:rsidRPr="00C464D6" w:rsidRDefault="00C464D6" w:rsidP="00C464D6">
      <w:pPr>
        <w:pStyle w:val="EndNoteBibliography"/>
        <w:spacing w:after="0"/>
        <w:rPr>
          <w:noProof/>
        </w:rPr>
      </w:pPr>
      <w:r w:rsidRPr="00C464D6">
        <w:rPr>
          <w:noProof/>
        </w:rPr>
        <w:t>9.</w:t>
      </w:r>
      <w:r w:rsidRPr="00C464D6">
        <w:rPr>
          <w:noProof/>
        </w:rPr>
        <w:tab/>
        <w:t>Masters JR. Human cancer cell lines: fact and fantasy. Nat Rev Mol Cell Biol. 2000; 1(3):233-236.</w:t>
      </w:r>
    </w:p>
    <w:p w14:paraId="40206EF0" w14:textId="77777777" w:rsidR="00C464D6" w:rsidRPr="00C464D6" w:rsidRDefault="00C464D6" w:rsidP="00C464D6">
      <w:pPr>
        <w:pStyle w:val="EndNoteBibliography"/>
        <w:spacing w:after="0"/>
        <w:rPr>
          <w:noProof/>
        </w:rPr>
      </w:pPr>
      <w:r w:rsidRPr="00C464D6">
        <w:rPr>
          <w:noProof/>
        </w:rPr>
        <w:t>10.</w:t>
      </w:r>
      <w:r w:rsidRPr="00C464D6">
        <w:rPr>
          <w:noProof/>
        </w:rPr>
        <w:tab/>
        <w:t>MacLeod RAF, Dirks WG, Matsuo Y, Kaufmann M, Milch H and Drexler HG. Widespread intraspecies cross-contamination of human tumor cell lines arising at source. International Journal of Cancer. 1999; 83(4):555-563.</w:t>
      </w:r>
    </w:p>
    <w:p w14:paraId="14688CA7" w14:textId="77777777" w:rsidR="00C464D6" w:rsidRPr="00C464D6" w:rsidRDefault="00C464D6" w:rsidP="00C464D6">
      <w:pPr>
        <w:pStyle w:val="EndNoteBibliography"/>
        <w:spacing w:after="0"/>
        <w:rPr>
          <w:noProof/>
        </w:rPr>
      </w:pPr>
      <w:r w:rsidRPr="00C464D6">
        <w:rPr>
          <w:noProof/>
        </w:rPr>
        <w:t>11.</w:t>
      </w:r>
      <w:r w:rsidRPr="00C464D6">
        <w:rPr>
          <w:noProof/>
        </w:rPr>
        <w:tab/>
        <w:t>Ellison G. Further evidence to support the melanocytic origin of MDA-MB-435. Molecular Pathology. 2002; 55(5):294-299.</w:t>
      </w:r>
    </w:p>
    <w:p w14:paraId="01E7BE20" w14:textId="77777777" w:rsidR="00C464D6" w:rsidRPr="00C464D6" w:rsidRDefault="00C464D6" w:rsidP="00C464D6">
      <w:pPr>
        <w:pStyle w:val="EndNoteBibliography"/>
        <w:spacing w:after="0"/>
        <w:rPr>
          <w:noProof/>
        </w:rPr>
      </w:pPr>
      <w:r w:rsidRPr="00C464D6">
        <w:rPr>
          <w:noProof/>
        </w:rPr>
        <w:t>12.</w:t>
      </w:r>
      <w:r w:rsidRPr="00C464D6">
        <w:rPr>
          <w:noProof/>
        </w:rPr>
        <w:tab/>
        <w:t>Barretina J, Caponigro G, Stransky N, Venkatesan K, Margolin AA, Kim S, Wilson CJ, Lehar J, Kryukov GV, Sonkin D, Reddy A, Liu M, Murray L, Berger MF, Monahan JE, Morais P, et al. The Cancer Cell Line Encyclopedia enables predictive modelling of anticancer drug sensitivity. Nature. 2012; 483(7391):603-607.</w:t>
      </w:r>
    </w:p>
    <w:p w14:paraId="7442FA39" w14:textId="77777777" w:rsidR="00C464D6" w:rsidRPr="00C464D6" w:rsidRDefault="00C464D6" w:rsidP="00C464D6">
      <w:pPr>
        <w:pStyle w:val="EndNoteBibliography"/>
        <w:spacing w:after="0"/>
        <w:rPr>
          <w:noProof/>
        </w:rPr>
      </w:pPr>
      <w:r w:rsidRPr="00C464D6">
        <w:rPr>
          <w:noProof/>
        </w:rPr>
        <w:t>13.</w:t>
      </w:r>
      <w:r w:rsidRPr="00C464D6">
        <w:rPr>
          <w:noProof/>
        </w:rPr>
        <w:tab/>
        <w:t>Garnett MJ, Edelman EJ, Heidorn SJ, Greenman CD, Dastur A, Lau KW, Greninger P, Thompson IR, Luo X, Soares J, Liu Q, Iorio F, Surdez D, Chen L, Milano RJ, Bignell GR, et al. Systematic identification of genomic markers of drug sensitivity in cancer cells. Nature. 2012; 483(7391):570-575.</w:t>
      </w:r>
    </w:p>
    <w:p w14:paraId="2028318E" w14:textId="77777777" w:rsidR="00C464D6" w:rsidRPr="00C464D6" w:rsidRDefault="00C464D6" w:rsidP="00C464D6">
      <w:pPr>
        <w:pStyle w:val="EndNoteBibliography"/>
        <w:spacing w:after="0"/>
        <w:rPr>
          <w:noProof/>
        </w:rPr>
      </w:pPr>
      <w:r w:rsidRPr="00C464D6">
        <w:rPr>
          <w:noProof/>
        </w:rPr>
        <w:t>14.</w:t>
      </w:r>
      <w:r w:rsidRPr="00C464D6">
        <w:rPr>
          <w:noProof/>
        </w:rPr>
        <w:tab/>
        <w:t>Iorio F, Knijnenburg TA, Vis DJ, Bignell GR, Menden MP, Schubert M, Aben N, Goncalves E, Barthorpe S, Lightfoot H, Cokelaer T, Greninger P, van Dyk E, Chang H, de Silva H, Heyn H, et al. A Landscape of Pharmacogenomic Interactions in Cancer. Cell. 2016; 166(3):740-754.</w:t>
      </w:r>
    </w:p>
    <w:p w14:paraId="5A84ECC7" w14:textId="77777777" w:rsidR="00C464D6" w:rsidRPr="00C464D6" w:rsidRDefault="00C464D6" w:rsidP="00C464D6">
      <w:pPr>
        <w:pStyle w:val="EndNoteBibliography"/>
        <w:spacing w:after="0"/>
        <w:rPr>
          <w:noProof/>
        </w:rPr>
      </w:pPr>
      <w:r w:rsidRPr="00C464D6">
        <w:rPr>
          <w:noProof/>
        </w:rPr>
        <w:t>15.</w:t>
      </w:r>
      <w:r w:rsidRPr="00C464D6">
        <w:rPr>
          <w:noProof/>
        </w:rPr>
        <w:tab/>
        <w:t>Reinhold WC, Varma S, Sousa F, Sunshine M, Abaan OD, Davis SR, Reinhold SW, Kohn KW, Morris J, Meltzer PS, Doroshow JH and Pommier Y. NCI-60 whole exome sequencing and pharmacological CellMiner analyses. PLoS One. 2014; 9(7):e101670.</w:t>
      </w:r>
    </w:p>
    <w:p w14:paraId="0679E726" w14:textId="77777777" w:rsidR="00C464D6" w:rsidRPr="00C464D6" w:rsidRDefault="00C464D6" w:rsidP="00C464D6">
      <w:pPr>
        <w:pStyle w:val="EndNoteBibliography"/>
        <w:spacing w:after="0"/>
        <w:rPr>
          <w:noProof/>
        </w:rPr>
      </w:pPr>
      <w:r w:rsidRPr="00C464D6">
        <w:rPr>
          <w:noProof/>
        </w:rPr>
        <w:lastRenderedPageBreak/>
        <w:t>16.</w:t>
      </w:r>
      <w:r w:rsidRPr="00C464D6">
        <w:rPr>
          <w:noProof/>
        </w:rPr>
        <w:tab/>
        <w:t>Forbes SA, Beare D, Gunasekaran P, Leung K, Bindal N, Boutselakis H, Ding M, Bamford S, Cole C, Ward S, Kok CY, Jia M, De T, Teague JW, Stratton MR, McDermott U, et al. COSMIC: exploring the world's knowledge of somatic mutations in human cancer. Nucleic Acids Res. 2015; 43(Database issue):D805-811.</w:t>
      </w:r>
    </w:p>
    <w:p w14:paraId="291ABC2F" w14:textId="77777777" w:rsidR="00C464D6" w:rsidRPr="00C464D6" w:rsidRDefault="00C464D6" w:rsidP="00C464D6">
      <w:pPr>
        <w:pStyle w:val="EndNoteBibliography"/>
        <w:spacing w:after="0"/>
        <w:rPr>
          <w:noProof/>
        </w:rPr>
      </w:pPr>
      <w:r w:rsidRPr="00C464D6">
        <w:rPr>
          <w:noProof/>
        </w:rPr>
        <w:t>17.</w:t>
      </w:r>
      <w:r w:rsidRPr="00C464D6">
        <w:rPr>
          <w:noProof/>
        </w:rPr>
        <w:tab/>
        <w:t>Noveski P, Madjunkova S, Sukarova Stefanovska E, Matevska Geshkovska N, Kuzmanovska M, Dimovski A and Plaseska-Karanfilska D. Loss of Y Chromosome in Peripheral Blood of Colorectal and Prostate Cancer Patients. PLoS One. 2016; 11(1):e0146264.</w:t>
      </w:r>
    </w:p>
    <w:p w14:paraId="2AC33B5E" w14:textId="77777777" w:rsidR="00C464D6" w:rsidRPr="00C464D6" w:rsidRDefault="00C464D6" w:rsidP="00C464D6">
      <w:pPr>
        <w:pStyle w:val="EndNoteBibliography"/>
        <w:spacing w:after="0"/>
        <w:rPr>
          <w:noProof/>
        </w:rPr>
      </w:pPr>
      <w:r w:rsidRPr="00C464D6">
        <w:rPr>
          <w:noProof/>
        </w:rPr>
        <w:t>18.</w:t>
      </w:r>
      <w:r w:rsidRPr="00C464D6">
        <w:rPr>
          <w:noProof/>
        </w:rPr>
        <w:tab/>
        <w:t>Hudson AM, Yates T, Li Y, Trotter EW, Fawdar S, Chapman P, Lorigan P, Biankin A, Miller CJ and Brognard J. Discrepancies in cancer genomic sequencing highlight opportunities for driver mutation discovery. Cancer Res. 2014; 74(22):6390-6396.</w:t>
      </w:r>
    </w:p>
    <w:p w14:paraId="2DF7A577" w14:textId="77777777" w:rsidR="00C464D6" w:rsidRPr="00C464D6" w:rsidRDefault="00C464D6" w:rsidP="00C464D6">
      <w:pPr>
        <w:pStyle w:val="EndNoteBibliography"/>
        <w:spacing w:after="0"/>
        <w:rPr>
          <w:noProof/>
        </w:rPr>
      </w:pPr>
      <w:r w:rsidRPr="00C464D6">
        <w:rPr>
          <w:noProof/>
        </w:rPr>
        <w:t>19.</w:t>
      </w:r>
      <w:r w:rsidRPr="00C464D6">
        <w:rPr>
          <w:noProof/>
        </w:rPr>
        <w:tab/>
        <w:t>Alkan C, Coe BP and Eichler EE. Genome structural variation discovery and genotyping. Nat Rev Genet. 2011; 12(5):363-376.</w:t>
      </w:r>
    </w:p>
    <w:p w14:paraId="1739692E" w14:textId="77777777" w:rsidR="00C464D6" w:rsidRPr="00C464D6" w:rsidRDefault="00C464D6" w:rsidP="00C464D6">
      <w:pPr>
        <w:pStyle w:val="EndNoteBibliography"/>
        <w:spacing w:after="0"/>
        <w:rPr>
          <w:noProof/>
        </w:rPr>
      </w:pPr>
      <w:r w:rsidRPr="00C464D6">
        <w:rPr>
          <w:noProof/>
        </w:rPr>
        <w:t>20.</w:t>
      </w:r>
      <w:r w:rsidRPr="00C464D6">
        <w:rPr>
          <w:noProof/>
        </w:rPr>
        <w:tab/>
        <w:t>Li J, Batcha AM, Gruning B and Mansmann UR. An NGS Workflow Blueprint for DNA Sequencing Data and Its Application in Individualized Molecular Oncology. Cancer Inform. 2015; 14(Suppl 5):87-107.</w:t>
      </w:r>
    </w:p>
    <w:p w14:paraId="3C6EC778" w14:textId="77777777" w:rsidR="00C464D6" w:rsidRPr="00C464D6" w:rsidRDefault="00C464D6" w:rsidP="00C464D6">
      <w:pPr>
        <w:pStyle w:val="EndNoteBibliography"/>
        <w:spacing w:after="0"/>
        <w:rPr>
          <w:noProof/>
        </w:rPr>
      </w:pPr>
      <w:r w:rsidRPr="00C464D6">
        <w:rPr>
          <w:noProof/>
        </w:rPr>
        <w:t>21.</w:t>
      </w:r>
      <w:r w:rsidRPr="00C464D6">
        <w:rPr>
          <w:noProof/>
        </w:rPr>
        <w:tab/>
        <w:t>Genomes Project C, Abecasis GR, Auton A, Brooks LD, DePristo MA, Durbin RM, Handsaker RE, Kang HM, Marth GT and McVean GA. An integrated map of genetic variation from 1,092 human genomes. Nature. 2012; 491(7422):56-65.</w:t>
      </w:r>
    </w:p>
    <w:p w14:paraId="4B98F96C" w14:textId="77777777" w:rsidR="00C464D6" w:rsidRPr="00C464D6" w:rsidRDefault="00C464D6" w:rsidP="00C464D6">
      <w:pPr>
        <w:pStyle w:val="EndNoteBibliography"/>
        <w:spacing w:after="0"/>
        <w:rPr>
          <w:noProof/>
        </w:rPr>
      </w:pPr>
      <w:r w:rsidRPr="00C464D6">
        <w:rPr>
          <w:noProof/>
        </w:rPr>
        <w:t>22.</w:t>
      </w:r>
      <w:r w:rsidRPr="00C464D6">
        <w:rPr>
          <w:noProof/>
        </w:rPr>
        <w:tab/>
        <w:t>Tseng PH, Wang YC, Weng SC, Weng JR, Chen CS, Brueggemeier RW, Shapiro CL, Chen CY, Dunn SE, Pollak M and Chen CS. Overcoming trastuzumab resistance in HER2-overexpressing breast cancer cells by using a novel celecoxib-derived phosphoinositide-dependent kinase-1 inhibitor. Mol Pharmacol. 2006; 70(5):1534-1541.</w:t>
      </w:r>
    </w:p>
    <w:p w14:paraId="72A1210B" w14:textId="77777777" w:rsidR="00C464D6" w:rsidRPr="00C464D6" w:rsidRDefault="00C464D6" w:rsidP="00C464D6">
      <w:pPr>
        <w:pStyle w:val="EndNoteBibliography"/>
        <w:spacing w:after="0"/>
        <w:rPr>
          <w:noProof/>
        </w:rPr>
      </w:pPr>
      <w:r w:rsidRPr="00C464D6">
        <w:rPr>
          <w:noProof/>
        </w:rPr>
        <w:t>23.</w:t>
      </w:r>
      <w:r w:rsidRPr="00C464D6">
        <w:rPr>
          <w:noProof/>
        </w:rPr>
        <w:tab/>
        <w:t>Martin P and Papayannopoulou T. HEL cells: a new human erythroleukemia cell line with spontaneous and induced globin expression. Science. 1982; 216(4551):1233-1235.</w:t>
      </w:r>
    </w:p>
    <w:p w14:paraId="0A974320" w14:textId="77777777" w:rsidR="00C464D6" w:rsidRPr="00C464D6" w:rsidRDefault="00C464D6" w:rsidP="00C464D6">
      <w:pPr>
        <w:pStyle w:val="EndNoteBibliography"/>
        <w:spacing w:after="0"/>
        <w:rPr>
          <w:noProof/>
        </w:rPr>
      </w:pPr>
      <w:r w:rsidRPr="00C464D6">
        <w:rPr>
          <w:noProof/>
        </w:rPr>
        <w:t>24.</w:t>
      </w:r>
      <w:r w:rsidRPr="00C464D6">
        <w:rPr>
          <w:noProof/>
        </w:rPr>
        <w:tab/>
        <w:t>Mi H, Muruganujan A, Casagrande JT and Thomas PD. Large-scale gene function analysis with the PANTHER classification system. Nat Protoc. 2013; 8(8):1551-1566.</w:t>
      </w:r>
    </w:p>
    <w:p w14:paraId="04BCA6E5" w14:textId="77777777" w:rsidR="00C464D6" w:rsidRPr="00C464D6" w:rsidRDefault="00C464D6" w:rsidP="00C464D6">
      <w:pPr>
        <w:pStyle w:val="EndNoteBibliography"/>
        <w:rPr>
          <w:noProof/>
        </w:rPr>
      </w:pPr>
      <w:r w:rsidRPr="00C464D6">
        <w:rPr>
          <w:noProof/>
        </w:rPr>
        <w:t>25.</w:t>
      </w:r>
      <w:r w:rsidRPr="00C464D6">
        <w:rPr>
          <w:noProof/>
        </w:rPr>
        <w:tab/>
        <w:t>Benjamini Y and Hochberg Y. Controlling the False Discovery Rate - a Practical and Powerful Approach to Multiple Testing. Journal of the Royal Statistical Society Series B-Methodological. 1995; 57(1):289-300.</w:t>
      </w:r>
    </w:p>
    <w:p w14:paraId="5C164279" w14:textId="67F6DE57" w:rsidR="00A623AF" w:rsidRDefault="000A49D6" w:rsidP="00A623AF">
      <w:pPr>
        <w:spacing w:after="0"/>
        <w:rPr>
          <w:b/>
          <w:bCs/>
          <w:szCs w:val="20"/>
        </w:rPr>
      </w:pPr>
      <w:r>
        <w:rPr>
          <w:szCs w:val="20"/>
        </w:rPr>
        <w:fldChar w:fldCharType="end"/>
      </w:r>
      <w:r w:rsidR="00A623AF" w:rsidRPr="00A623AF">
        <w:rPr>
          <w:b/>
          <w:bCs/>
          <w:szCs w:val="20"/>
        </w:rPr>
        <w:t xml:space="preserve"> </w:t>
      </w:r>
      <w:r w:rsidR="00A623AF" w:rsidRPr="00940ED9">
        <w:rPr>
          <w:b/>
          <w:bCs/>
          <w:szCs w:val="20"/>
        </w:rPr>
        <w:t>TABLE</w:t>
      </w:r>
      <w:r w:rsidR="00182CC1">
        <w:rPr>
          <w:b/>
          <w:bCs/>
          <w:szCs w:val="20"/>
        </w:rPr>
        <w:t>S</w:t>
      </w:r>
      <w:r w:rsidR="00A623AF" w:rsidRPr="00940ED9">
        <w:rPr>
          <w:b/>
          <w:bCs/>
          <w:szCs w:val="20"/>
        </w:rPr>
        <w:t xml:space="preserve"> AND FIGURES LEGENDS</w:t>
      </w:r>
    </w:p>
    <w:p w14:paraId="30C58277" w14:textId="2C79B53C" w:rsidR="00066115" w:rsidRDefault="00066115" w:rsidP="00587F46"/>
    <w:tbl>
      <w:tblPr>
        <w:tblW w:w="6536" w:type="dxa"/>
        <w:tblInd w:w="93" w:type="dxa"/>
        <w:tblLayout w:type="fixed"/>
        <w:tblLook w:val="04A0" w:firstRow="1" w:lastRow="0" w:firstColumn="1" w:lastColumn="0" w:noHBand="0" w:noVBand="1"/>
      </w:tblPr>
      <w:tblGrid>
        <w:gridCol w:w="2850"/>
        <w:gridCol w:w="993"/>
        <w:gridCol w:w="850"/>
        <w:gridCol w:w="992"/>
        <w:gridCol w:w="851"/>
      </w:tblGrid>
      <w:tr w:rsidR="000F7551" w:rsidRPr="00432A7D" w14:paraId="62FFD0DD" w14:textId="77777777" w:rsidTr="001F5779">
        <w:trPr>
          <w:trHeight w:val="320"/>
        </w:trPr>
        <w:tc>
          <w:tcPr>
            <w:tcW w:w="285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4DDE7D5" w14:textId="77777777" w:rsidR="000F7551" w:rsidRPr="00432A7D" w:rsidRDefault="000F7551" w:rsidP="00E13E92">
            <w:pPr>
              <w:spacing w:after="0" w:line="240" w:lineRule="auto"/>
              <w:jc w:val="left"/>
              <w:rPr>
                <w:rFonts w:eastAsia="Times New Roman"/>
                <w:b/>
                <w:bCs/>
                <w:color w:val="000000"/>
                <w:sz w:val="18"/>
                <w:szCs w:val="18"/>
                <w:lang w:val="de-DE" w:eastAsia="en-US"/>
              </w:rPr>
            </w:pPr>
            <w:proofErr w:type="spellStart"/>
            <w:r w:rsidRPr="00432A7D">
              <w:rPr>
                <w:rFonts w:eastAsia="Times New Roman"/>
                <w:b/>
                <w:bCs/>
                <w:color w:val="000000"/>
                <w:sz w:val="18"/>
                <w:szCs w:val="18"/>
                <w:lang w:val="de-DE" w:eastAsia="en-US"/>
              </w:rPr>
              <w:t>Weight</w:t>
            </w:r>
            <w:proofErr w:type="spellEnd"/>
            <w:r w:rsidRPr="00432A7D">
              <w:rPr>
                <w:rFonts w:eastAsia="Times New Roman"/>
                <w:b/>
                <w:bCs/>
                <w:color w:val="000000"/>
                <w:sz w:val="18"/>
                <w:szCs w:val="18"/>
                <w:lang w:val="de-DE" w:eastAsia="en-US"/>
              </w:rPr>
              <w:t xml:space="preserve"> </w:t>
            </w:r>
            <w:proofErr w:type="spellStart"/>
            <w:r w:rsidRPr="00432A7D">
              <w:rPr>
                <w:rFonts w:eastAsia="Times New Roman"/>
                <w:b/>
                <w:bCs/>
                <w:color w:val="000000"/>
                <w:sz w:val="18"/>
                <w:szCs w:val="18"/>
                <w:lang w:val="de-DE" w:eastAsia="en-US"/>
              </w:rPr>
              <w:t>Threshold</w:t>
            </w:r>
            <w:proofErr w:type="spellEnd"/>
          </w:p>
        </w:tc>
        <w:tc>
          <w:tcPr>
            <w:tcW w:w="993" w:type="dxa"/>
            <w:tcBorders>
              <w:top w:val="single" w:sz="8" w:space="0" w:color="auto"/>
              <w:left w:val="nil"/>
              <w:bottom w:val="single" w:sz="8" w:space="0" w:color="auto"/>
              <w:right w:val="single" w:sz="8" w:space="0" w:color="auto"/>
            </w:tcBorders>
            <w:shd w:val="clear" w:color="auto" w:fill="auto"/>
            <w:vAlign w:val="center"/>
            <w:hideMark/>
          </w:tcPr>
          <w:p w14:paraId="6013A906" w14:textId="7573F26F" w:rsidR="000F7551" w:rsidRPr="00432A7D" w:rsidRDefault="000F7551" w:rsidP="00E13E92">
            <w:pPr>
              <w:spacing w:after="0" w:line="240" w:lineRule="auto"/>
              <w:jc w:val="center"/>
              <w:rPr>
                <w:rFonts w:eastAsia="Times New Roman"/>
                <w:b/>
                <w:bCs/>
                <w:color w:val="000000"/>
                <w:sz w:val="18"/>
                <w:szCs w:val="18"/>
                <w:lang w:val="de-DE" w:eastAsia="en-US"/>
              </w:rPr>
            </w:pPr>
            <w:r w:rsidRPr="00432A7D">
              <w:rPr>
                <w:rFonts w:eastAsia="Times New Roman"/>
                <w:b/>
                <w:bCs/>
                <w:color w:val="000000"/>
                <w:sz w:val="18"/>
                <w:szCs w:val="18"/>
                <w:lang w:val="de-DE" w:eastAsia="en-US"/>
              </w:rPr>
              <w:t>1</w:t>
            </w:r>
            <w:r w:rsidR="0070758E">
              <w:rPr>
                <w:rFonts w:eastAsia="Times New Roman"/>
                <w:b/>
                <w:bCs/>
                <w:color w:val="000000"/>
                <w:sz w:val="18"/>
                <w:szCs w:val="18"/>
                <w:lang w:val="de-DE" w:eastAsia="en-US"/>
              </w:rPr>
              <w:t>.0</w:t>
            </w:r>
          </w:p>
        </w:tc>
        <w:tc>
          <w:tcPr>
            <w:tcW w:w="850" w:type="dxa"/>
            <w:tcBorders>
              <w:top w:val="single" w:sz="8" w:space="0" w:color="auto"/>
              <w:left w:val="nil"/>
              <w:bottom w:val="single" w:sz="8" w:space="0" w:color="auto"/>
              <w:right w:val="single" w:sz="8" w:space="0" w:color="auto"/>
            </w:tcBorders>
            <w:shd w:val="clear" w:color="auto" w:fill="auto"/>
            <w:vAlign w:val="center"/>
            <w:hideMark/>
          </w:tcPr>
          <w:p w14:paraId="6D48326E" w14:textId="7636E1FF" w:rsidR="000F7551" w:rsidRPr="00432A7D" w:rsidRDefault="000F7551" w:rsidP="0070758E">
            <w:pPr>
              <w:spacing w:after="0" w:line="240" w:lineRule="auto"/>
              <w:jc w:val="center"/>
              <w:rPr>
                <w:rFonts w:eastAsia="Times New Roman"/>
                <w:b/>
                <w:bCs/>
                <w:color w:val="000000"/>
                <w:sz w:val="18"/>
                <w:szCs w:val="18"/>
                <w:lang w:val="de-DE" w:eastAsia="en-US"/>
              </w:rPr>
            </w:pPr>
            <w:r w:rsidRPr="00432A7D">
              <w:rPr>
                <w:rFonts w:eastAsia="Times New Roman"/>
                <w:b/>
                <w:bCs/>
                <w:color w:val="000000"/>
                <w:sz w:val="18"/>
                <w:szCs w:val="18"/>
                <w:lang w:val="de-DE" w:eastAsia="en-US"/>
              </w:rPr>
              <w:t>0</w:t>
            </w:r>
            <w:r w:rsidR="0070758E">
              <w:rPr>
                <w:rFonts w:eastAsia="Times New Roman"/>
                <w:b/>
                <w:bCs/>
                <w:color w:val="000000"/>
                <w:sz w:val="18"/>
                <w:szCs w:val="18"/>
                <w:lang w:val="de-DE" w:eastAsia="en-US"/>
              </w:rPr>
              <w:t>.</w:t>
            </w:r>
            <w:r w:rsidRPr="00432A7D">
              <w:rPr>
                <w:rFonts w:eastAsia="Times New Roman"/>
                <w:b/>
                <w:bCs/>
                <w:color w:val="000000"/>
                <w:sz w:val="18"/>
                <w:szCs w:val="18"/>
                <w:lang w:val="de-DE" w:eastAsia="en-US"/>
              </w:rPr>
              <w:t>5</w:t>
            </w:r>
          </w:p>
        </w:tc>
        <w:tc>
          <w:tcPr>
            <w:tcW w:w="992" w:type="dxa"/>
            <w:tcBorders>
              <w:top w:val="single" w:sz="8" w:space="0" w:color="auto"/>
              <w:left w:val="nil"/>
              <w:bottom w:val="single" w:sz="8" w:space="0" w:color="auto"/>
              <w:right w:val="single" w:sz="8" w:space="0" w:color="auto"/>
            </w:tcBorders>
            <w:shd w:val="clear" w:color="auto" w:fill="auto"/>
            <w:vAlign w:val="center"/>
            <w:hideMark/>
          </w:tcPr>
          <w:p w14:paraId="05C38B58" w14:textId="480B52CA" w:rsidR="000F7551" w:rsidRPr="00432A7D" w:rsidRDefault="0070758E" w:rsidP="00E13E92">
            <w:pPr>
              <w:spacing w:after="0" w:line="240" w:lineRule="auto"/>
              <w:jc w:val="center"/>
              <w:rPr>
                <w:rFonts w:eastAsia="Times New Roman"/>
                <w:b/>
                <w:bCs/>
                <w:color w:val="000000"/>
                <w:sz w:val="18"/>
                <w:szCs w:val="18"/>
                <w:lang w:val="de-DE" w:eastAsia="en-US"/>
              </w:rPr>
            </w:pPr>
            <w:r>
              <w:rPr>
                <w:rFonts w:eastAsia="Times New Roman"/>
                <w:b/>
                <w:bCs/>
                <w:color w:val="000000"/>
                <w:sz w:val="18"/>
                <w:szCs w:val="18"/>
                <w:lang w:val="de-DE" w:eastAsia="en-US"/>
              </w:rPr>
              <w:t>0.</w:t>
            </w:r>
            <w:r w:rsidR="000F7551" w:rsidRPr="00432A7D">
              <w:rPr>
                <w:rFonts w:eastAsia="Times New Roman"/>
                <w:b/>
                <w:bCs/>
                <w:color w:val="000000"/>
                <w:sz w:val="18"/>
                <w:szCs w:val="18"/>
                <w:lang w:val="de-DE" w:eastAsia="en-US"/>
              </w:rPr>
              <w:t>25</w:t>
            </w:r>
          </w:p>
        </w:tc>
        <w:tc>
          <w:tcPr>
            <w:tcW w:w="851" w:type="dxa"/>
            <w:tcBorders>
              <w:top w:val="single" w:sz="8" w:space="0" w:color="auto"/>
              <w:left w:val="nil"/>
              <w:bottom w:val="single" w:sz="8" w:space="0" w:color="auto"/>
              <w:right w:val="single" w:sz="8" w:space="0" w:color="auto"/>
            </w:tcBorders>
            <w:shd w:val="clear" w:color="auto" w:fill="auto"/>
            <w:vAlign w:val="center"/>
            <w:hideMark/>
          </w:tcPr>
          <w:p w14:paraId="39C5594E" w14:textId="7C289178" w:rsidR="000F7551" w:rsidRPr="00432A7D" w:rsidRDefault="000F7551" w:rsidP="00E13E92">
            <w:pPr>
              <w:spacing w:after="0" w:line="240" w:lineRule="auto"/>
              <w:jc w:val="center"/>
              <w:rPr>
                <w:rFonts w:eastAsia="Times New Roman"/>
                <w:b/>
                <w:bCs/>
                <w:color w:val="000000"/>
                <w:sz w:val="18"/>
                <w:szCs w:val="18"/>
                <w:lang w:val="de-DE" w:eastAsia="en-US"/>
              </w:rPr>
            </w:pPr>
            <w:r w:rsidRPr="00432A7D">
              <w:rPr>
                <w:rFonts w:eastAsia="Times New Roman"/>
                <w:b/>
                <w:bCs/>
                <w:color w:val="000000"/>
                <w:sz w:val="18"/>
                <w:szCs w:val="18"/>
                <w:lang w:val="de-DE" w:eastAsia="en-US"/>
              </w:rPr>
              <w:t>0</w:t>
            </w:r>
            <w:r w:rsidR="0070758E">
              <w:rPr>
                <w:rFonts w:eastAsia="Times New Roman"/>
                <w:b/>
                <w:bCs/>
                <w:color w:val="000000"/>
                <w:sz w:val="18"/>
                <w:szCs w:val="18"/>
                <w:lang w:val="de-DE" w:eastAsia="en-US"/>
              </w:rPr>
              <w:t>.0</w:t>
            </w:r>
          </w:p>
        </w:tc>
      </w:tr>
      <w:tr w:rsidR="000F7551" w:rsidRPr="00432A7D" w14:paraId="43AEE8C0" w14:textId="77777777" w:rsidTr="001F5779">
        <w:trPr>
          <w:trHeight w:val="320"/>
        </w:trPr>
        <w:tc>
          <w:tcPr>
            <w:tcW w:w="2850" w:type="dxa"/>
            <w:tcBorders>
              <w:top w:val="nil"/>
              <w:left w:val="single" w:sz="8" w:space="0" w:color="auto"/>
              <w:bottom w:val="single" w:sz="8" w:space="0" w:color="auto"/>
              <w:right w:val="single" w:sz="8" w:space="0" w:color="auto"/>
            </w:tcBorders>
            <w:shd w:val="clear" w:color="auto" w:fill="auto"/>
            <w:vAlign w:val="center"/>
            <w:hideMark/>
          </w:tcPr>
          <w:p w14:paraId="0AFC8BB9" w14:textId="77777777" w:rsidR="000F7551" w:rsidRPr="00432A7D" w:rsidRDefault="000F7551" w:rsidP="00E13E92">
            <w:pPr>
              <w:spacing w:after="0" w:line="240" w:lineRule="auto"/>
              <w:jc w:val="left"/>
              <w:rPr>
                <w:rFonts w:eastAsia="Times New Roman"/>
                <w:b/>
                <w:bCs/>
                <w:color w:val="000000"/>
                <w:sz w:val="18"/>
                <w:szCs w:val="18"/>
                <w:lang w:val="de-DE" w:eastAsia="en-US"/>
              </w:rPr>
            </w:pPr>
            <w:proofErr w:type="spellStart"/>
            <w:r>
              <w:rPr>
                <w:rFonts w:eastAsia="Times New Roman"/>
                <w:b/>
                <w:bCs/>
                <w:color w:val="000000"/>
                <w:sz w:val="18"/>
                <w:szCs w:val="18"/>
                <w:lang w:val="de-DE" w:eastAsia="en-US"/>
              </w:rPr>
              <w:t>Maximally</w:t>
            </w:r>
            <w:proofErr w:type="spellEnd"/>
            <w:r>
              <w:rPr>
                <w:rFonts w:eastAsia="Times New Roman"/>
                <w:b/>
                <w:bCs/>
                <w:color w:val="000000"/>
                <w:sz w:val="18"/>
                <w:szCs w:val="18"/>
                <w:lang w:val="de-DE" w:eastAsia="en-US"/>
              </w:rPr>
              <w:t xml:space="preserve"> </w:t>
            </w:r>
            <w:proofErr w:type="spellStart"/>
            <w:r>
              <w:rPr>
                <w:rFonts w:eastAsia="Times New Roman"/>
                <w:b/>
                <w:bCs/>
                <w:color w:val="000000"/>
                <w:sz w:val="18"/>
                <w:szCs w:val="18"/>
                <w:lang w:val="de-DE" w:eastAsia="en-US"/>
              </w:rPr>
              <w:t>possible</w:t>
            </w:r>
            <w:proofErr w:type="spellEnd"/>
            <w:r>
              <w:rPr>
                <w:rFonts w:eastAsia="Times New Roman"/>
                <w:b/>
                <w:bCs/>
                <w:color w:val="000000"/>
                <w:sz w:val="18"/>
                <w:szCs w:val="18"/>
                <w:lang w:val="de-DE" w:eastAsia="en-US"/>
              </w:rPr>
              <w:t xml:space="preserve"> </w:t>
            </w:r>
            <w:r w:rsidRPr="00432A7D">
              <w:rPr>
                <w:rFonts w:eastAsia="Times New Roman"/>
                <w:b/>
                <w:bCs/>
                <w:color w:val="000000"/>
                <w:sz w:val="18"/>
                <w:szCs w:val="18"/>
                <w:lang w:val="de-DE" w:eastAsia="en-US"/>
              </w:rPr>
              <w:t>TP</w:t>
            </w:r>
            <w:r>
              <w:rPr>
                <w:rFonts w:eastAsia="Times New Roman"/>
                <w:b/>
                <w:bCs/>
                <w:color w:val="000000"/>
                <w:sz w:val="18"/>
                <w:szCs w:val="18"/>
                <w:lang w:val="de-DE" w:eastAsia="en-US"/>
              </w:rPr>
              <w:t>s</w:t>
            </w:r>
          </w:p>
        </w:tc>
        <w:tc>
          <w:tcPr>
            <w:tcW w:w="3686" w:type="dxa"/>
            <w:gridSpan w:val="4"/>
            <w:tcBorders>
              <w:top w:val="single" w:sz="8" w:space="0" w:color="auto"/>
              <w:left w:val="nil"/>
              <w:bottom w:val="single" w:sz="8" w:space="0" w:color="auto"/>
              <w:right w:val="single" w:sz="8" w:space="0" w:color="000000"/>
            </w:tcBorders>
            <w:shd w:val="clear" w:color="auto" w:fill="auto"/>
            <w:vAlign w:val="center"/>
            <w:hideMark/>
          </w:tcPr>
          <w:p w14:paraId="1588FF18" w14:textId="77777777" w:rsidR="000F7551" w:rsidRPr="00432A7D" w:rsidRDefault="000F7551" w:rsidP="00E13E92">
            <w:pPr>
              <w:spacing w:after="0" w:line="240" w:lineRule="auto"/>
              <w:jc w:val="center"/>
              <w:rPr>
                <w:rFonts w:eastAsia="Times New Roman"/>
                <w:color w:val="000000"/>
                <w:sz w:val="18"/>
                <w:szCs w:val="18"/>
                <w:lang w:val="de-DE" w:eastAsia="en-US"/>
              </w:rPr>
            </w:pPr>
            <w:r w:rsidRPr="00432A7D">
              <w:rPr>
                <w:rFonts w:eastAsia="Times New Roman"/>
                <w:color w:val="000000"/>
                <w:sz w:val="18"/>
                <w:szCs w:val="18"/>
                <w:lang w:val="de-DE" w:eastAsia="en-US"/>
              </w:rPr>
              <w:t>3573</w:t>
            </w:r>
          </w:p>
        </w:tc>
      </w:tr>
      <w:tr w:rsidR="000F7551" w:rsidRPr="00432A7D" w14:paraId="2E4276D9" w14:textId="77777777" w:rsidTr="001F5779">
        <w:trPr>
          <w:trHeight w:val="300"/>
        </w:trPr>
        <w:tc>
          <w:tcPr>
            <w:tcW w:w="2850" w:type="dxa"/>
            <w:vMerge w:val="restart"/>
            <w:tcBorders>
              <w:top w:val="nil"/>
              <w:left w:val="single" w:sz="8" w:space="0" w:color="auto"/>
              <w:bottom w:val="single" w:sz="8" w:space="0" w:color="000000"/>
              <w:right w:val="single" w:sz="8" w:space="0" w:color="auto"/>
            </w:tcBorders>
            <w:shd w:val="clear" w:color="auto" w:fill="auto"/>
            <w:vAlign w:val="center"/>
            <w:hideMark/>
          </w:tcPr>
          <w:p w14:paraId="2823EDF6" w14:textId="77777777" w:rsidR="000F7551" w:rsidRPr="00432A7D" w:rsidRDefault="000F7551" w:rsidP="00E13E92">
            <w:pPr>
              <w:spacing w:after="0" w:line="240" w:lineRule="auto"/>
              <w:jc w:val="left"/>
              <w:rPr>
                <w:rFonts w:eastAsia="Times New Roman"/>
                <w:b/>
                <w:bCs/>
                <w:color w:val="000000"/>
                <w:sz w:val="18"/>
                <w:szCs w:val="18"/>
                <w:lang w:val="de-DE" w:eastAsia="en-US"/>
              </w:rPr>
            </w:pPr>
            <w:r w:rsidRPr="00432A7D">
              <w:rPr>
                <w:rFonts w:eastAsia="Times New Roman"/>
                <w:b/>
                <w:bCs/>
                <w:color w:val="000000"/>
                <w:sz w:val="18"/>
                <w:szCs w:val="18"/>
                <w:lang w:val="de-DE" w:eastAsia="en-US"/>
              </w:rPr>
              <w:t>True positives</w:t>
            </w:r>
          </w:p>
        </w:tc>
        <w:tc>
          <w:tcPr>
            <w:tcW w:w="993" w:type="dxa"/>
            <w:tcBorders>
              <w:top w:val="nil"/>
              <w:left w:val="nil"/>
              <w:bottom w:val="nil"/>
              <w:right w:val="single" w:sz="8" w:space="0" w:color="auto"/>
            </w:tcBorders>
            <w:shd w:val="clear" w:color="auto" w:fill="auto"/>
            <w:vAlign w:val="center"/>
            <w:hideMark/>
          </w:tcPr>
          <w:p w14:paraId="056CB28A"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3027</w:t>
            </w:r>
          </w:p>
        </w:tc>
        <w:tc>
          <w:tcPr>
            <w:tcW w:w="850" w:type="dxa"/>
            <w:tcBorders>
              <w:top w:val="nil"/>
              <w:left w:val="nil"/>
              <w:bottom w:val="nil"/>
              <w:right w:val="single" w:sz="8" w:space="0" w:color="auto"/>
            </w:tcBorders>
            <w:shd w:val="clear" w:color="auto" w:fill="auto"/>
            <w:vAlign w:val="center"/>
            <w:hideMark/>
          </w:tcPr>
          <w:p w14:paraId="360A0624"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3474</w:t>
            </w:r>
          </w:p>
        </w:tc>
        <w:tc>
          <w:tcPr>
            <w:tcW w:w="992" w:type="dxa"/>
            <w:tcBorders>
              <w:top w:val="nil"/>
              <w:left w:val="nil"/>
              <w:bottom w:val="nil"/>
              <w:right w:val="single" w:sz="8" w:space="0" w:color="auto"/>
            </w:tcBorders>
            <w:shd w:val="clear" w:color="auto" w:fill="auto"/>
            <w:vAlign w:val="center"/>
            <w:hideMark/>
          </w:tcPr>
          <w:p w14:paraId="399A5AC9"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3461</w:t>
            </w:r>
          </w:p>
        </w:tc>
        <w:tc>
          <w:tcPr>
            <w:tcW w:w="851" w:type="dxa"/>
            <w:tcBorders>
              <w:top w:val="nil"/>
              <w:left w:val="nil"/>
              <w:bottom w:val="nil"/>
              <w:right w:val="single" w:sz="8" w:space="0" w:color="auto"/>
            </w:tcBorders>
            <w:shd w:val="clear" w:color="auto" w:fill="auto"/>
            <w:vAlign w:val="center"/>
            <w:hideMark/>
          </w:tcPr>
          <w:p w14:paraId="7199A456"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3111</w:t>
            </w:r>
          </w:p>
        </w:tc>
      </w:tr>
      <w:tr w:rsidR="000F7551" w:rsidRPr="00432A7D" w14:paraId="0757940E" w14:textId="77777777" w:rsidTr="001F5779">
        <w:trPr>
          <w:trHeight w:val="320"/>
        </w:trPr>
        <w:tc>
          <w:tcPr>
            <w:tcW w:w="2850" w:type="dxa"/>
            <w:vMerge/>
            <w:tcBorders>
              <w:top w:val="nil"/>
              <w:left w:val="single" w:sz="8" w:space="0" w:color="auto"/>
              <w:bottom w:val="single" w:sz="8" w:space="0" w:color="000000"/>
              <w:right w:val="single" w:sz="8" w:space="0" w:color="auto"/>
            </w:tcBorders>
            <w:shd w:val="clear" w:color="auto" w:fill="auto"/>
            <w:vAlign w:val="center"/>
            <w:hideMark/>
          </w:tcPr>
          <w:p w14:paraId="46D62332" w14:textId="77777777" w:rsidR="000F7551" w:rsidRPr="00432A7D" w:rsidRDefault="000F7551" w:rsidP="00E13E92">
            <w:pPr>
              <w:spacing w:after="0" w:line="240" w:lineRule="auto"/>
              <w:jc w:val="left"/>
              <w:rPr>
                <w:rFonts w:eastAsia="Times New Roman"/>
                <w:b/>
                <w:bCs/>
                <w:color w:val="000000"/>
                <w:sz w:val="18"/>
                <w:szCs w:val="18"/>
                <w:lang w:val="de-DE" w:eastAsia="en-US"/>
              </w:rPr>
            </w:pPr>
          </w:p>
        </w:tc>
        <w:tc>
          <w:tcPr>
            <w:tcW w:w="993" w:type="dxa"/>
            <w:tcBorders>
              <w:top w:val="nil"/>
              <w:left w:val="nil"/>
              <w:bottom w:val="single" w:sz="8" w:space="0" w:color="auto"/>
              <w:right w:val="single" w:sz="8" w:space="0" w:color="auto"/>
            </w:tcBorders>
            <w:shd w:val="clear" w:color="auto" w:fill="auto"/>
            <w:vAlign w:val="center"/>
            <w:hideMark/>
          </w:tcPr>
          <w:p w14:paraId="20111021"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3372</w:t>
            </w:r>
            <w:r>
              <w:rPr>
                <w:rFonts w:eastAsia="Times New Roman"/>
                <w:color w:val="000000"/>
                <w:sz w:val="16"/>
                <w:szCs w:val="16"/>
                <w:lang w:val="de-DE" w:eastAsia="en-US"/>
              </w:rPr>
              <w:t>)</w:t>
            </w:r>
          </w:p>
        </w:tc>
        <w:tc>
          <w:tcPr>
            <w:tcW w:w="850" w:type="dxa"/>
            <w:tcBorders>
              <w:top w:val="nil"/>
              <w:left w:val="nil"/>
              <w:bottom w:val="single" w:sz="8" w:space="0" w:color="auto"/>
              <w:right w:val="single" w:sz="8" w:space="0" w:color="auto"/>
            </w:tcBorders>
            <w:shd w:val="clear" w:color="auto" w:fill="auto"/>
            <w:vAlign w:val="center"/>
            <w:hideMark/>
          </w:tcPr>
          <w:p w14:paraId="49A48918"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3521</w:t>
            </w:r>
            <w:r>
              <w:rPr>
                <w:rFonts w:eastAsia="Times New Roman"/>
                <w:color w:val="000000"/>
                <w:sz w:val="16"/>
                <w:szCs w:val="16"/>
                <w:lang w:val="de-DE" w:eastAsia="en-US"/>
              </w:rPr>
              <w:t>)</w:t>
            </w:r>
          </w:p>
        </w:tc>
        <w:tc>
          <w:tcPr>
            <w:tcW w:w="992" w:type="dxa"/>
            <w:tcBorders>
              <w:top w:val="nil"/>
              <w:left w:val="nil"/>
              <w:bottom w:val="single" w:sz="8" w:space="0" w:color="auto"/>
              <w:right w:val="single" w:sz="8" w:space="0" w:color="auto"/>
            </w:tcBorders>
            <w:shd w:val="clear" w:color="auto" w:fill="auto"/>
            <w:vAlign w:val="center"/>
            <w:hideMark/>
          </w:tcPr>
          <w:p w14:paraId="482C4605"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3528</w:t>
            </w:r>
            <w:r>
              <w:rPr>
                <w:rFonts w:eastAsia="Times New Roman"/>
                <w:color w:val="000000"/>
                <w:sz w:val="16"/>
                <w:szCs w:val="16"/>
                <w:lang w:val="de-DE" w:eastAsia="en-US"/>
              </w:rPr>
              <w:t>)</w:t>
            </w:r>
          </w:p>
        </w:tc>
        <w:tc>
          <w:tcPr>
            <w:tcW w:w="851" w:type="dxa"/>
            <w:tcBorders>
              <w:top w:val="nil"/>
              <w:left w:val="nil"/>
              <w:bottom w:val="single" w:sz="8" w:space="0" w:color="auto"/>
              <w:right w:val="single" w:sz="8" w:space="0" w:color="auto"/>
            </w:tcBorders>
            <w:shd w:val="clear" w:color="auto" w:fill="auto"/>
            <w:vAlign w:val="center"/>
            <w:hideMark/>
          </w:tcPr>
          <w:p w14:paraId="658701A9"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3485</w:t>
            </w:r>
            <w:r>
              <w:rPr>
                <w:rFonts w:eastAsia="Times New Roman"/>
                <w:color w:val="000000"/>
                <w:sz w:val="16"/>
                <w:szCs w:val="16"/>
                <w:lang w:val="de-DE" w:eastAsia="en-US"/>
              </w:rPr>
              <w:t>)</w:t>
            </w:r>
          </w:p>
        </w:tc>
      </w:tr>
      <w:tr w:rsidR="001F5779" w:rsidRPr="00432A7D" w14:paraId="0EC1063C" w14:textId="77777777" w:rsidTr="001F5779">
        <w:trPr>
          <w:trHeight w:val="300"/>
        </w:trPr>
        <w:tc>
          <w:tcPr>
            <w:tcW w:w="2850" w:type="dxa"/>
            <w:vMerge w:val="restart"/>
            <w:tcBorders>
              <w:top w:val="nil"/>
              <w:left w:val="single" w:sz="8" w:space="0" w:color="auto"/>
              <w:bottom w:val="single" w:sz="8" w:space="0" w:color="000000"/>
              <w:right w:val="single" w:sz="8" w:space="0" w:color="auto"/>
            </w:tcBorders>
            <w:shd w:val="clear" w:color="auto" w:fill="auto"/>
            <w:vAlign w:val="center"/>
            <w:hideMark/>
          </w:tcPr>
          <w:p w14:paraId="45D78087" w14:textId="77777777" w:rsidR="000F7551" w:rsidRPr="00432A7D" w:rsidRDefault="000F7551" w:rsidP="00E13E92">
            <w:pPr>
              <w:spacing w:after="0" w:line="240" w:lineRule="auto"/>
              <w:jc w:val="left"/>
              <w:rPr>
                <w:rFonts w:eastAsia="Times New Roman"/>
                <w:b/>
                <w:bCs/>
                <w:color w:val="000000"/>
                <w:sz w:val="18"/>
                <w:szCs w:val="18"/>
                <w:lang w:val="de-DE" w:eastAsia="en-US"/>
              </w:rPr>
            </w:pPr>
            <w:proofErr w:type="spellStart"/>
            <w:r w:rsidRPr="00432A7D">
              <w:rPr>
                <w:rFonts w:eastAsia="Times New Roman"/>
                <w:b/>
                <w:bCs/>
                <w:color w:val="000000"/>
                <w:sz w:val="18"/>
                <w:szCs w:val="18"/>
                <w:lang w:val="de-DE" w:eastAsia="en-US"/>
              </w:rPr>
              <w:t>False</w:t>
            </w:r>
            <w:proofErr w:type="spellEnd"/>
            <w:r w:rsidRPr="00432A7D">
              <w:rPr>
                <w:rFonts w:eastAsia="Times New Roman"/>
                <w:b/>
                <w:bCs/>
                <w:color w:val="000000"/>
                <w:sz w:val="18"/>
                <w:szCs w:val="18"/>
                <w:lang w:val="de-DE" w:eastAsia="en-US"/>
              </w:rPr>
              <w:t xml:space="preserve"> negatives</w:t>
            </w:r>
          </w:p>
        </w:tc>
        <w:tc>
          <w:tcPr>
            <w:tcW w:w="993" w:type="dxa"/>
            <w:tcBorders>
              <w:top w:val="nil"/>
              <w:left w:val="nil"/>
              <w:bottom w:val="nil"/>
              <w:right w:val="single" w:sz="8" w:space="0" w:color="auto"/>
            </w:tcBorders>
            <w:shd w:val="clear" w:color="auto" w:fill="auto"/>
            <w:vAlign w:val="center"/>
            <w:hideMark/>
          </w:tcPr>
          <w:p w14:paraId="776A91A8"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546</w:t>
            </w:r>
          </w:p>
        </w:tc>
        <w:tc>
          <w:tcPr>
            <w:tcW w:w="850" w:type="dxa"/>
            <w:tcBorders>
              <w:top w:val="nil"/>
              <w:left w:val="nil"/>
              <w:bottom w:val="nil"/>
              <w:right w:val="single" w:sz="8" w:space="0" w:color="auto"/>
            </w:tcBorders>
            <w:shd w:val="clear" w:color="auto" w:fill="auto"/>
            <w:vAlign w:val="center"/>
            <w:hideMark/>
          </w:tcPr>
          <w:p w14:paraId="4E62D955"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99</w:t>
            </w:r>
          </w:p>
        </w:tc>
        <w:tc>
          <w:tcPr>
            <w:tcW w:w="992" w:type="dxa"/>
            <w:tcBorders>
              <w:top w:val="nil"/>
              <w:left w:val="nil"/>
              <w:bottom w:val="nil"/>
              <w:right w:val="single" w:sz="8" w:space="0" w:color="auto"/>
            </w:tcBorders>
            <w:shd w:val="clear" w:color="auto" w:fill="auto"/>
            <w:vAlign w:val="center"/>
            <w:hideMark/>
          </w:tcPr>
          <w:p w14:paraId="41388319"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112</w:t>
            </w:r>
          </w:p>
        </w:tc>
        <w:tc>
          <w:tcPr>
            <w:tcW w:w="851" w:type="dxa"/>
            <w:tcBorders>
              <w:top w:val="nil"/>
              <w:left w:val="nil"/>
              <w:bottom w:val="nil"/>
              <w:right w:val="single" w:sz="8" w:space="0" w:color="auto"/>
            </w:tcBorders>
            <w:shd w:val="clear" w:color="auto" w:fill="auto"/>
            <w:vAlign w:val="center"/>
            <w:hideMark/>
          </w:tcPr>
          <w:p w14:paraId="300A1B2B"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462</w:t>
            </w:r>
          </w:p>
        </w:tc>
      </w:tr>
      <w:tr w:rsidR="001F5779" w:rsidRPr="00432A7D" w14:paraId="7999D410" w14:textId="77777777" w:rsidTr="001F5779">
        <w:trPr>
          <w:trHeight w:val="320"/>
        </w:trPr>
        <w:tc>
          <w:tcPr>
            <w:tcW w:w="2850" w:type="dxa"/>
            <w:vMerge/>
            <w:tcBorders>
              <w:top w:val="nil"/>
              <w:left w:val="single" w:sz="8" w:space="0" w:color="auto"/>
              <w:bottom w:val="single" w:sz="8" w:space="0" w:color="000000"/>
              <w:right w:val="single" w:sz="8" w:space="0" w:color="auto"/>
            </w:tcBorders>
            <w:shd w:val="clear" w:color="auto" w:fill="auto"/>
            <w:vAlign w:val="center"/>
            <w:hideMark/>
          </w:tcPr>
          <w:p w14:paraId="1E18D576" w14:textId="77777777" w:rsidR="000F7551" w:rsidRPr="00432A7D" w:rsidRDefault="000F7551" w:rsidP="00E13E92">
            <w:pPr>
              <w:spacing w:after="0" w:line="240" w:lineRule="auto"/>
              <w:jc w:val="left"/>
              <w:rPr>
                <w:rFonts w:eastAsia="Times New Roman"/>
                <w:b/>
                <w:bCs/>
                <w:color w:val="000000"/>
                <w:sz w:val="18"/>
                <w:szCs w:val="18"/>
                <w:lang w:val="de-DE" w:eastAsia="en-US"/>
              </w:rPr>
            </w:pPr>
          </w:p>
        </w:tc>
        <w:tc>
          <w:tcPr>
            <w:tcW w:w="993" w:type="dxa"/>
            <w:tcBorders>
              <w:top w:val="nil"/>
              <w:left w:val="nil"/>
              <w:bottom w:val="single" w:sz="8" w:space="0" w:color="auto"/>
              <w:right w:val="single" w:sz="8" w:space="0" w:color="auto"/>
            </w:tcBorders>
            <w:shd w:val="clear" w:color="auto" w:fill="auto"/>
            <w:vAlign w:val="center"/>
            <w:hideMark/>
          </w:tcPr>
          <w:p w14:paraId="39C1C30B"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201</w:t>
            </w:r>
            <w:r>
              <w:rPr>
                <w:rFonts w:eastAsia="Times New Roman"/>
                <w:color w:val="000000"/>
                <w:sz w:val="16"/>
                <w:szCs w:val="16"/>
                <w:lang w:val="de-DE" w:eastAsia="en-US"/>
              </w:rPr>
              <w:t>)</w:t>
            </w:r>
          </w:p>
        </w:tc>
        <w:tc>
          <w:tcPr>
            <w:tcW w:w="850" w:type="dxa"/>
            <w:tcBorders>
              <w:top w:val="nil"/>
              <w:left w:val="nil"/>
              <w:bottom w:val="single" w:sz="8" w:space="0" w:color="auto"/>
              <w:right w:val="single" w:sz="8" w:space="0" w:color="auto"/>
            </w:tcBorders>
            <w:shd w:val="clear" w:color="auto" w:fill="auto"/>
            <w:vAlign w:val="center"/>
            <w:hideMark/>
          </w:tcPr>
          <w:p w14:paraId="59645928"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52</w:t>
            </w:r>
            <w:r>
              <w:rPr>
                <w:rFonts w:eastAsia="Times New Roman"/>
                <w:color w:val="000000"/>
                <w:sz w:val="16"/>
                <w:szCs w:val="16"/>
                <w:lang w:val="de-DE" w:eastAsia="en-US"/>
              </w:rPr>
              <w:t>)</w:t>
            </w:r>
          </w:p>
        </w:tc>
        <w:tc>
          <w:tcPr>
            <w:tcW w:w="992" w:type="dxa"/>
            <w:tcBorders>
              <w:top w:val="nil"/>
              <w:left w:val="nil"/>
              <w:bottom w:val="single" w:sz="8" w:space="0" w:color="auto"/>
              <w:right w:val="single" w:sz="8" w:space="0" w:color="auto"/>
            </w:tcBorders>
            <w:shd w:val="clear" w:color="auto" w:fill="auto"/>
            <w:vAlign w:val="center"/>
            <w:hideMark/>
          </w:tcPr>
          <w:p w14:paraId="79BD3D67"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45</w:t>
            </w:r>
            <w:r>
              <w:rPr>
                <w:rFonts w:eastAsia="Times New Roman"/>
                <w:color w:val="000000"/>
                <w:sz w:val="16"/>
                <w:szCs w:val="16"/>
                <w:lang w:val="de-DE" w:eastAsia="en-US"/>
              </w:rPr>
              <w:t>)</w:t>
            </w:r>
          </w:p>
        </w:tc>
        <w:tc>
          <w:tcPr>
            <w:tcW w:w="851" w:type="dxa"/>
            <w:tcBorders>
              <w:top w:val="nil"/>
              <w:left w:val="nil"/>
              <w:bottom w:val="single" w:sz="8" w:space="0" w:color="auto"/>
              <w:right w:val="single" w:sz="8" w:space="0" w:color="auto"/>
            </w:tcBorders>
            <w:shd w:val="clear" w:color="auto" w:fill="auto"/>
            <w:vAlign w:val="center"/>
            <w:hideMark/>
          </w:tcPr>
          <w:p w14:paraId="6BE98B81"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88</w:t>
            </w:r>
            <w:r>
              <w:rPr>
                <w:rFonts w:eastAsia="Times New Roman"/>
                <w:color w:val="000000"/>
                <w:sz w:val="16"/>
                <w:szCs w:val="16"/>
                <w:lang w:val="de-DE" w:eastAsia="en-US"/>
              </w:rPr>
              <w:t>)</w:t>
            </w:r>
          </w:p>
        </w:tc>
      </w:tr>
      <w:tr w:rsidR="000F7551" w:rsidRPr="00432A7D" w14:paraId="6C8F7BF6" w14:textId="77777777" w:rsidTr="001F5779">
        <w:trPr>
          <w:trHeight w:val="300"/>
        </w:trPr>
        <w:tc>
          <w:tcPr>
            <w:tcW w:w="2850" w:type="dxa"/>
            <w:vMerge w:val="restart"/>
            <w:tcBorders>
              <w:top w:val="nil"/>
              <w:left w:val="single" w:sz="8" w:space="0" w:color="auto"/>
              <w:bottom w:val="single" w:sz="8" w:space="0" w:color="000000"/>
              <w:right w:val="single" w:sz="8" w:space="0" w:color="auto"/>
            </w:tcBorders>
            <w:shd w:val="clear" w:color="auto" w:fill="auto"/>
            <w:vAlign w:val="center"/>
            <w:hideMark/>
          </w:tcPr>
          <w:p w14:paraId="1D6961ED" w14:textId="77777777" w:rsidR="000F7551" w:rsidRPr="00432A7D" w:rsidRDefault="000F7551" w:rsidP="00E13E92">
            <w:pPr>
              <w:spacing w:after="0" w:line="240" w:lineRule="auto"/>
              <w:jc w:val="left"/>
              <w:rPr>
                <w:rFonts w:eastAsia="Times New Roman"/>
                <w:b/>
                <w:bCs/>
                <w:color w:val="000000"/>
                <w:sz w:val="18"/>
                <w:szCs w:val="18"/>
                <w:lang w:val="de-DE" w:eastAsia="en-US"/>
              </w:rPr>
            </w:pPr>
            <w:proofErr w:type="spellStart"/>
            <w:r w:rsidRPr="00432A7D">
              <w:rPr>
                <w:rFonts w:eastAsia="Times New Roman"/>
                <w:b/>
                <w:bCs/>
                <w:color w:val="000000"/>
                <w:sz w:val="18"/>
                <w:szCs w:val="18"/>
                <w:lang w:val="de-DE" w:eastAsia="en-US"/>
              </w:rPr>
              <w:t>False</w:t>
            </w:r>
            <w:proofErr w:type="spellEnd"/>
            <w:r w:rsidRPr="00432A7D">
              <w:rPr>
                <w:rFonts w:eastAsia="Times New Roman"/>
                <w:b/>
                <w:bCs/>
                <w:color w:val="000000"/>
                <w:sz w:val="18"/>
                <w:szCs w:val="18"/>
                <w:lang w:val="de-DE" w:eastAsia="en-US"/>
              </w:rPr>
              <w:t xml:space="preserve"> positives</w:t>
            </w:r>
          </w:p>
        </w:tc>
        <w:tc>
          <w:tcPr>
            <w:tcW w:w="993" w:type="dxa"/>
            <w:tcBorders>
              <w:top w:val="nil"/>
              <w:left w:val="nil"/>
              <w:bottom w:val="nil"/>
              <w:right w:val="single" w:sz="8" w:space="0" w:color="auto"/>
            </w:tcBorders>
            <w:shd w:val="clear" w:color="auto" w:fill="auto"/>
            <w:vAlign w:val="center"/>
            <w:hideMark/>
          </w:tcPr>
          <w:p w14:paraId="6EDE7B2A"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22</w:t>
            </w:r>
          </w:p>
        </w:tc>
        <w:tc>
          <w:tcPr>
            <w:tcW w:w="850" w:type="dxa"/>
            <w:tcBorders>
              <w:top w:val="nil"/>
              <w:left w:val="nil"/>
              <w:bottom w:val="nil"/>
              <w:right w:val="single" w:sz="8" w:space="0" w:color="auto"/>
            </w:tcBorders>
            <w:shd w:val="clear" w:color="auto" w:fill="auto"/>
            <w:vAlign w:val="center"/>
            <w:hideMark/>
          </w:tcPr>
          <w:p w14:paraId="6827F1B1"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37</w:t>
            </w:r>
          </w:p>
        </w:tc>
        <w:tc>
          <w:tcPr>
            <w:tcW w:w="992" w:type="dxa"/>
            <w:tcBorders>
              <w:top w:val="nil"/>
              <w:left w:val="nil"/>
              <w:bottom w:val="nil"/>
              <w:right w:val="single" w:sz="8" w:space="0" w:color="auto"/>
            </w:tcBorders>
            <w:shd w:val="clear" w:color="auto" w:fill="auto"/>
            <w:vAlign w:val="center"/>
            <w:hideMark/>
          </w:tcPr>
          <w:p w14:paraId="5F7001D2"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59</w:t>
            </w:r>
          </w:p>
        </w:tc>
        <w:tc>
          <w:tcPr>
            <w:tcW w:w="851" w:type="dxa"/>
            <w:tcBorders>
              <w:top w:val="nil"/>
              <w:left w:val="nil"/>
              <w:bottom w:val="nil"/>
              <w:right w:val="single" w:sz="8" w:space="0" w:color="auto"/>
            </w:tcBorders>
            <w:shd w:val="clear" w:color="auto" w:fill="auto"/>
            <w:vAlign w:val="center"/>
            <w:hideMark/>
          </w:tcPr>
          <w:p w14:paraId="6702AC0E" w14:textId="77777777" w:rsidR="000F7551" w:rsidRPr="00432A7D" w:rsidRDefault="000F7551" w:rsidP="00E13E92">
            <w:pPr>
              <w:spacing w:after="0" w:line="240" w:lineRule="auto"/>
              <w:jc w:val="center"/>
              <w:rPr>
                <w:rFonts w:eastAsia="Times New Roman"/>
                <w:color w:val="000000"/>
                <w:sz w:val="18"/>
                <w:szCs w:val="18"/>
                <w:lang w:val="de-DE" w:eastAsia="en-US"/>
              </w:rPr>
            </w:pPr>
            <w:r w:rsidRPr="00432A7D">
              <w:rPr>
                <w:rFonts w:eastAsia="Times New Roman"/>
                <w:color w:val="000000"/>
                <w:sz w:val="18"/>
                <w:szCs w:val="18"/>
                <w:lang w:val="de-DE" w:eastAsia="en-US"/>
              </w:rPr>
              <w:t>4631</w:t>
            </w:r>
          </w:p>
        </w:tc>
      </w:tr>
      <w:tr w:rsidR="000F7551" w:rsidRPr="00432A7D" w14:paraId="75310843" w14:textId="77777777" w:rsidTr="001F5779">
        <w:trPr>
          <w:trHeight w:val="320"/>
        </w:trPr>
        <w:tc>
          <w:tcPr>
            <w:tcW w:w="2850" w:type="dxa"/>
            <w:vMerge/>
            <w:tcBorders>
              <w:top w:val="nil"/>
              <w:left w:val="single" w:sz="8" w:space="0" w:color="auto"/>
              <w:bottom w:val="single" w:sz="8" w:space="0" w:color="auto"/>
              <w:right w:val="single" w:sz="8" w:space="0" w:color="auto"/>
            </w:tcBorders>
            <w:shd w:val="clear" w:color="auto" w:fill="auto"/>
            <w:vAlign w:val="center"/>
            <w:hideMark/>
          </w:tcPr>
          <w:p w14:paraId="57937544" w14:textId="77777777" w:rsidR="000F7551" w:rsidRPr="00432A7D" w:rsidRDefault="000F7551" w:rsidP="00E13E92">
            <w:pPr>
              <w:spacing w:after="0" w:line="240" w:lineRule="auto"/>
              <w:jc w:val="left"/>
              <w:rPr>
                <w:rFonts w:eastAsia="Times New Roman"/>
                <w:b/>
                <w:bCs/>
                <w:color w:val="000000"/>
                <w:sz w:val="18"/>
                <w:szCs w:val="18"/>
                <w:lang w:val="de-DE" w:eastAsia="en-US"/>
              </w:rPr>
            </w:pPr>
          </w:p>
        </w:tc>
        <w:tc>
          <w:tcPr>
            <w:tcW w:w="993" w:type="dxa"/>
            <w:tcBorders>
              <w:top w:val="nil"/>
              <w:left w:val="nil"/>
              <w:bottom w:val="single" w:sz="8" w:space="0" w:color="auto"/>
              <w:right w:val="single" w:sz="8" w:space="0" w:color="auto"/>
            </w:tcBorders>
            <w:shd w:val="clear" w:color="auto" w:fill="auto"/>
            <w:vAlign w:val="center"/>
            <w:hideMark/>
          </w:tcPr>
          <w:p w14:paraId="4F0696EE"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18</w:t>
            </w:r>
            <w:r>
              <w:rPr>
                <w:rFonts w:eastAsia="Times New Roman"/>
                <w:color w:val="000000"/>
                <w:sz w:val="16"/>
                <w:szCs w:val="16"/>
                <w:lang w:val="de-DE" w:eastAsia="en-US"/>
              </w:rPr>
              <w:t>)</w:t>
            </w:r>
          </w:p>
        </w:tc>
        <w:tc>
          <w:tcPr>
            <w:tcW w:w="850" w:type="dxa"/>
            <w:tcBorders>
              <w:top w:val="nil"/>
              <w:left w:val="nil"/>
              <w:bottom w:val="single" w:sz="8" w:space="0" w:color="auto"/>
              <w:right w:val="single" w:sz="8" w:space="0" w:color="auto"/>
            </w:tcBorders>
            <w:shd w:val="clear" w:color="auto" w:fill="auto"/>
            <w:vAlign w:val="center"/>
            <w:hideMark/>
          </w:tcPr>
          <w:p w14:paraId="4AD91183"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94</w:t>
            </w:r>
            <w:r>
              <w:rPr>
                <w:rFonts w:eastAsia="Times New Roman"/>
                <w:color w:val="000000"/>
                <w:sz w:val="16"/>
                <w:szCs w:val="16"/>
                <w:lang w:val="de-DE" w:eastAsia="en-US"/>
              </w:rPr>
              <w:t>)</w:t>
            </w:r>
          </w:p>
        </w:tc>
        <w:tc>
          <w:tcPr>
            <w:tcW w:w="992" w:type="dxa"/>
            <w:tcBorders>
              <w:top w:val="nil"/>
              <w:left w:val="nil"/>
              <w:bottom w:val="single" w:sz="8" w:space="0" w:color="auto"/>
              <w:right w:val="single" w:sz="8" w:space="0" w:color="auto"/>
            </w:tcBorders>
            <w:shd w:val="clear" w:color="auto" w:fill="auto"/>
            <w:vAlign w:val="center"/>
            <w:hideMark/>
          </w:tcPr>
          <w:p w14:paraId="04819B65"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155</w:t>
            </w:r>
            <w:r>
              <w:rPr>
                <w:rFonts w:eastAsia="Times New Roman"/>
                <w:color w:val="000000"/>
                <w:sz w:val="16"/>
                <w:szCs w:val="16"/>
                <w:lang w:val="de-DE" w:eastAsia="en-US"/>
              </w:rPr>
              <w:t>)</w:t>
            </w:r>
          </w:p>
        </w:tc>
        <w:tc>
          <w:tcPr>
            <w:tcW w:w="851" w:type="dxa"/>
            <w:tcBorders>
              <w:top w:val="nil"/>
              <w:left w:val="nil"/>
              <w:bottom w:val="single" w:sz="8" w:space="0" w:color="auto"/>
              <w:right w:val="single" w:sz="8" w:space="0" w:color="auto"/>
            </w:tcBorders>
            <w:shd w:val="clear" w:color="auto" w:fill="auto"/>
            <w:vAlign w:val="center"/>
            <w:hideMark/>
          </w:tcPr>
          <w:p w14:paraId="7B332C22" w14:textId="77777777" w:rsidR="000F7551" w:rsidRPr="00432A7D" w:rsidRDefault="000F7551" w:rsidP="00E13E92">
            <w:pPr>
              <w:spacing w:after="0" w:line="240" w:lineRule="auto"/>
              <w:jc w:val="center"/>
              <w:rPr>
                <w:rFonts w:eastAsia="Times New Roman"/>
                <w:color w:val="000000"/>
                <w:sz w:val="18"/>
                <w:szCs w:val="18"/>
                <w:lang w:val="de-DE" w:eastAsia="en-US"/>
              </w:rPr>
            </w:pPr>
            <w:r>
              <w:rPr>
                <w:rFonts w:eastAsia="Times New Roman"/>
                <w:color w:val="000000"/>
                <w:sz w:val="18"/>
                <w:szCs w:val="18"/>
                <w:lang w:val="de-DE" w:eastAsia="en-US"/>
              </w:rPr>
              <w:t>(</w:t>
            </w:r>
            <w:r w:rsidRPr="00432A7D">
              <w:rPr>
                <w:rFonts w:eastAsia="Times New Roman"/>
                <w:color w:val="000000"/>
                <w:sz w:val="18"/>
                <w:szCs w:val="18"/>
                <w:lang w:val="de-DE" w:eastAsia="en-US"/>
              </w:rPr>
              <w:t>7689</w:t>
            </w:r>
            <w:r>
              <w:rPr>
                <w:rFonts w:eastAsia="Times New Roman"/>
                <w:color w:val="000000"/>
                <w:sz w:val="18"/>
                <w:szCs w:val="18"/>
                <w:lang w:val="de-DE" w:eastAsia="en-US"/>
              </w:rPr>
              <w:t>)</w:t>
            </w:r>
          </w:p>
        </w:tc>
      </w:tr>
      <w:tr w:rsidR="000F7551" w:rsidRPr="00432A7D" w14:paraId="4D1FBB42" w14:textId="77777777" w:rsidTr="001F5779">
        <w:trPr>
          <w:trHeight w:val="300"/>
        </w:trPr>
        <w:tc>
          <w:tcPr>
            <w:tcW w:w="2850" w:type="dxa"/>
            <w:vMerge w:val="restart"/>
            <w:tcBorders>
              <w:top w:val="single" w:sz="8" w:space="0" w:color="auto"/>
              <w:left w:val="single" w:sz="8" w:space="0" w:color="auto"/>
              <w:right w:val="single" w:sz="8" w:space="0" w:color="auto"/>
            </w:tcBorders>
            <w:shd w:val="clear" w:color="auto" w:fill="auto"/>
            <w:vAlign w:val="center"/>
            <w:hideMark/>
          </w:tcPr>
          <w:p w14:paraId="7516F28A" w14:textId="77777777" w:rsidR="000F7551" w:rsidRPr="00432A7D" w:rsidRDefault="000F7551" w:rsidP="00E13E92">
            <w:pPr>
              <w:spacing w:after="0" w:line="240" w:lineRule="auto"/>
              <w:jc w:val="left"/>
              <w:rPr>
                <w:rFonts w:eastAsia="Times New Roman"/>
                <w:b/>
                <w:bCs/>
                <w:color w:val="000000"/>
                <w:sz w:val="18"/>
                <w:szCs w:val="18"/>
                <w:lang w:val="de-DE" w:eastAsia="en-US"/>
              </w:rPr>
            </w:pPr>
            <w:proofErr w:type="spellStart"/>
            <w:r w:rsidRPr="00432A7D">
              <w:rPr>
                <w:rFonts w:eastAsia="Times New Roman"/>
                <w:b/>
                <w:bCs/>
                <w:color w:val="000000"/>
                <w:sz w:val="18"/>
                <w:szCs w:val="18"/>
                <w:lang w:val="de-DE" w:eastAsia="en-US"/>
              </w:rPr>
              <w:t>Sensitivity</w:t>
            </w:r>
            <w:proofErr w:type="spellEnd"/>
            <w:r w:rsidRPr="00432A7D">
              <w:rPr>
                <w:rFonts w:eastAsia="Times New Roman"/>
                <w:b/>
                <w:bCs/>
                <w:color w:val="000000"/>
                <w:sz w:val="18"/>
                <w:szCs w:val="18"/>
                <w:lang w:val="de-DE" w:eastAsia="en-US"/>
              </w:rPr>
              <w:t xml:space="preserve"> %</w:t>
            </w:r>
          </w:p>
        </w:tc>
        <w:tc>
          <w:tcPr>
            <w:tcW w:w="993" w:type="dxa"/>
            <w:tcBorders>
              <w:top w:val="single" w:sz="8" w:space="0" w:color="auto"/>
              <w:left w:val="single" w:sz="8" w:space="0" w:color="auto"/>
              <w:right w:val="single" w:sz="8" w:space="0" w:color="auto"/>
            </w:tcBorders>
            <w:shd w:val="clear" w:color="auto" w:fill="auto"/>
            <w:vAlign w:val="center"/>
            <w:hideMark/>
          </w:tcPr>
          <w:p w14:paraId="0C63903F"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85</w:t>
            </w:r>
          </w:p>
        </w:tc>
        <w:tc>
          <w:tcPr>
            <w:tcW w:w="850" w:type="dxa"/>
            <w:tcBorders>
              <w:top w:val="single" w:sz="8" w:space="0" w:color="auto"/>
              <w:left w:val="single" w:sz="8" w:space="0" w:color="auto"/>
              <w:right w:val="single" w:sz="8" w:space="0" w:color="auto"/>
            </w:tcBorders>
            <w:shd w:val="clear" w:color="auto" w:fill="auto"/>
            <w:vAlign w:val="center"/>
            <w:hideMark/>
          </w:tcPr>
          <w:p w14:paraId="62A17AF4"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97</w:t>
            </w:r>
          </w:p>
        </w:tc>
        <w:tc>
          <w:tcPr>
            <w:tcW w:w="992" w:type="dxa"/>
            <w:tcBorders>
              <w:top w:val="single" w:sz="8" w:space="0" w:color="auto"/>
              <w:left w:val="single" w:sz="8" w:space="0" w:color="auto"/>
              <w:right w:val="single" w:sz="8" w:space="0" w:color="auto"/>
            </w:tcBorders>
            <w:shd w:val="clear" w:color="auto" w:fill="auto"/>
            <w:vAlign w:val="center"/>
            <w:hideMark/>
          </w:tcPr>
          <w:p w14:paraId="67F6DA13"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97</w:t>
            </w:r>
          </w:p>
        </w:tc>
        <w:tc>
          <w:tcPr>
            <w:tcW w:w="851" w:type="dxa"/>
            <w:tcBorders>
              <w:top w:val="single" w:sz="8" w:space="0" w:color="auto"/>
              <w:left w:val="single" w:sz="8" w:space="0" w:color="auto"/>
              <w:right w:val="single" w:sz="8" w:space="0" w:color="auto"/>
            </w:tcBorders>
            <w:shd w:val="clear" w:color="auto" w:fill="auto"/>
            <w:vAlign w:val="center"/>
            <w:hideMark/>
          </w:tcPr>
          <w:p w14:paraId="0418F947"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87</w:t>
            </w:r>
          </w:p>
        </w:tc>
      </w:tr>
      <w:tr w:rsidR="000F7551" w:rsidRPr="00432A7D" w14:paraId="0258A7ED" w14:textId="77777777" w:rsidTr="001F5779">
        <w:trPr>
          <w:trHeight w:val="320"/>
        </w:trPr>
        <w:tc>
          <w:tcPr>
            <w:tcW w:w="2850" w:type="dxa"/>
            <w:vMerge/>
            <w:tcBorders>
              <w:top w:val="nil"/>
              <w:left w:val="single" w:sz="8" w:space="0" w:color="auto"/>
              <w:bottom w:val="single" w:sz="8" w:space="0" w:color="auto"/>
              <w:right w:val="single" w:sz="8" w:space="0" w:color="auto"/>
            </w:tcBorders>
            <w:shd w:val="clear" w:color="auto" w:fill="auto"/>
            <w:vAlign w:val="center"/>
            <w:hideMark/>
          </w:tcPr>
          <w:p w14:paraId="555FC218" w14:textId="77777777" w:rsidR="000F7551" w:rsidRPr="00432A7D" w:rsidRDefault="000F7551" w:rsidP="00E13E92">
            <w:pPr>
              <w:spacing w:after="0" w:line="240" w:lineRule="auto"/>
              <w:jc w:val="left"/>
              <w:rPr>
                <w:rFonts w:eastAsia="Times New Roman"/>
                <w:b/>
                <w:bCs/>
                <w:color w:val="000000"/>
                <w:sz w:val="18"/>
                <w:szCs w:val="18"/>
                <w:lang w:val="de-DE" w:eastAsia="en-US"/>
              </w:rPr>
            </w:pPr>
          </w:p>
        </w:tc>
        <w:tc>
          <w:tcPr>
            <w:tcW w:w="993" w:type="dxa"/>
            <w:tcBorders>
              <w:top w:val="nil"/>
              <w:left w:val="single" w:sz="8" w:space="0" w:color="auto"/>
              <w:bottom w:val="single" w:sz="8" w:space="0" w:color="auto"/>
              <w:right w:val="single" w:sz="8" w:space="0" w:color="auto"/>
            </w:tcBorders>
            <w:shd w:val="clear" w:color="auto" w:fill="auto"/>
            <w:vAlign w:val="center"/>
            <w:hideMark/>
          </w:tcPr>
          <w:p w14:paraId="55A5FADE"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94</w:t>
            </w:r>
            <w:r>
              <w:rPr>
                <w:rFonts w:eastAsia="Times New Roman"/>
                <w:color w:val="000000"/>
                <w:sz w:val="16"/>
                <w:szCs w:val="16"/>
                <w:lang w:val="de-DE" w:eastAsia="en-US"/>
              </w:rPr>
              <w:t>)</w:t>
            </w:r>
          </w:p>
        </w:tc>
        <w:tc>
          <w:tcPr>
            <w:tcW w:w="850" w:type="dxa"/>
            <w:tcBorders>
              <w:top w:val="nil"/>
              <w:left w:val="single" w:sz="8" w:space="0" w:color="auto"/>
              <w:bottom w:val="single" w:sz="8" w:space="0" w:color="auto"/>
              <w:right w:val="single" w:sz="8" w:space="0" w:color="auto"/>
            </w:tcBorders>
            <w:shd w:val="clear" w:color="auto" w:fill="auto"/>
            <w:vAlign w:val="center"/>
            <w:hideMark/>
          </w:tcPr>
          <w:p w14:paraId="5B9602EB"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99</w:t>
            </w:r>
            <w:r>
              <w:rPr>
                <w:rFonts w:eastAsia="Times New Roman"/>
                <w:color w:val="000000"/>
                <w:sz w:val="16"/>
                <w:szCs w:val="16"/>
                <w:lang w:val="de-DE" w:eastAsia="en-US"/>
              </w:rPr>
              <w:t>)</w:t>
            </w:r>
          </w:p>
        </w:tc>
        <w:tc>
          <w:tcPr>
            <w:tcW w:w="992" w:type="dxa"/>
            <w:tcBorders>
              <w:top w:val="nil"/>
              <w:left w:val="single" w:sz="8" w:space="0" w:color="auto"/>
              <w:bottom w:val="single" w:sz="8" w:space="0" w:color="auto"/>
              <w:right w:val="single" w:sz="8" w:space="0" w:color="auto"/>
            </w:tcBorders>
            <w:shd w:val="clear" w:color="auto" w:fill="auto"/>
            <w:vAlign w:val="center"/>
            <w:hideMark/>
          </w:tcPr>
          <w:p w14:paraId="24FADD45"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99</w:t>
            </w:r>
            <w:r>
              <w:rPr>
                <w:rFonts w:eastAsia="Times New Roman"/>
                <w:color w:val="000000"/>
                <w:sz w:val="16"/>
                <w:szCs w:val="16"/>
                <w:lang w:val="de-DE" w:eastAsia="en-US"/>
              </w:rPr>
              <w:t>)</w:t>
            </w:r>
          </w:p>
        </w:tc>
        <w:tc>
          <w:tcPr>
            <w:tcW w:w="851" w:type="dxa"/>
            <w:tcBorders>
              <w:top w:val="nil"/>
              <w:left w:val="single" w:sz="8" w:space="0" w:color="auto"/>
              <w:bottom w:val="single" w:sz="8" w:space="0" w:color="auto"/>
              <w:right w:val="single" w:sz="8" w:space="0" w:color="auto"/>
            </w:tcBorders>
            <w:shd w:val="clear" w:color="auto" w:fill="auto"/>
            <w:vAlign w:val="center"/>
            <w:hideMark/>
          </w:tcPr>
          <w:p w14:paraId="4707691F"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98</w:t>
            </w:r>
            <w:r>
              <w:rPr>
                <w:rFonts w:eastAsia="Times New Roman"/>
                <w:color w:val="000000"/>
                <w:sz w:val="16"/>
                <w:szCs w:val="16"/>
                <w:lang w:val="de-DE" w:eastAsia="en-US"/>
              </w:rPr>
              <w:t>)</w:t>
            </w:r>
          </w:p>
        </w:tc>
      </w:tr>
      <w:tr w:rsidR="000F7551" w:rsidRPr="00432A7D" w14:paraId="43BED174" w14:textId="77777777" w:rsidTr="001F5779">
        <w:trPr>
          <w:trHeight w:val="320"/>
        </w:trPr>
        <w:tc>
          <w:tcPr>
            <w:tcW w:w="285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E2EE486" w14:textId="77777777" w:rsidR="000F7551" w:rsidRPr="00432A7D" w:rsidRDefault="000F7551" w:rsidP="00E13E92">
            <w:pPr>
              <w:spacing w:after="0" w:line="240" w:lineRule="auto"/>
              <w:jc w:val="left"/>
              <w:rPr>
                <w:rFonts w:eastAsia="Times New Roman"/>
                <w:b/>
                <w:bCs/>
                <w:color w:val="000000"/>
                <w:sz w:val="18"/>
                <w:szCs w:val="18"/>
                <w:lang w:val="de-DE" w:eastAsia="en-US"/>
              </w:rPr>
            </w:pPr>
            <w:proofErr w:type="spellStart"/>
            <w:r w:rsidRPr="00432A7D">
              <w:rPr>
                <w:rFonts w:eastAsia="Times New Roman"/>
                <w:b/>
                <w:bCs/>
                <w:color w:val="000000"/>
                <w:sz w:val="18"/>
                <w:szCs w:val="18"/>
                <w:lang w:val="de-DE" w:eastAsia="en-US"/>
              </w:rPr>
              <w:t>Specificity</w:t>
            </w:r>
            <w:proofErr w:type="spellEnd"/>
            <w:r w:rsidRPr="00432A7D">
              <w:rPr>
                <w:rFonts w:eastAsia="Times New Roman"/>
                <w:b/>
                <w:bCs/>
                <w:color w:val="000000"/>
                <w:sz w:val="18"/>
                <w:szCs w:val="18"/>
                <w:lang w:val="de-DE" w:eastAsia="en-US"/>
              </w:rPr>
              <w:t xml:space="preserve"> %</w:t>
            </w:r>
          </w:p>
        </w:tc>
        <w:tc>
          <w:tcPr>
            <w:tcW w:w="3686" w:type="dxa"/>
            <w:gridSpan w:val="4"/>
            <w:tcBorders>
              <w:top w:val="single" w:sz="8" w:space="0" w:color="auto"/>
              <w:left w:val="nil"/>
              <w:bottom w:val="single" w:sz="8" w:space="0" w:color="auto"/>
              <w:right w:val="single" w:sz="8" w:space="0" w:color="000000"/>
            </w:tcBorders>
            <w:shd w:val="clear" w:color="auto" w:fill="auto"/>
            <w:vAlign w:val="center"/>
            <w:hideMark/>
          </w:tcPr>
          <w:p w14:paraId="0801AFB8"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99</w:t>
            </w:r>
          </w:p>
        </w:tc>
      </w:tr>
      <w:tr w:rsidR="001F5779" w:rsidRPr="00432A7D" w14:paraId="0C667AEE" w14:textId="77777777" w:rsidTr="001F5779">
        <w:trPr>
          <w:trHeight w:val="300"/>
        </w:trPr>
        <w:tc>
          <w:tcPr>
            <w:tcW w:w="2850" w:type="dxa"/>
            <w:vMerge w:val="restart"/>
            <w:tcBorders>
              <w:top w:val="single" w:sz="8" w:space="0" w:color="auto"/>
              <w:left w:val="single" w:sz="8" w:space="0" w:color="000000"/>
              <w:bottom w:val="single" w:sz="8" w:space="0" w:color="000000"/>
              <w:right w:val="single" w:sz="8" w:space="0" w:color="auto"/>
            </w:tcBorders>
            <w:shd w:val="clear" w:color="auto" w:fill="auto"/>
            <w:vAlign w:val="center"/>
            <w:hideMark/>
          </w:tcPr>
          <w:p w14:paraId="0A761E0B" w14:textId="77777777" w:rsidR="000F7551" w:rsidRPr="00432A7D" w:rsidRDefault="000F7551" w:rsidP="00E13E92">
            <w:pPr>
              <w:spacing w:after="0" w:line="240" w:lineRule="auto"/>
              <w:jc w:val="left"/>
              <w:rPr>
                <w:rFonts w:eastAsia="Times New Roman"/>
                <w:b/>
                <w:bCs/>
                <w:color w:val="000000"/>
                <w:sz w:val="18"/>
                <w:szCs w:val="18"/>
                <w:lang w:val="de-DE" w:eastAsia="en-US"/>
              </w:rPr>
            </w:pPr>
            <w:r w:rsidRPr="00432A7D">
              <w:rPr>
                <w:rFonts w:eastAsia="Times New Roman"/>
                <w:b/>
                <w:bCs/>
                <w:color w:val="000000"/>
                <w:sz w:val="18"/>
                <w:szCs w:val="18"/>
                <w:lang w:val="de-DE" w:eastAsia="en-US"/>
              </w:rPr>
              <w:t>F1 %</w:t>
            </w:r>
          </w:p>
        </w:tc>
        <w:tc>
          <w:tcPr>
            <w:tcW w:w="993" w:type="dxa"/>
            <w:tcBorders>
              <w:top w:val="nil"/>
              <w:left w:val="nil"/>
              <w:bottom w:val="nil"/>
              <w:right w:val="single" w:sz="8" w:space="0" w:color="auto"/>
            </w:tcBorders>
            <w:shd w:val="clear" w:color="auto" w:fill="auto"/>
            <w:vAlign w:val="center"/>
            <w:hideMark/>
          </w:tcPr>
          <w:p w14:paraId="706B49BC"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91</w:t>
            </w:r>
          </w:p>
        </w:tc>
        <w:tc>
          <w:tcPr>
            <w:tcW w:w="850" w:type="dxa"/>
            <w:tcBorders>
              <w:top w:val="nil"/>
              <w:left w:val="nil"/>
              <w:bottom w:val="nil"/>
              <w:right w:val="single" w:sz="8" w:space="0" w:color="auto"/>
            </w:tcBorders>
            <w:shd w:val="clear" w:color="auto" w:fill="auto"/>
            <w:vAlign w:val="center"/>
            <w:hideMark/>
          </w:tcPr>
          <w:p w14:paraId="5EF8A4E9"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98</w:t>
            </w:r>
          </w:p>
        </w:tc>
        <w:tc>
          <w:tcPr>
            <w:tcW w:w="992" w:type="dxa"/>
            <w:tcBorders>
              <w:top w:val="nil"/>
              <w:left w:val="nil"/>
              <w:bottom w:val="nil"/>
              <w:right w:val="single" w:sz="8" w:space="0" w:color="auto"/>
            </w:tcBorders>
            <w:shd w:val="clear" w:color="auto" w:fill="auto"/>
            <w:vAlign w:val="center"/>
            <w:hideMark/>
          </w:tcPr>
          <w:p w14:paraId="03DB62FA"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98</w:t>
            </w:r>
          </w:p>
        </w:tc>
        <w:tc>
          <w:tcPr>
            <w:tcW w:w="851" w:type="dxa"/>
            <w:tcBorders>
              <w:top w:val="nil"/>
              <w:left w:val="nil"/>
              <w:bottom w:val="nil"/>
              <w:right w:val="single" w:sz="8" w:space="0" w:color="auto"/>
            </w:tcBorders>
            <w:shd w:val="clear" w:color="auto" w:fill="auto"/>
            <w:vAlign w:val="center"/>
            <w:hideMark/>
          </w:tcPr>
          <w:p w14:paraId="1270CC9E"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55</w:t>
            </w:r>
          </w:p>
        </w:tc>
      </w:tr>
      <w:tr w:rsidR="001F5779" w:rsidRPr="00432A7D" w14:paraId="078FB61C" w14:textId="77777777" w:rsidTr="001F5779">
        <w:trPr>
          <w:trHeight w:val="320"/>
        </w:trPr>
        <w:tc>
          <w:tcPr>
            <w:tcW w:w="2850" w:type="dxa"/>
            <w:vMerge/>
            <w:tcBorders>
              <w:top w:val="single" w:sz="8" w:space="0" w:color="000000"/>
              <w:left w:val="single" w:sz="8" w:space="0" w:color="000000"/>
              <w:bottom w:val="single" w:sz="8" w:space="0" w:color="000000"/>
              <w:right w:val="single" w:sz="8" w:space="0" w:color="auto"/>
            </w:tcBorders>
            <w:shd w:val="clear" w:color="auto" w:fill="auto"/>
            <w:vAlign w:val="center"/>
            <w:hideMark/>
          </w:tcPr>
          <w:p w14:paraId="5286B269" w14:textId="77777777" w:rsidR="000F7551" w:rsidRPr="00432A7D" w:rsidRDefault="000F7551" w:rsidP="00E13E92">
            <w:pPr>
              <w:spacing w:after="0" w:line="240" w:lineRule="auto"/>
              <w:jc w:val="left"/>
              <w:rPr>
                <w:rFonts w:eastAsia="Times New Roman"/>
                <w:b/>
                <w:bCs/>
                <w:color w:val="000000"/>
                <w:sz w:val="18"/>
                <w:szCs w:val="18"/>
                <w:lang w:val="de-DE" w:eastAsia="en-US"/>
              </w:rPr>
            </w:pPr>
          </w:p>
        </w:tc>
        <w:tc>
          <w:tcPr>
            <w:tcW w:w="993" w:type="dxa"/>
            <w:tcBorders>
              <w:top w:val="nil"/>
              <w:left w:val="nil"/>
              <w:bottom w:val="single" w:sz="8" w:space="0" w:color="auto"/>
              <w:right w:val="single" w:sz="8" w:space="0" w:color="auto"/>
            </w:tcBorders>
            <w:shd w:val="clear" w:color="auto" w:fill="auto"/>
            <w:vAlign w:val="center"/>
            <w:hideMark/>
          </w:tcPr>
          <w:p w14:paraId="14773798"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97</w:t>
            </w:r>
            <w:r>
              <w:rPr>
                <w:rFonts w:eastAsia="Times New Roman"/>
                <w:color w:val="000000"/>
                <w:sz w:val="16"/>
                <w:szCs w:val="16"/>
                <w:lang w:val="de-DE" w:eastAsia="en-US"/>
              </w:rPr>
              <w:t>)</w:t>
            </w:r>
          </w:p>
        </w:tc>
        <w:tc>
          <w:tcPr>
            <w:tcW w:w="850" w:type="dxa"/>
            <w:tcBorders>
              <w:top w:val="nil"/>
              <w:left w:val="nil"/>
              <w:bottom w:val="single" w:sz="8" w:space="0" w:color="auto"/>
              <w:right w:val="single" w:sz="8" w:space="0" w:color="auto"/>
            </w:tcBorders>
            <w:shd w:val="clear" w:color="auto" w:fill="auto"/>
            <w:vAlign w:val="center"/>
            <w:hideMark/>
          </w:tcPr>
          <w:p w14:paraId="3C9C86B4"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98</w:t>
            </w:r>
            <w:r>
              <w:rPr>
                <w:rFonts w:eastAsia="Times New Roman"/>
                <w:color w:val="000000"/>
                <w:sz w:val="16"/>
                <w:szCs w:val="16"/>
                <w:lang w:val="de-DE" w:eastAsia="en-US"/>
              </w:rPr>
              <w:t>)</w:t>
            </w:r>
          </w:p>
        </w:tc>
        <w:tc>
          <w:tcPr>
            <w:tcW w:w="992" w:type="dxa"/>
            <w:tcBorders>
              <w:top w:val="nil"/>
              <w:left w:val="nil"/>
              <w:bottom w:val="single" w:sz="8" w:space="0" w:color="auto"/>
              <w:right w:val="single" w:sz="8" w:space="0" w:color="auto"/>
            </w:tcBorders>
            <w:shd w:val="clear" w:color="auto" w:fill="auto"/>
            <w:vAlign w:val="center"/>
            <w:hideMark/>
          </w:tcPr>
          <w:p w14:paraId="5BE881FA"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97</w:t>
            </w:r>
            <w:r>
              <w:rPr>
                <w:rFonts w:eastAsia="Times New Roman"/>
                <w:color w:val="000000"/>
                <w:sz w:val="16"/>
                <w:szCs w:val="16"/>
                <w:lang w:val="de-DE" w:eastAsia="en-US"/>
              </w:rPr>
              <w:t>)</w:t>
            </w:r>
          </w:p>
        </w:tc>
        <w:tc>
          <w:tcPr>
            <w:tcW w:w="851" w:type="dxa"/>
            <w:tcBorders>
              <w:top w:val="nil"/>
              <w:left w:val="nil"/>
              <w:bottom w:val="single" w:sz="8" w:space="0" w:color="auto"/>
              <w:right w:val="single" w:sz="8" w:space="0" w:color="auto"/>
            </w:tcBorders>
            <w:shd w:val="clear" w:color="auto" w:fill="auto"/>
            <w:vAlign w:val="center"/>
            <w:hideMark/>
          </w:tcPr>
          <w:p w14:paraId="01CF44D1"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47</w:t>
            </w:r>
            <w:r w:rsidRPr="00432A7D">
              <w:rPr>
                <w:rFonts w:eastAsia="Times New Roman"/>
                <w:color w:val="000000"/>
                <w:sz w:val="16"/>
                <w:szCs w:val="16"/>
                <w:lang w:val="de-DE" w:eastAsia="en-US"/>
              </w:rPr>
              <w:softHyphen/>
            </w:r>
            <w:r w:rsidRPr="00432A7D">
              <w:rPr>
                <w:rFonts w:eastAsia="Times New Roman"/>
                <w:color w:val="000000"/>
                <w:sz w:val="16"/>
                <w:szCs w:val="16"/>
                <w:lang w:val="de-DE" w:eastAsia="en-US"/>
              </w:rPr>
              <w:softHyphen/>
            </w:r>
            <w:r w:rsidRPr="00432A7D">
              <w:rPr>
                <w:rFonts w:eastAsia="Times New Roman"/>
                <w:color w:val="000000"/>
                <w:sz w:val="16"/>
                <w:szCs w:val="16"/>
                <w:lang w:val="de-DE" w:eastAsia="en-US"/>
              </w:rPr>
              <w:softHyphen/>
            </w:r>
            <w:r w:rsidRPr="00432A7D">
              <w:rPr>
                <w:rFonts w:eastAsia="Times New Roman"/>
                <w:color w:val="000000"/>
                <w:sz w:val="16"/>
                <w:szCs w:val="16"/>
                <w:lang w:val="de-DE" w:eastAsia="en-US"/>
              </w:rPr>
              <w:softHyphen/>
              <w:t>)</w:t>
            </w:r>
          </w:p>
        </w:tc>
      </w:tr>
      <w:tr w:rsidR="000F7551" w:rsidRPr="00432A7D" w14:paraId="19C64CF4" w14:textId="77777777" w:rsidTr="001F5779">
        <w:trPr>
          <w:trHeight w:val="300"/>
        </w:trPr>
        <w:tc>
          <w:tcPr>
            <w:tcW w:w="2850" w:type="dxa"/>
            <w:vMerge w:val="restart"/>
            <w:tcBorders>
              <w:top w:val="nil"/>
              <w:left w:val="single" w:sz="8" w:space="0" w:color="auto"/>
              <w:bottom w:val="single" w:sz="8" w:space="0" w:color="000000"/>
              <w:right w:val="single" w:sz="8" w:space="0" w:color="auto"/>
            </w:tcBorders>
            <w:shd w:val="clear" w:color="auto" w:fill="auto"/>
            <w:vAlign w:val="center"/>
            <w:hideMark/>
          </w:tcPr>
          <w:p w14:paraId="2F49FBC9" w14:textId="77777777" w:rsidR="000F7551" w:rsidRPr="00432A7D" w:rsidRDefault="000F7551" w:rsidP="00E13E92">
            <w:pPr>
              <w:spacing w:after="0" w:line="240" w:lineRule="auto"/>
              <w:jc w:val="left"/>
              <w:rPr>
                <w:rFonts w:eastAsia="Times New Roman"/>
                <w:b/>
                <w:bCs/>
                <w:color w:val="000000"/>
                <w:sz w:val="18"/>
                <w:szCs w:val="18"/>
                <w:lang w:val="de-DE" w:eastAsia="en-US"/>
              </w:rPr>
            </w:pPr>
            <w:r w:rsidRPr="00432A7D">
              <w:rPr>
                <w:rFonts w:eastAsia="Times New Roman"/>
                <w:b/>
                <w:bCs/>
                <w:color w:val="000000"/>
                <w:sz w:val="18"/>
                <w:szCs w:val="18"/>
                <w:lang w:val="de-DE" w:eastAsia="en-US"/>
              </w:rPr>
              <w:t xml:space="preserve">Positive </w:t>
            </w:r>
            <w:proofErr w:type="spellStart"/>
            <w:r w:rsidRPr="00432A7D">
              <w:rPr>
                <w:rFonts w:eastAsia="Times New Roman"/>
                <w:b/>
                <w:bCs/>
                <w:color w:val="000000"/>
                <w:sz w:val="18"/>
                <w:szCs w:val="18"/>
                <w:lang w:val="de-DE" w:eastAsia="en-US"/>
              </w:rPr>
              <w:t>predictive</w:t>
            </w:r>
            <w:proofErr w:type="spellEnd"/>
            <w:r w:rsidRPr="00432A7D">
              <w:rPr>
                <w:rFonts w:eastAsia="Times New Roman"/>
                <w:b/>
                <w:bCs/>
                <w:color w:val="000000"/>
                <w:sz w:val="18"/>
                <w:szCs w:val="18"/>
                <w:lang w:val="de-DE" w:eastAsia="en-US"/>
              </w:rPr>
              <w:t xml:space="preserve"> </w:t>
            </w:r>
            <w:proofErr w:type="spellStart"/>
            <w:r w:rsidRPr="00432A7D">
              <w:rPr>
                <w:rFonts w:eastAsia="Times New Roman"/>
                <w:b/>
                <w:bCs/>
                <w:color w:val="000000"/>
                <w:sz w:val="18"/>
                <w:szCs w:val="18"/>
                <w:lang w:val="de-DE" w:eastAsia="en-US"/>
              </w:rPr>
              <w:t>value</w:t>
            </w:r>
            <w:proofErr w:type="spellEnd"/>
            <w:r w:rsidRPr="00432A7D">
              <w:rPr>
                <w:rFonts w:eastAsia="Times New Roman"/>
                <w:b/>
                <w:bCs/>
                <w:color w:val="000000"/>
                <w:sz w:val="18"/>
                <w:szCs w:val="18"/>
                <w:lang w:val="de-DE" w:eastAsia="en-US"/>
              </w:rPr>
              <w:t xml:space="preserve"> %</w:t>
            </w:r>
          </w:p>
        </w:tc>
        <w:tc>
          <w:tcPr>
            <w:tcW w:w="993" w:type="dxa"/>
            <w:tcBorders>
              <w:top w:val="nil"/>
              <w:left w:val="nil"/>
              <w:bottom w:val="nil"/>
              <w:right w:val="single" w:sz="8" w:space="0" w:color="auto"/>
            </w:tcBorders>
            <w:shd w:val="clear" w:color="auto" w:fill="auto"/>
            <w:vAlign w:val="center"/>
            <w:hideMark/>
          </w:tcPr>
          <w:p w14:paraId="444D0D8D"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99</w:t>
            </w:r>
          </w:p>
        </w:tc>
        <w:tc>
          <w:tcPr>
            <w:tcW w:w="850" w:type="dxa"/>
            <w:tcBorders>
              <w:top w:val="nil"/>
              <w:left w:val="nil"/>
              <w:bottom w:val="nil"/>
              <w:right w:val="single" w:sz="8" w:space="0" w:color="auto"/>
            </w:tcBorders>
            <w:shd w:val="clear" w:color="auto" w:fill="auto"/>
            <w:vAlign w:val="center"/>
            <w:hideMark/>
          </w:tcPr>
          <w:p w14:paraId="5B0DA603"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99</w:t>
            </w:r>
          </w:p>
        </w:tc>
        <w:tc>
          <w:tcPr>
            <w:tcW w:w="992" w:type="dxa"/>
            <w:tcBorders>
              <w:top w:val="nil"/>
              <w:left w:val="nil"/>
              <w:bottom w:val="nil"/>
              <w:right w:val="single" w:sz="8" w:space="0" w:color="auto"/>
            </w:tcBorders>
            <w:shd w:val="clear" w:color="auto" w:fill="auto"/>
            <w:vAlign w:val="center"/>
            <w:hideMark/>
          </w:tcPr>
          <w:p w14:paraId="35A6A3B2"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98</w:t>
            </w:r>
          </w:p>
        </w:tc>
        <w:tc>
          <w:tcPr>
            <w:tcW w:w="851" w:type="dxa"/>
            <w:tcBorders>
              <w:top w:val="nil"/>
              <w:left w:val="nil"/>
              <w:bottom w:val="nil"/>
              <w:right w:val="single" w:sz="8" w:space="0" w:color="auto"/>
            </w:tcBorders>
            <w:shd w:val="clear" w:color="auto" w:fill="auto"/>
            <w:vAlign w:val="center"/>
            <w:hideMark/>
          </w:tcPr>
          <w:p w14:paraId="54E2BF00" w14:textId="77777777" w:rsidR="000F7551" w:rsidRPr="00432A7D" w:rsidRDefault="000F7551" w:rsidP="00E13E92">
            <w:pPr>
              <w:spacing w:after="0" w:line="240" w:lineRule="auto"/>
              <w:jc w:val="center"/>
              <w:rPr>
                <w:rFonts w:eastAsia="Times New Roman"/>
                <w:color w:val="000000"/>
                <w:sz w:val="16"/>
                <w:szCs w:val="16"/>
                <w:lang w:val="de-DE" w:eastAsia="en-US"/>
              </w:rPr>
            </w:pPr>
            <w:r w:rsidRPr="00432A7D">
              <w:rPr>
                <w:rFonts w:eastAsia="Times New Roman"/>
                <w:color w:val="000000"/>
                <w:sz w:val="16"/>
                <w:szCs w:val="16"/>
                <w:lang w:val="de-DE" w:eastAsia="en-US"/>
              </w:rPr>
              <w:t>40</w:t>
            </w:r>
          </w:p>
        </w:tc>
      </w:tr>
      <w:tr w:rsidR="000F7551" w:rsidRPr="00432A7D" w14:paraId="0FBE0A74" w14:textId="77777777" w:rsidTr="001F5779">
        <w:trPr>
          <w:trHeight w:val="320"/>
        </w:trPr>
        <w:tc>
          <w:tcPr>
            <w:tcW w:w="2850" w:type="dxa"/>
            <w:vMerge/>
            <w:tcBorders>
              <w:top w:val="nil"/>
              <w:left w:val="single" w:sz="8" w:space="0" w:color="auto"/>
              <w:bottom w:val="single" w:sz="8" w:space="0" w:color="000000"/>
              <w:right w:val="single" w:sz="8" w:space="0" w:color="auto"/>
            </w:tcBorders>
            <w:shd w:val="clear" w:color="auto" w:fill="auto"/>
            <w:vAlign w:val="center"/>
            <w:hideMark/>
          </w:tcPr>
          <w:p w14:paraId="6782D9F8" w14:textId="77777777" w:rsidR="000F7551" w:rsidRPr="00432A7D" w:rsidRDefault="000F7551" w:rsidP="00E13E92">
            <w:pPr>
              <w:spacing w:after="0" w:line="240" w:lineRule="auto"/>
              <w:jc w:val="left"/>
              <w:rPr>
                <w:rFonts w:eastAsia="Times New Roman"/>
                <w:b/>
                <w:bCs/>
                <w:color w:val="000000"/>
                <w:sz w:val="18"/>
                <w:szCs w:val="18"/>
                <w:lang w:val="de-DE" w:eastAsia="en-US"/>
              </w:rPr>
            </w:pPr>
          </w:p>
        </w:tc>
        <w:tc>
          <w:tcPr>
            <w:tcW w:w="993" w:type="dxa"/>
            <w:tcBorders>
              <w:top w:val="nil"/>
              <w:left w:val="nil"/>
              <w:bottom w:val="single" w:sz="8" w:space="0" w:color="auto"/>
              <w:right w:val="single" w:sz="8" w:space="0" w:color="auto"/>
            </w:tcBorders>
            <w:shd w:val="clear" w:color="auto" w:fill="auto"/>
            <w:vAlign w:val="center"/>
            <w:hideMark/>
          </w:tcPr>
          <w:p w14:paraId="21F0FB2D"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99</w:t>
            </w:r>
            <w:r>
              <w:rPr>
                <w:rFonts w:eastAsia="Times New Roman"/>
                <w:color w:val="000000"/>
                <w:sz w:val="16"/>
                <w:szCs w:val="16"/>
                <w:lang w:val="de-DE" w:eastAsia="en-US"/>
              </w:rPr>
              <w:t>)</w:t>
            </w:r>
          </w:p>
        </w:tc>
        <w:tc>
          <w:tcPr>
            <w:tcW w:w="850" w:type="dxa"/>
            <w:tcBorders>
              <w:top w:val="nil"/>
              <w:left w:val="nil"/>
              <w:bottom w:val="single" w:sz="8" w:space="0" w:color="auto"/>
              <w:right w:val="single" w:sz="8" w:space="0" w:color="auto"/>
            </w:tcBorders>
            <w:shd w:val="clear" w:color="auto" w:fill="auto"/>
            <w:vAlign w:val="center"/>
            <w:hideMark/>
          </w:tcPr>
          <w:p w14:paraId="34E0BF65"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97</w:t>
            </w:r>
            <w:r>
              <w:rPr>
                <w:rFonts w:eastAsia="Times New Roman"/>
                <w:color w:val="000000"/>
                <w:sz w:val="16"/>
                <w:szCs w:val="16"/>
                <w:lang w:val="de-DE" w:eastAsia="en-US"/>
              </w:rPr>
              <w:t>)</w:t>
            </w:r>
          </w:p>
        </w:tc>
        <w:tc>
          <w:tcPr>
            <w:tcW w:w="992" w:type="dxa"/>
            <w:tcBorders>
              <w:top w:val="nil"/>
              <w:left w:val="nil"/>
              <w:bottom w:val="single" w:sz="8" w:space="0" w:color="auto"/>
              <w:right w:val="single" w:sz="8" w:space="0" w:color="auto"/>
            </w:tcBorders>
            <w:shd w:val="clear" w:color="auto" w:fill="auto"/>
            <w:vAlign w:val="center"/>
            <w:hideMark/>
          </w:tcPr>
          <w:p w14:paraId="2D1B5B90"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96</w:t>
            </w:r>
            <w:r>
              <w:rPr>
                <w:rFonts w:eastAsia="Times New Roman"/>
                <w:color w:val="000000"/>
                <w:sz w:val="16"/>
                <w:szCs w:val="16"/>
                <w:lang w:val="de-DE" w:eastAsia="en-US"/>
              </w:rPr>
              <w:t>)</w:t>
            </w:r>
          </w:p>
        </w:tc>
        <w:tc>
          <w:tcPr>
            <w:tcW w:w="851" w:type="dxa"/>
            <w:tcBorders>
              <w:top w:val="nil"/>
              <w:left w:val="nil"/>
              <w:bottom w:val="single" w:sz="8" w:space="0" w:color="auto"/>
              <w:right w:val="single" w:sz="8" w:space="0" w:color="auto"/>
            </w:tcBorders>
            <w:shd w:val="clear" w:color="auto" w:fill="auto"/>
            <w:vAlign w:val="center"/>
            <w:hideMark/>
          </w:tcPr>
          <w:p w14:paraId="0D945CF0" w14:textId="77777777" w:rsidR="000F7551" w:rsidRPr="00432A7D" w:rsidRDefault="000F7551" w:rsidP="00E13E92">
            <w:pPr>
              <w:spacing w:after="0" w:line="240" w:lineRule="auto"/>
              <w:jc w:val="center"/>
              <w:rPr>
                <w:rFonts w:eastAsia="Times New Roman"/>
                <w:color w:val="000000"/>
                <w:sz w:val="16"/>
                <w:szCs w:val="16"/>
                <w:lang w:val="de-DE" w:eastAsia="en-US"/>
              </w:rPr>
            </w:pPr>
            <w:r>
              <w:rPr>
                <w:rFonts w:eastAsia="Times New Roman"/>
                <w:color w:val="000000"/>
                <w:sz w:val="16"/>
                <w:szCs w:val="16"/>
                <w:lang w:val="de-DE" w:eastAsia="en-US"/>
              </w:rPr>
              <w:t>(</w:t>
            </w:r>
            <w:r w:rsidRPr="00432A7D">
              <w:rPr>
                <w:rFonts w:eastAsia="Times New Roman"/>
                <w:color w:val="000000"/>
                <w:sz w:val="16"/>
                <w:szCs w:val="16"/>
                <w:lang w:val="de-DE" w:eastAsia="en-US"/>
              </w:rPr>
              <w:t>31</w:t>
            </w:r>
            <w:r>
              <w:rPr>
                <w:rFonts w:eastAsia="Times New Roman"/>
                <w:color w:val="000000"/>
                <w:sz w:val="16"/>
                <w:szCs w:val="16"/>
                <w:lang w:val="de-DE" w:eastAsia="en-US"/>
              </w:rPr>
              <w:t>)</w:t>
            </w:r>
          </w:p>
        </w:tc>
      </w:tr>
    </w:tbl>
    <w:p w14:paraId="0703BE87" w14:textId="77777777" w:rsidR="008E42DE" w:rsidRDefault="008E42DE" w:rsidP="008E42DE">
      <w:r w:rsidRPr="006A06D3">
        <w:lastRenderedPageBreak/>
        <w:t xml:space="preserve">Table </w:t>
      </w:r>
      <w:r>
        <w:t>1</w:t>
      </w:r>
      <w:r w:rsidRPr="006A06D3">
        <w:t>: Results of cross validation for different weight thresholds (columns 2 to 5). A higher threshold enforces utilization of more specific variants but reduces the amount of considered variants. Depending on the threshold (0.0, 0.25, 0.5 1.0), between 3027 and 3474 of the 3573 true relationships between CCLs are successfully recovered. Numbers in brackets show results when the to-be-expected amount of matching variants is set manually to 10 variants; numbers without brackets show statistically estimated background-noise strength (regularized, see methods)</w:t>
      </w:r>
    </w:p>
    <w:tbl>
      <w:tblPr>
        <w:tblW w:w="0" w:type="auto"/>
        <w:tblLook w:val="04A0" w:firstRow="1" w:lastRow="0" w:firstColumn="1" w:lastColumn="0" w:noHBand="0" w:noVBand="1"/>
      </w:tblPr>
      <w:tblGrid>
        <w:gridCol w:w="1893"/>
        <w:gridCol w:w="1360"/>
        <w:gridCol w:w="1498"/>
        <w:gridCol w:w="1394"/>
        <w:gridCol w:w="1413"/>
        <w:gridCol w:w="1684"/>
      </w:tblGrid>
      <w:tr w:rsidR="008E42DE" w:rsidRPr="00591E35" w14:paraId="3CE38801" w14:textId="77777777" w:rsidTr="008E42DE">
        <w:trPr>
          <w:trHeight w:val="300"/>
        </w:trPr>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B0F98AD" w14:textId="77777777" w:rsidR="008E42DE" w:rsidRPr="00591E35" w:rsidRDefault="008E42DE" w:rsidP="008E42DE">
            <w:pPr>
              <w:spacing w:after="0" w:line="240" w:lineRule="auto"/>
              <w:jc w:val="left"/>
              <w:rPr>
                <w:rFonts w:eastAsia="Times New Roman"/>
                <w:b/>
                <w:bCs/>
                <w:color w:val="000000"/>
                <w:sz w:val="18"/>
                <w:szCs w:val="18"/>
                <w:lang w:val="de-DE" w:eastAsia="en-US"/>
              </w:rPr>
            </w:pPr>
            <w:proofErr w:type="spellStart"/>
            <w:r w:rsidRPr="00591E35">
              <w:rPr>
                <w:rFonts w:eastAsia="Times New Roman"/>
                <w:b/>
                <w:bCs/>
                <w:color w:val="000000"/>
                <w:sz w:val="18"/>
                <w:szCs w:val="18"/>
                <w:lang w:val="de-DE" w:eastAsia="en-US"/>
              </w:rPr>
              <w:t>Identification</w:t>
            </w:r>
            <w:proofErr w:type="spellEnd"/>
            <w:r w:rsidRPr="00591E35">
              <w:rPr>
                <w:rFonts w:eastAsia="Times New Roman"/>
                <w:b/>
                <w:bCs/>
                <w:color w:val="000000"/>
                <w:sz w:val="18"/>
                <w:szCs w:val="18"/>
                <w:lang w:val="de-DE" w:eastAsia="en-US"/>
              </w:rPr>
              <w:t xml:space="preserve"> </w:t>
            </w:r>
            <w:proofErr w:type="spellStart"/>
            <w:r w:rsidRPr="00591E35">
              <w:rPr>
                <w:rFonts w:eastAsia="Times New Roman"/>
                <w:b/>
                <w:bCs/>
                <w:color w:val="000000"/>
                <w:sz w:val="18"/>
                <w:szCs w:val="18"/>
                <w:lang w:val="de-DE" w:eastAsia="en-US"/>
              </w:rPr>
              <w:t>Method</w:t>
            </w:r>
            <w:proofErr w:type="spellEnd"/>
            <w:r w:rsidRPr="00591E35">
              <w:rPr>
                <w:rFonts w:eastAsia="Times New Roman"/>
                <w:b/>
                <w:bCs/>
                <w:color w:val="000000"/>
                <w:sz w:val="18"/>
                <w:szCs w:val="18"/>
                <w:lang w:val="de-DE" w:eastAsia="en-US"/>
              </w:rPr>
              <w:t xml:space="preserve"> </w:t>
            </w:r>
            <w:proofErr w:type="spellStart"/>
            <w:r w:rsidRPr="00591E35">
              <w:rPr>
                <w:rFonts w:eastAsia="Times New Roman"/>
                <w:b/>
                <w:bCs/>
                <w:color w:val="000000"/>
                <w:sz w:val="18"/>
                <w:szCs w:val="18"/>
                <w:lang w:val="de-DE" w:eastAsia="en-US"/>
              </w:rPr>
              <w:t>for</w:t>
            </w:r>
            <w:proofErr w:type="spellEnd"/>
            <w:r w:rsidRPr="00591E35">
              <w:rPr>
                <w:rFonts w:eastAsia="Times New Roman"/>
                <w:b/>
                <w:bCs/>
                <w:color w:val="000000"/>
                <w:sz w:val="18"/>
                <w:szCs w:val="18"/>
                <w:lang w:val="de-DE" w:eastAsia="en-US"/>
              </w:rPr>
              <w:t xml:space="preserve"> NGS CCLs</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060D900" w14:textId="77777777" w:rsidR="008E42DE" w:rsidRPr="00591E35" w:rsidRDefault="008E42DE" w:rsidP="008E42DE">
            <w:pPr>
              <w:spacing w:after="0" w:line="240" w:lineRule="auto"/>
              <w:jc w:val="left"/>
              <w:rPr>
                <w:rFonts w:eastAsia="Times New Roman"/>
                <w:b/>
                <w:bCs/>
                <w:color w:val="000000"/>
                <w:sz w:val="18"/>
                <w:szCs w:val="18"/>
                <w:lang w:val="de-DE" w:eastAsia="en-US"/>
              </w:rPr>
            </w:pPr>
            <w:proofErr w:type="spellStart"/>
            <w:r w:rsidRPr="00591E35">
              <w:rPr>
                <w:rFonts w:eastAsia="Times New Roman"/>
                <w:b/>
                <w:bCs/>
                <w:color w:val="000000"/>
                <w:sz w:val="18"/>
                <w:szCs w:val="18"/>
                <w:lang w:val="de-DE" w:eastAsia="en-US"/>
              </w:rPr>
              <w:t>Physical</w:t>
            </w:r>
            <w:proofErr w:type="spellEnd"/>
            <w:r w:rsidRPr="00591E35">
              <w:rPr>
                <w:rFonts w:eastAsia="Times New Roman"/>
                <w:b/>
                <w:bCs/>
                <w:color w:val="000000"/>
                <w:sz w:val="18"/>
                <w:szCs w:val="18"/>
                <w:lang w:val="de-DE" w:eastAsia="en-US"/>
              </w:rPr>
              <w:t xml:space="preserve"> sample </w:t>
            </w:r>
            <w:proofErr w:type="spellStart"/>
            <w:r w:rsidRPr="00591E35">
              <w:rPr>
                <w:rFonts w:eastAsia="Times New Roman"/>
                <w:b/>
                <w:bCs/>
                <w:color w:val="000000"/>
                <w:sz w:val="18"/>
                <w:szCs w:val="18"/>
                <w:lang w:val="de-DE" w:eastAsia="en-US"/>
              </w:rPr>
              <w:t>required</w:t>
            </w:r>
            <w:proofErr w:type="spellEnd"/>
          </w:p>
        </w:tc>
        <w:tc>
          <w:tcPr>
            <w:tcW w:w="0" w:type="auto"/>
            <w:tcBorders>
              <w:top w:val="single" w:sz="8" w:space="0" w:color="auto"/>
              <w:left w:val="nil"/>
              <w:bottom w:val="nil"/>
              <w:right w:val="single" w:sz="8" w:space="0" w:color="auto"/>
            </w:tcBorders>
            <w:shd w:val="clear" w:color="auto" w:fill="auto"/>
            <w:vAlign w:val="center"/>
            <w:hideMark/>
          </w:tcPr>
          <w:p w14:paraId="5E7198A9"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Additional</w:t>
            </w:r>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6FA660F" w14:textId="77777777" w:rsidR="008E42DE" w:rsidRPr="00591E35" w:rsidRDefault="008E42DE" w:rsidP="008E42DE">
            <w:pPr>
              <w:spacing w:after="0" w:line="240" w:lineRule="auto"/>
              <w:jc w:val="left"/>
              <w:rPr>
                <w:rFonts w:eastAsia="Times New Roman"/>
                <w:b/>
                <w:bCs/>
                <w:color w:val="000000"/>
                <w:sz w:val="18"/>
                <w:szCs w:val="18"/>
                <w:lang w:val="de-DE" w:eastAsia="en-US"/>
              </w:rPr>
            </w:pPr>
            <w:proofErr w:type="spellStart"/>
            <w:r w:rsidRPr="00591E35">
              <w:rPr>
                <w:rFonts w:eastAsia="Times New Roman"/>
                <w:b/>
                <w:bCs/>
                <w:color w:val="000000"/>
                <w:sz w:val="18"/>
                <w:szCs w:val="18"/>
                <w:lang w:val="de-DE" w:eastAsia="en-US"/>
              </w:rPr>
              <w:t>Locus</w:t>
            </w:r>
            <w:proofErr w:type="spellEnd"/>
            <w:r w:rsidRPr="00591E35">
              <w:rPr>
                <w:rFonts w:eastAsia="Times New Roman"/>
                <w:b/>
                <w:bCs/>
                <w:color w:val="000000"/>
                <w:sz w:val="18"/>
                <w:szCs w:val="18"/>
                <w:lang w:val="de-DE" w:eastAsia="en-US"/>
              </w:rPr>
              <w:t xml:space="preserve"> </w:t>
            </w:r>
            <w:proofErr w:type="spellStart"/>
            <w:r w:rsidRPr="00591E35">
              <w:rPr>
                <w:rFonts w:eastAsia="Times New Roman"/>
                <w:b/>
                <w:bCs/>
                <w:color w:val="000000"/>
                <w:sz w:val="18"/>
                <w:szCs w:val="18"/>
                <w:lang w:val="de-DE" w:eastAsia="en-US"/>
              </w:rPr>
              <w:t>coverage</w:t>
            </w:r>
            <w:proofErr w:type="spellEnd"/>
            <w:r w:rsidRPr="00591E35">
              <w:rPr>
                <w:rFonts w:eastAsia="Times New Roman"/>
                <w:b/>
                <w:bCs/>
                <w:color w:val="000000"/>
                <w:sz w:val="18"/>
                <w:szCs w:val="18"/>
                <w:lang w:val="de-DE" w:eastAsia="en-US"/>
              </w:rPr>
              <w:t xml:space="preserve"> </w:t>
            </w:r>
            <w:proofErr w:type="spellStart"/>
            <w:r w:rsidRPr="00591E35">
              <w:rPr>
                <w:rFonts w:eastAsia="Times New Roman"/>
                <w:b/>
                <w:bCs/>
                <w:color w:val="000000"/>
                <w:sz w:val="18"/>
                <w:szCs w:val="18"/>
                <w:lang w:val="de-DE" w:eastAsia="en-US"/>
              </w:rPr>
              <w:t>required</w:t>
            </w:r>
            <w:proofErr w:type="spellEnd"/>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F2A1F0D" w14:textId="77777777" w:rsidR="008E42DE" w:rsidRPr="00591E35" w:rsidRDefault="008E42DE" w:rsidP="008E42DE">
            <w:pPr>
              <w:spacing w:after="0" w:line="240" w:lineRule="auto"/>
              <w:jc w:val="left"/>
              <w:rPr>
                <w:rFonts w:eastAsia="Times New Roman"/>
                <w:b/>
                <w:bCs/>
                <w:color w:val="000000"/>
                <w:sz w:val="18"/>
                <w:szCs w:val="18"/>
                <w:lang w:val="de-DE" w:eastAsia="en-US"/>
              </w:rPr>
            </w:pPr>
            <w:proofErr w:type="spellStart"/>
            <w:r w:rsidRPr="00591E35">
              <w:rPr>
                <w:rFonts w:eastAsia="Times New Roman"/>
                <w:b/>
                <w:bCs/>
                <w:color w:val="000000"/>
                <w:sz w:val="18"/>
                <w:szCs w:val="18"/>
                <w:lang w:val="de-DE" w:eastAsia="en-US"/>
              </w:rPr>
              <w:t>Zygosity</w:t>
            </w:r>
            <w:proofErr w:type="spellEnd"/>
            <w:r w:rsidRPr="00591E35">
              <w:rPr>
                <w:rFonts w:eastAsia="Times New Roman"/>
                <w:b/>
                <w:bCs/>
                <w:color w:val="000000"/>
                <w:sz w:val="18"/>
                <w:szCs w:val="18"/>
                <w:lang w:val="de-DE" w:eastAsia="en-US"/>
              </w:rPr>
              <w:t xml:space="preserve">-pattern </w:t>
            </w:r>
            <w:proofErr w:type="spellStart"/>
            <w:r w:rsidRPr="00591E35">
              <w:rPr>
                <w:rFonts w:eastAsia="Times New Roman"/>
                <w:b/>
                <w:bCs/>
                <w:color w:val="000000"/>
                <w:sz w:val="18"/>
                <w:szCs w:val="18"/>
                <w:lang w:val="de-DE" w:eastAsia="en-US"/>
              </w:rPr>
              <w:t>required</w:t>
            </w:r>
            <w:proofErr w:type="spellEnd"/>
          </w:p>
        </w:tc>
        <w:tc>
          <w:tcPr>
            <w:tcW w:w="0" w:type="auto"/>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DF5E1C7" w14:textId="77777777" w:rsidR="008E42DE" w:rsidRPr="00591E35" w:rsidRDefault="008E42DE" w:rsidP="008E42DE">
            <w:pPr>
              <w:spacing w:after="0" w:line="240" w:lineRule="auto"/>
              <w:jc w:val="left"/>
              <w:rPr>
                <w:rFonts w:eastAsia="Times New Roman"/>
                <w:b/>
                <w:bCs/>
                <w:color w:val="000000"/>
                <w:sz w:val="18"/>
                <w:szCs w:val="18"/>
                <w:lang w:val="de-DE" w:eastAsia="en-US"/>
              </w:rPr>
            </w:pPr>
            <w:proofErr w:type="spellStart"/>
            <w:r w:rsidRPr="00591E35">
              <w:rPr>
                <w:rFonts w:eastAsia="Times New Roman"/>
                <w:b/>
                <w:bCs/>
                <w:color w:val="000000"/>
                <w:sz w:val="18"/>
                <w:szCs w:val="18"/>
                <w:lang w:val="de-DE" w:eastAsia="en-US"/>
              </w:rPr>
              <w:t>Dependent</w:t>
            </w:r>
            <w:proofErr w:type="spellEnd"/>
            <w:r w:rsidRPr="00591E35">
              <w:rPr>
                <w:rFonts w:eastAsia="Times New Roman"/>
                <w:b/>
                <w:bCs/>
                <w:color w:val="000000"/>
                <w:sz w:val="18"/>
                <w:szCs w:val="18"/>
                <w:lang w:val="de-DE" w:eastAsia="en-US"/>
              </w:rPr>
              <w:t xml:space="preserve"> on </w:t>
            </w:r>
            <w:proofErr w:type="spellStart"/>
            <w:r w:rsidRPr="00591E35">
              <w:rPr>
                <w:rFonts w:eastAsia="Times New Roman"/>
                <w:b/>
                <w:bCs/>
                <w:color w:val="000000"/>
                <w:sz w:val="18"/>
                <w:szCs w:val="18"/>
                <w:lang w:val="de-DE" w:eastAsia="en-US"/>
              </w:rPr>
              <w:t>reference</w:t>
            </w:r>
            <w:proofErr w:type="spellEnd"/>
            <w:r w:rsidRPr="00591E35">
              <w:rPr>
                <w:rFonts w:eastAsia="Times New Roman"/>
                <w:b/>
                <w:bCs/>
                <w:color w:val="000000"/>
                <w:sz w:val="18"/>
                <w:szCs w:val="18"/>
                <w:lang w:val="de-DE" w:eastAsia="en-US"/>
              </w:rPr>
              <w:t xml:space="preserve"> </w:t>
            </w:r>
            <w:proofErr w:type="spellStart"/>
            <w:r w:rsidRPr="00591E35">
              <w:rPr>
                <w:rFonts w:eastAsia="Times New Roman"/>
                <w:b/>
                <w:bCs/>
                <w:color w:val="000000"/>
                <w:sz w:val="18"/>
                <w:szCs w:val="18"/>
                <w:lang w:val="de-DE" w:eastAsia="en-US"/>
              </w:rPr>
              <w:t>genome</w:t>
            </w:r>
            <w:proofErr w:type="spellEnd"/>
          </w:p>
        </w:tc>
      </w:tr>
      <w:tr w:rsidR="008E42DE" w:rsidRPr="00591E35" w14:paraId="5CE46EE2" w14:textId="77777777" w:rsidTr="008E42DE">
        <w:trPr>
          <w:trHeight w:val="460"/>
        </w:trPr>
        <w:tc>
          <w:tcPr>
            <w:tcW w:w="0" w:type="auto"/>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7FE559BD" w14:textId="77777777" w:rsidR="008E42DE" w:rsidRPr="00591E35" w:rsidRDefault="008E42DE" w:rsidP="008E42DE">
            <w:pPr>
              <w:spacing w:after="0" w:line="240" w:lineRule="auto"/>
              <w:jc w:val="left"/>
              <w:rPr>
                <w:rFonts w:eastAsia="Times New Roman"/>
                <w:b/>
                <w:bCs/>
                <w:color w:val="000000"/>
                <w:sz w:val="18"/>
                <w:szCs w:val="18"/>
                <w:lang w:val="de-DE" w:eastAsia="en-US"/>
              </w:rPr>
            </w:pPr>
          </w:p>
        </w:tc>
        <w:tc>
          <w:tcPr>
            <w:tcW w:w="0" w:type="auto"/>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1CB09D86" w14:textId="77777777" w:rsidR="008E42DE" w:rsidRPr="00591E35" w:rsidRDefault="008E42DE" w:rsidP="008E42DE">
            <w:pPr>
              <w:spacing w:after="0" w:line="240" w:lineRule="auto"/>
              <w:jc w:val="left"/>
              <w:rPr>
                <w:rFonts w:eastAsia="Times New Roman"/>
                <w:b/>
                <w:bCs/>
                <w:color w:val="000000"/>
                <w:sz w:val="18"/>
                <w:szCs w:val="18"/>
                <w:lang w:val="de-DE" w:eastAsia="en-US"/>
              </w:rPr>
            </w:pPr>
          </w:p>
        </w:tc>
        <w:tc>
          <w:tcPr>
            <w:tcW w:w="0" w:type="auto"/>
            <w:tcBorders>
              <w:top w:val="nil"/>
              <w:left w:val="nil"/>
              <w:bottom w:val="single" w:sz="8" w:space="0" w:color="auto"/>
              <w:right w:val="single" w:sz="8" w:space="0" w:color="auto"/>
            </w:tcBorders>
            <w:shd w:val="clear" w:color="auto" w:fill="auto"/>
            <w:vAlign w:val="center"/>
            <w:hideMark/>
          </w:tcPr>
          <w:p w14:paraId="3E97ECE1" w14:textId="77777777" w:rsidR="008E42DE" w:rsidRPr="00591E35" w:rsidRDefault="008E42DE" w:rsidP="008E42DE">
            <w:pPr>
              <w:spacing w:after="0" w:line="240" w:lineRule="auto"/>
              <w:jc w:val="left"/>
              <w:rPr>
                <w:rFonts w:eastAsia="Times New Roman"/>
                <w:b/>
                <w:bCs/>
                <w:color w:val="000000"/>
                <w:sz w:val="18"/>
                <w:szCs w:val="18"/>
                <w:lang w:val="de-DE" w:eastAsia="en-US"/>
              </w:rPr>
            </w:pPr>
            <w:proofErr w:type="spellStart"/>
            <w:r w:rsidRPr="00591E35">
              <w:rPr>
                <w:rFonts w:eastAsia="Times New Roman"/>
                <w:b/>
                <w:bCs/>
                <w:color w:val="000000"/>
                <w:sz w:val="18"/>
                <w:szCs w:val="18"/>
                <w:lang w:val="de-DE" w:eastAsia="en-US"/>
              </w:rPr>
              <w:t>experiments</w:t>
            </w:r>
            <w:proofErr w:type="spellEnd"/>
            <w:r w:rsidRPr="00591E35">
              <w:rPr>
                <w:rFonts w:eastAsia="Times New Roman"/>
                <w:b/>
                <w:bCs/>
                <w:color w:val="000000"/>
                <w:sz w:val="18"/>
                <w:szCs w:val="18"/>
                <w:lang w:val="de-DE" w:eastAsia="en-US"/>
              </w:rPr>
              <w:t xml:space="preserve"> </w:t>
            </w:r>
            <w:proofErr w:type="spellStart"/>
            <w:r w:rsidRPr="00591E35">
              <w:rPr>
                <w:rFonts w:eastAsia="Times New Roman"/>
                <w:b/>
                <w:bCs/>
                <w:color w:val="000000"/>
                <w:sz w:val="18"/>
                <w:szCs w:val="18"/>
                <w:lang w:val="de-DE" w:eastAsia="en-US"/>
              </w:rPr>
              <w:t>required</w:t>
            </w:r>
            <w:proofErr w:type="spellEnd"/>
          </w:p>
        </w:tc>
        <w:tc>
          <w:tcPr>
            <w:tcW w:w="0" w:type="auto"/>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65674D5A" w14:textId="77777777" w:rsidR="008E42DE" w:rsidRPr="00591E35" w:rsidRDefault="008E42DE" w:rsidP="008E42DE">
            <w:pPr>
              <w:spacing w:after="0" w:line="240" w:lineRule="auto"/>
              <w:jc w:val="left"/>
              <w:rPr>
                <w:rFonts w:eastAsia="Times New Roman"/>
                <w:b/>
                <w:bCs/>
                <w:color w:val="000000"/>
                <w:sz w:val="18"/>
                <w:szCs w:val="18"/>
                <w:lang w:val="de-DE" w:eastAsia="en-US"/>
              </w:rPr>
            </w:pPr>
          </w:p>
        </w:tc>
        <w:tc>
          <w:tcPr>
            <w:tcW w:w="0" w:type="auto"/>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470F58D3" w14:textId="77777777" w:rsidR="008E42DE" w:rsidRPr="00591E35" w:rsidRDefault="008E42DE" w:rsidP="008E42DE">
            <w:pPr>
              <w:spacing w:after="0" w:line="240" w:lineRule="auto"/>
              <w:jc w:val="left"/>
              <w:rPr>
                <w:rFonts w:eastAsia="Times New Roman"/>
                <w:b/>
                <w:bCs/>
                <w:color w:val="000000"/>
                <w:sz w:val="18"/>
                <w:szCs w:val="18"/>
                <w:lang w:val="de-DE" w:eastAsia="en-US"/>
              </w:rPr>
            </w:pPr>
          </w:p>
        </w:tc>
        <w:tc>
          <w:tcPr>
            <w:tcW w:w="0" w:type="auto"/>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32CF7C68" w14:textId="77777777" w:rsidR="008E42DE" w:rsidRPr="00591E35" w:rsidRDefault="008E42DE" w:rsidP="008E42DE">
            <w:pPr>
              <w:spacing w:after="0" w:line="240" w:lineRule="auto"/>
              <w:jc w:val="left"/>
              <w:rPr>
                <w:rFonts w:eastAsia="Times New Roman"/>
                <w:b/>
                <w:bCs/>
                <w:color w:val="000000"/>
                <w:sz w:val="18"/>
                <w:szCs w:val="18"/>
                <w:lang w:val="de-DE" w:eastAsia="en-US"/>
              </w:rPr>
            </w:pPr>
          </w:p>
        </w:tc>
      </w:tr>
      <w:tr w:rsidR="008E42DE" w:rsidRPr="00591E35" w14:paraId="68EB8D98" w14:textId="77777777" w:rsidTr="008E42DE">
        <w:trPr>
          <w:trHeight w:val="320"/>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427EAA6B"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STR (19)</w:t>
            </w:r>
          </w:p>
        </w:tc>
        <w:tc>
          <w:tcPr>
            <w:tcW w:w="0" w:type="auto"/>
            <w:tcBorders>
              <w:top w:val="nil"/>
              <w:left w:val="nil"/>
              <w:bottom w:val="single" w:sz="8" w:space="0" w:color="auto"/>
              <w:right w:val="single" w:sz="8" w:space="0" w:color="auto"/>
            </w:tcBorders>
            <w:shd w:val="clear" w:color="auto" w:fill="auto"/>
            <w:vAlign w:val="center"/>
            <w:hideMark/>
          </w:tcPr>
          <w:p w14:paraId="105CAE4E"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X</w:t>
            </w:r>
          </w:p>
        </w:tc>
        <w:tc>
          <w:tcPr>
            <w:tcW w:w="0" w:type="auto"/>
            <w:tcBorders>
              <w:top w:val="nil"/>
              <w:left w:val="nil"/>
              <w:bottom w:val="single" w:sz="8" w:space="0" w:color="auto"/>
              <w:right w:val="single" w:sz="8" w:space="0" w:color="auto"/>
            </w:tcBorders>
            <w:shd w:val="clear" w:color="auto" w:fill="auto"/>
            <w:vAlign w:val="center"/>
            <w:hideMark/>
          </w:tcPr>
          <w:p w14:paraId="4E979B3C"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X</w:t>
            </w:r>
          </w:p>
        </w:tc>
        <w:tc>
          <w:tcPr>
            <w:tcW w:w="0" w:type="auto"/>
            <w:tcBorders>
              <w:top w:val="nil"/>
              <w:left w:val="nil"/>
              <w:bottom w:val="single" w:sz="8" w:space="0" w:color="auto"/>
              <w:right w:val="single" w:sz="8" w:space="0" w:color="auto"/>
            </w:tcBorders>
            <w:shd w:val="clear" w:color="auto" w:fill="auto"/>
            <w:vAlign w:val="center"/>
            <w:hideMark/>
          </w:tcPr>
          <w:p w14:paraId="292B2FC7"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w:t>
            </w:r>
          </w:p>
        </w:tc>
        <w:tc>
          <w:tcPr>
            <w:tcW w:w="0" w:type="auto"/>
            <w:tcBorders>
              <w:top w:val="nil"/>
              <w:left w:val="nil"/>
              <w:bottom w:val="single" w:sz="8" w:space="0" w:color="auto"/>
              <w:right w:val="single" w:sz="8" w:space="0" w:color="auto"/>
            </w:tcBorders>
            <w:shd w:val="clear" w:color="auto" w:fill="auto"/>
            <w:vAlign w:val="center"/>
            <w:hideMark/>
          </w:tcPr>
          <w:p w14:paraId="78D4BD1B"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w:t>
            </w:r>
          </w:p>
        </w:tc>
        <w:tc>
          <w:tcPr>
            <w:tcW w:w="0" w:type="auto"/>
            <w:tcBorders>
              <w:top w:val="nil"/>
              <w:left w:val="nil"/>
              <w:bottom w:val="single" w:sz="8" w:space="0" w:color="auto"/>
              <w:right w:val="single" w:sz="8" w:space="0" w:color="auto"/>
            </w:tcBorders>
            <w:shd w:val="clear" w:color="auto" w:fill="auto"/>
            <w:vAlign w:val="center"/>
            <w:hideMark/>
          </w:tcPr>
          <w:p w14:paraId="1467B085"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w:t>
            </w:r>
          </w:p>
        </w:tc>
      </w:tr>
      <w:tr w:rsidR="008E42DE" w:rsidRPr="00591E35" w14:paraId="2452F45E" w14:textId="77777777" w:rsidTr="008E42DE">
        <w:trPr>
          <w:trHeight w:val="320"/>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FA3F1A9"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SPIA (6)</w:t>
            </w:r>
          </w:p>
        </w:tc>
        <w:tc>
          <w:tcPr>
            <w:tcW w:w="0" w:type="auto"/>
            <w:tcBorders>
              <w:top w:val="nil"/>
              <w:left w:val="nil"/>
              <w:bottom w:val="single" w:sz="8" w:space="0" w:color="auto"/>
              <w:right w:val="single" w:sz="8" w:space="0" w:color="auto"/>
            </w:tcBorders>
            <w:shd w:val="clear" w:color="auto" w:fill="auto"/>
            <w:vAlign w:val="center"/>
            <w:hideMark/>
          </w:tcPr>
          <w:p w14:paraId="3F7ABA62"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X</w:t>
            </w:r>
          </w:p>
        </w:tc>
        <w:tc>
          <w:tcPr>
            <w:tcW w:w="0" w:type="auto"/>
            <w:tcBorders>
              <w:top w:val="nil"/>
              <w:left w:val="nil"/>
              <w:bottom w:val="single" w:sz="8" w:space="0" w:color="auto"/>
              <w:right w:val="single" w:sz="8" w:space="0" w:color="auto"/>
            </w:tcBorders>
            <w:shd w:val="clear" w:color="auto" w:fill="auto"/>
            <w:vAlign w:val="center"/>
            <w:hideMark/>
          </w:tcPr>
          <w:p w14:paraId="624D2135"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X</w:t>
            </w:r>
          </w:p>
        </w:tc>
        <w:tc>
          <w:tcPr>
            <w:tcW w:w="0" w:type="auto"/>
            <w:tcBorders>
              <w:top w:val="nil"/>
              <w:left w:val="nil"/>
              <w:bottom w:val="single" w:sz="8" w:space="0" w:color="auto"/>
              <w:right w:val="single" w:sz="8" w:space="0" w:color="auto"/>
            </w:tcBorders>
            <w:shd w:val="clear" w:color="auto" w:fill="auto"/>
            <w:vAlign w:val="center"/>
            <w:hideMark/>
          </w:tcPr>
          <w:p w14:paraId="43FFE5C4"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X</w:t>
            </w:r>
          </w:p>
        </w:tc>
        <w:tc>
          <w:tcPr>
            <w:tcW w:w="0" w:type="auto"/>
            <w:tcBorders>
              <w:top w:val="nil"/>
              <w:left w:val="nil"/>
              <w:bottom w:val="single" w:sz="8" w:space="0" w:color="auto"/>
              <w:right w:val="single" w:sz="8" w:space="0" w:color="auto"/>
            </w:tcBorders>
            <w:shd w:val="clear" w:color="auto" w:fill="auto"/>
            <w:vAlign w:val="center"/>
            <w:hideMark/>
          </w:tcPr>
          <w:p w14:paraId="4B1E5F2D"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X</w:t>
            </w:r>
          </w:p>
        </w:tc>
        <w:tc>
          <w:tcPr>
            <w:tcW w:w="0" w:type="auto"/>
            <w:tcBorders>
              <w:top w:val="nil"/>
              <w:left w:val="nil"/>
              <w:bottom w:val="single" w:sz="8" w:space="0" w:color="auto"/>
              <w:right w:val="single" w:sz="8" w:space="0" w:color="auto"/>
            </w:tcBorders>
            <w:shd w:val="clear" w:color="auto" w:fill="auto"/>
            <w:vAlign w:val="center"/>
            <w:hideMark/>
          </w:tcPr>
          <w:p w14:paraId="67362C6B"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w:t>
            </w:r>
          </w:p>
        </w:tc>
      </w:tr>
      <w:tr w:rsidR="008E42DE" w:rsidRPr="00591E35" w14:paraId="2528D31D" w14:textId="77777777" w:rsidTr="008E42DE">
        <w:trPr>
          <w:trHeight w:val="320"/>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1D75786B"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NGS SNP (4)</w:t>
            </w:r>
          </w:p>
        </w:tc>
        <w:tc>
          <w:tcPr>
            <w:tcW w:w="0" w:type="auto"/>
            <w:tcBorders>
              <w:top w:val="nil"/>
              <w:left w:val="nil"/>
              <w:bottom w:val="single" w:sz="8" w:space="0" w:color="auto"/>
              <w:right w:val="single" w:sz="8" w:space="0" w:color="auto"/>
            </w:tcBorders>
            <w:shd w:val="clear" w:color="auto" w:fill="auto"/>
            <w:vAlign w:val="center"/>
            <w:hideMark/>
          </w:tcPr>
          <w:p w14:paraId="3E99522D"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w:t>
            </w:r>
          </w:p>
        </w:tc>
        <w:tc>
          <w:tcPr>
            <w:tcW w:w="0" w:type="auto"/>
            <w:tcBorders>
              <w:top w:val="nil"/>
              <w:left w:val="nil"/>
              <w:bottom w:val="single" w:sz="8" w:space="0" w:color="auto"/>
              <w:right w:val="single" w:sz="8" w:space="0" w:color="auto"/>
            </w:tcBorders>
            <w:shd w:val="clear" w:color="auto" w:fill="auto"/>
            <w:vAlign w:val="center"/>
            <w:hideMark/>
          </w:tcPr>
          <w:p w14:paraId="1AF24FC2"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w:t>
            </w:r>
          </w:p>
        </w:tc>
        <w:tc>
          <w:tcPr>
            <w:tcW w:w="0" w:type="auto"/>
            <w:tcBorders>
              <w:top w:val="nil"/>
              <w:left w:val="nil"/>
              <w:bottom w:val="single" w:sz="8" w:space="0" w:color="auto"/>
              <w:right w:val="single" w:sz="8" w:space="0" w:color="auto"/>
            </w:tcBorders>
            <w:shd w:val="clear" w:color="auto" w:fill="auto"/>
            <w:vAlign w:val="center"/>
            <w:hideMark/>
          </w:tcPr>
          <w:p w14:paraId="5CEA7CEC"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X</w:t>
            </w:r>
          </w:p>
        </w:tc>
        <w:tc>
          <w:tcPr>
            <w:tcW w:w="0" w:type="auto"/>
            <w:tcBorders>
              <w:top w:val="nil"/>
              <w:left w:val="nil"/>
              <w:bottom w:val="single" w:sz="8" w:space="0" w:color="auto"/>
              <w:right w:val="single" w:sz="8" w:space="0" w:color="auto"/>
            </w:tcBorders>
            <w:shd w:val="clear" w:color="auto" w:fill="auto"/>
            <w:vAlign w:val="center"/>
            <w:hideMark/>
          </w:tcPr>
          <w:p w14:paraId="2AC75376"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X</w:t>
            </w:r>
          </w:p>
        </w:tc>
        <w:tc>
          <w:tcPr>
            <w:tcW w:w="0" w:type="auto"/>
            <w:tcBorders>
              <w:top w:val="nil"/>
              <w:left w:val="nil"/>
              <w:bottom w:val="single" w:sz="8" w:space="0" w:color="auto"/>
              <w:right w:val="single" w:sz="8" w:space="0" w:color="auto"/>
            </w:tcBorders>
            <w:shd w:val="clear" w:color="auto" w:fill="auto"/>
            <w:vAlign w:val="center"/>
            <w:hideMark/>
          </w:tcPr>
          <w:p w14:paraId="3BD994A8"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X</w:t>
            </w:r>
          </w:p>
        </w:tc>
      </w:tr>
      <w:tr w:rsidR="008E42DE" w:rsidRPr="00591E35" w14:paraId="67954868" w14:textId="77777777" w:rsidTr="008E42DE">
        <w:trPr>
          <w:trHeight w:val="320"/>
        </w:trPr>
        <w:tc>
          <w:tcPr>
            <w:tcW w:w="0" w:type="auto"/>
            <w:tcBorders>
              <w:top w:val="nil"/>
              <w:left w:val="single" w:sz="8" w:space="0" w:color="auto"/>
              <w:bottom w:val="single" w:sz="8" w:space="0" w:color="auto"/>
              <w:right w:val="single" w:sz="8" w:space="0" w:color="auto"/>
            </w:tcBorders>
            <w:shd w:val="clear" w:color="auto" w:fill="auto"/>
            <w:vAlign w:val="center"/>
            <w:hideMark/>
          </w:tcPr>
          <w:p w14:paraId="2A37D076"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 xml:space="preserve">NGS All </w:t>
            </w:r>
            <w:proofErr w:type="spellStart"/>
            <w:r w:rsidRPr="00591E35">
              <w:rPr>
                <w:rFonts w:eastAsia="Times New Roman"/>
                <w:b/>
                <w:bCs/>
                <w:color w:val="000000"/>
                <w:sz w:val="18"/>
                <w:szCs w:val="18"/>
                <w:lang w:val="de-DE" w:eastAsia="en-US"/>
              </w:rPr>
              <w:t>Variants</w:t>
            </w:r>
            <w:proofErr w:type="spellEnd"/>
            <w:r w:rsidRPr="00591E35">
              <w:rPr>
                <w:rFonts w:eastAsia="Times New Roman"/>
                <w:b/>
                <w:bCs/>
                <w:color w:val="000000"/>
                <w:sz w:val="18"/>
                <w:szCs w:val="18"/>
                <w:lang w:val="de-DE" w:eastAsia="en-US"/>
              </w:rPr>
              <w:t xml:space="preserve"> (</w:t>
            </w:r>
            <w:proofErr w:type="spellStart"/>
            <w:r w:rsidRPr="00591E35">
              <w:rPr>
                <w:rFonts w:eastAsia="Times New Roman"/>
                <w:b/>
                <w:bCs/>
                <w:color w:val="000000"/>
                <w:sz w:val="18"/>
                <w:szCs w:val="18"/>
                <w:lang w:val="de-DE" w:eastAsia="en-US"/>
              </w:rPr>
              <w:t>Uniquorn</w:t>
            </w:r>
            <w:proofErr w:type="spellEnd"/>
            <w:r w:rsidRPr="00591E35">
              <w:rPr>
                <w:rFonts w:eastAsia="Times New Roman"/>
                <w:b/>
                <w:bCs/>
                <w:color w:val="000000"/>
                <w:sz w:val="18"/>
                <w:szCs w:val="18"/>
                <w:lang w:val="de-DE" w:eastAsia="en-US"/>
              </w:rPr>
              <w:t>)</w:t>
            </w:r>
          </w:p>
        </w:tc>
        <w:tc>
          <w:tcPr>
            <w:tcW w:w="0" w:type="auto"/>
            <w:tcBorders>
              <w:top w:val="nil"/>
              <w:left w:val="nil"/>
              <w:bottom w:val="single" w:sz="8" w:space="0" w:color="auto"/>
              <w:right w:val="single" w:sz="8" w:space="0" w:color="auto"/>
            </w:tcBorders>
            <w:shd w:val="clear" w:color="auto" w:fill="auto"/>
            <w:vAlign w:val="center"/>
            <w:hideMark/>
          </w:tcPr>
          <w:p w14:paraId="3A44F8F0"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w:t>
            </w:r>
          </w:p>
        </w:tc>
        <w:tc>
          <w:tcPr>
            <w:tcW w:w="0" w:type="auto"/>
            <w:tcBorders>
              <w:top w:val="nil"/>
              <w:left w:val="nil"/>
              <w:bottom w:val="single" w:sz="8" w:space="0" w:color="auto"/>
              <w:right w:val="single" w:sz="8" w:space="0" w:color="auto"/>
            </w:tcBorders>
            <w:shd w:val="clear" w:color="auto" w:fill="auto"/>
            <w:vAlign w:val="center"/>
            <w:hideMark/>
          </w:tcPr>
          <w:p w14:paraId="030EE044"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w:t>
            </w:r>
          </w:p>
        </w:tc>
        <w:tc>
          <w:tcPr>
            <w:tcW w:w="0" w:type="auto"/>
            <w:tcBorders>
              <w:top w:val="nil"/>
              <w:left w:val="nil"/>
              <w:bottom w:val="single" w:sz="8" w:space="0" w:color="auto"/>
              <w:right w:val="single" w:sz="8" w:space="0" w:color="auto"/>
            </w:tcBorders>
            <w:shd w:val="clear" w:color="auto" w:fill="auto"/>
            <w:vAlign w:val="center"/>
            <w:hideMark/>
          </w:tcPr>
          <w:p w14:paraId="6CBE3258"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w:t>
            </w:r>
          </w:p>
        </w:tc>
        <w:tc>
          <w:tcPr>
            <w:tcW w:w="0" w:type="auto"/>
            <w:tcBorders>
              <w:top w:val="nil"/>
              <w:left w:val="nil"/>
              <w:bottom w:val="single" w:sz="8" w:space="0" w:color="auto"/>
              <w:right w:val="single" w:sz="8" w:space="0" w:color="auto"/>
            </w:tcBorders>
            <w:shd w:val="clear" w:color="auto" w:fill="auto"/>
            <w:vAlign w:val="center"/>
            <w:hideMark/>
          </w:tcPr>
          <w:p w14:paraId="579E492A"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w:t>
            </w:r>
          </w:p>
        </w:tc>
        <w:tc>
          <w:tcPr>
            <w:tcW w:w="0" w:type="auto"/>
            <w:tcBorders>
              <w:top w:val="nil"/>
              <w:left w:val="nil"/>
              <w:bottom w:val="single" w:sz="8" w:space="0" w:color="auto"/>
              <w:right w:val="single" w:sz="8" w:space="0" w:color="auto"/>
            </w:tcBorders>
            <w:shd w:val="clear" w:color="auto" w:fill="auto"/>
            <w:vAlign w:val="center"/>
            <w:hideMark/>
          </w:tcPr>
          <w:p w14:paraId="6E69B017" w14:textId="77777777" w:rsidR="008E42DE" w:rsidRPr="00591E35" w:rsidRDefault="008E42DE" w:rsidP="008E42DE">
            <w:pPr>
              <w:spacing w:after="0" w:line="240" w:lineRule="auto"/>
              <w:jc w:val="left"/>
              <w:rPr>
                <w:rFonts w:eastAsia="Times New Roman"/>
                <w:b/>
                <w:bCs/>
                <w:color w:val="000000"/>
                <w:sz w:val="18"/>
                <w:szCs w:val="18"/>
                <w:lang w:val="de-DE" w:eastAsia="en-US"/>
              </w:rPr>
            </w:pPr>
            <w:r w:rsidRPr="00591E35">
              <w:rPr>
                <w:rFonts w:eastAsia="Times New Roman"/>
                <w:b/>
                <w:bCs/>
                <w:color w:val="000000"/>
                <w:sz w:val="18"/>
                <w:szCs w:val="18"/>
                <w:lang w:val="de-DE" w:eastAsia="en-US"/>
              </w:rPr>
              <w:t>X</w:t>
            </w:r>
          </w:p>
        </w:tc>
      </w:tr>
    </w:tbl>
    <w:p w14:paraId="1ECD5210" w14:textId="78EE1408" w:rsidR="00D202A4" w:rsidRDefault="007E5972" w:rsidP="00C80B8E">
      <w:r w:rsidRPr="007E5972">
        <w:t xml:space="preserve">Table </w:t>
      </w:r>
      <w:r w:rsidR="00216DB8">
        <w:t>2</w:t>
      </w:r>
      <w:r w:rsidRPr="007E5972">
        <w:t xml:space="preserve">: Properties of </w:t>
      </w:r>
      <w:proofErr w:type="spellStart"/>
      <w:r w:rsidRPr="007E5972">
        <w:t>Uniquorn</w:t>
      </w:r>
      <w:proofErr w:type="spellEnd"/>
      <w:r w:rsidRPr="007E5972">
        <w:t xml:space="preserve"> compared to established methods for identification of CCLs. SPIA and STR require additional verification experiments on the physical CCL sample. Identification of CCLs by matching their SNP-</w:t>
      </w:r>
      <w:proofErr w:type="spellStart"/>
      <w:r w:rsidRPr="007E5972">
        <w:t>zygosities</w:t>
      </w:r>
      <w:proofErr w:type="spellEnd"/>
      <w:r w:rsidRPr="007E5972">
        <w:t xml:space="preserve"> directly from the NGS-data requires that the loci of the characteristic SNPs were sequenced and not filtered. For SPIA and NGS-SNP, </w:t>
      </w:r>
      <w:proofErr w:type="spellStart"/>
      <w:r w:rsidRPr="007E5972">
        <w:t>zygosity</w:t>
      </w:r>
      <w:proofErr w:type="spellEnd"/>
      <w:r w:rsidRPr="007E5972">
        <w:t xml:space="preserve"> calls have to be comparable (technology, </w:t>
      </w:r>
      <w:proofErr w:type="spellStart"/>
      <w:r w:rsidRPr="007E5972">
        <w:t>ploidy</w:t>
      </w:r>
      <w:proofErr w:type="spellEnd"/>
      <w:r w:rsidRPr="007E5972">
        <w:t xml:space="preserve">, algorithms, etc.). </w:t>
      </w:r>
      <w:proofErr w:type="spellStart"/>
      <w:r w:rsidRPr="007E5972">
        <w:t>Uniquorn</w:t>
      </w:r>
      <w:proofErr w:type="spellEnd"/>
      <w:r w:rsidRPr="007E5972">
        <w:t xml:space="preserve"> only requires on using the same reference genome for variation calling. Note that CCL samples created with a specific reference genome versions can be converted into another version, e.g. by a lift-over software, thereby decreasing the severity of this limitation.</w:t>
      </w:r>
    </w:p>
    <w:tbl>
      <w:tblPr>
        <w:tblW w:w="7760" w:type="dxa"/>
        <w:tblInd w:w="93" w:type="dxa"/>
        <w:tblLook w:val="04A0" w:firstRow="1" w:lastRow="0" w:firstColumn="1" w:lastColumn="0" w:noHBand="0" w:noVBand="1"/>
      </w:tblPr>
      <w:tblGrid>
        <w:gridCol w:w="1251"/>
        <w:gridCol w:w="1281"/>
        <w:gridCol w:w="992"/>
        <w:gridCol w:w="1035"/>
        <w:gridCol w:w="938"/>
        <w:gridCol w:w="1307"/>
        <w:gridCol w:w="956"/>
      </w:tblGrid>
      <w:tr w:rsidR="008E42DE" w:rsidRPr="00BB6002" w14:paraId="3A5A9613" w14:textId="77777777" w:rsidTr="001D6F47">
        <w:trPr>
          <w:trHeight w:val="680"/>
        </w:trPr>
        <w:tc>
          <w:tcPr>
            <w:tcW w:w="126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FE3E5C1" w14:textId="77777777" w:rsidR="008E42DE" w:rsidRPr="001F5779" w:rsidRDefault="008E42DE" w:rsidP="001D6F47">
            <w:pPr>
              <w:spacing w:after="0" w:line="240" w:lineRule="auto"/>
              <w:jc w:val="center"/>
              <w:rPr>
                <w:rFonts w:eastAsia="Times New Roman"/>
                <w:b/>
                <w:bCs/>
                <w:color w:val="000000"/>
                <w:sz w:val="18"/>
                <w:szCs w:val="18"/>
                <w:lang w:val="de-DE" w:eastAsia="en-US"/>
              </w:rPr>
            </w:pPr>
            <w:r w:rsidRPr="001F5779">
              <w:rPr>
                <w:rFonts w:eastAsia="Times New Roman"/>
                <w:b/>
                <w:bCs/>
                <w:color w:val="000000"/>
                <w:sz w:val="18"/>
                <w:szCs w:val="18"/>
                <w:lang w:val="de-DE" w:eastAsia="en-US"/>
              </w:rPr>
              <w:t>Reference Library</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64F22A6D" w14:textId="77777777" w:rsidR="008E42DE" w:rsidRPr="001F5779" w:rsidRDefault="008E42DE" w:rsidP="001D6F47">
            <w:pPr>
              <w:spacing w:after="0" w:line="240" w:lineRule="auto"/>
              <w:jc w:val="center"/>
              <w:rPr>
                <w:rFonts w:eastAsia="Times New Roman"/>
                <w:b/>
                <w:bCs/>
                <w:color w:val="000000"/>
                <w:sz w:val="18"/>
                <w:szCs w:val="18"/>
                <w:lang w:val="de-DE" w:eastAsia="en-US"/>
              </w:rPr>
            </w:pPr>
            <w:r w:rsidRPr="001F5779">
              <w:rPr>
                <w:rFonts w:eastAsia="Times New Roman"/>
                <w:b/>
                <w:bCs/>
                <w:color w:val="000000"/>
                <w:sz w:val="18"/>
                <w:szCs w:val="18"/>
                <w:lang w:val="de-DE" w:eastAsia="en-US"/>
              </w:rPr>
              <w:t xml:space="preserve">Total </w:t>
            </w:r>
            <w:proofErr w:type="spellStart"/>
            <w:r w:rsidRPr="001F5779">
              <w:rPr>
                <w:rFonts w:eastAsia="Times New Roman"/>
                <w:b/>
                <w:bCs/>
                <w:color w:val="000000"/>
                <w:sz w:val="18"/>
                <w:szCs w:val="18"/>
                <w:lang w:val="de-DE" w:eastAsia="en-US"/>
              </w:rPr>
              <w:t>number</w:t>
            </w:r>
            <w:proofErr w:type="spellEnd"/>
            <w:r w:rsidRPr="001F5779">
              <w:rPr>
                <w:rFonts w:eastAsia="Times New Roman"/>
                <w:b/>
                <w:bCs/>
                <w:color w:val="000000"/>
                <w:sz w:val="18"/>
                <w:szCs w:val="18"/>
                <w:lang w:val="de-DE" w:eastAsia="en-US"/>
              </w:rPr>
              <w:t xml:space="preserve"> </w:t>
            </w:r>
            <w:proofErr w:type="spellStart"/>
            <w:r w:rsidRPr="001F5779">
              <w:rPr>
                <w:rFonts w:eastAsia="Times New Roman"/>
                <w:b/>
                <w:bCs/>
                <w:color w:val="000000"/>
                <w:sz w:val="18"/>
                <w:szCs w:val="18"/>
                <w:lang w:val="de-DE" w:eastAsia="en-US"/>
              </w:rPr>
              <w:t>of</w:t>
            </w:r>
            <w:proofErr w:type="spellEnd"/>
            <w:r w:rsidRPr="001F5779">
              <w:rPr>
                <w:rFonts w:eastAsia="Times New Roman"/>
                <w:b/>
                <w:bCs/>
                <w:color w:val="000000"/>
                <w:sz w:val="18"/>
                <w:szCs w:val="18"/>
                <w:lang w:val="de-DE" w:eastAsia="en-US"/>
              </w:rPr>
              <w:t xml:space="preserve"> </w:t>
            </w:r>
            <w:proofErr w:type="spellStart"/>
            <w:r w:rsidRPr="001F5779">
              <w:rPr>
                <w:rFonts w:eastAsia="Times New Roman"/>
                <w:b/>
                <w:bCs/>
                <w:color w:val="000000"/>
                <w:sz w:val="18"/>
                <w:szCs w:val="18"/>
                <w:lang w:val="de-DE" w:eastAsia="en-US"/>
              </w:rPr>
              <w:t>variants</w:t>
            </w:r>
            <w:proofErr w:type="spellEnd"/>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3952879E" w14:textId="77777777" w:rsidR="008E42DE" w:rsidRPr="001F5779" w:rsidRDefault="008E42DE" w:rsidP="001D6F47">
            <w:pPr>
              <w:spacing w:after="0" w:line="240" w:lineRule="auto"/>
              <w:jc w:val="center"/>
              <w:rPr>
                <w:rFonts w:eastAsia="Times New Roman"/>
                <w:b/>
                <w:bCs/>
                <w:color w:val="000000"/>
                <w:sz w:val="18"/>
                <w:szCs w:val="18"/>
                <w:lang w:val="de-DE" w:eastAsia="en-US"/>
              </w:rPr>
            </w:pPr>
            <w:proofErr w:type="spellStart"/>
            <w:r w:rsidRPr="001F5779">
              <w:rPr>
                <w:rFonts w:eastAsia="Times New Roman"/>
                <w:b/>
                <w:bCs/>
                <w:color w:val="000000"/>
                <w:sz w:val="18"/>
                <w:szCs w:val="18"/>
                <w:lang w:val="de-DE" w:eastAsia="en-US"/>
              </w:rPr>
              <w:t>Cancer</w:t>
            </w:r>
            <w:proofErr w:type="spellEnd"/>
            <w:r w:rsidRPr="001F5779">
              <w:rPr>
                <w:rFonts w:eastAsia="Times New Roman"/>
                <w:b/>
                <w:bCs/>
                <w:color w:val="000000"/>
                <w:sz w:val="18"/>
                <w:szCs w:val="18"/>
                <w:lang w:val="de-DE" w:eastAsia="en-US"/>
              </w:rPr>
              <w:t xml:space="preserve"> </w:t>
            </w:r>
            <w:proofErr w:type="spellStart"/>
            <w:r w:rsidRPr="001F5779">
              <w:rPr>
                <w:rFonts w:eastAsia="Times New Roman"/>
                <w:b/>
                <w:bCs/>
                <w:color w:val="000000"/>
                <w:sz w:val="18"/>
                <w:szCs w:val="18"/>
                <w:lang w:val="de-DE" w:eastAsia="en-US"/>
              </w:rPr>
              <w:t>Cell</w:t>
            </w:r>
            <w:proofErr w:type="spellEnd"/>
            <w:r w:rsidRPr="001F5779">
              <w:rPr>
                <w:rFonts w:eastAsia="Times New Roman"/>
                <w:b/>
                <w:bCs/>
                <w:color w:val="000000"/>
                <w:sz w:val="18"/>
                <w:szCs w:val="18"/>
                <w:lang w:val="de-DE" w:eastAsia="en-US"/>
              </w:rPr>
              <w:t xml:space="preserve"> Lines</w:t>
            </w:r>
          </w:p>
        </w:tc>
        <w:tc>
          <w:tcPr>
            <w:tcW w:w="1040" w:type="dxa"/>
            <w:tcBorders>
              <w:top w:val="single" w:sz="8" w:space="0" w:color="auto"/>
              <w:left w:val="nil"/>
              <w:bottom w:val="single" w:sz="8" w:space="0" w:color="auto"/>
              <w:right w:val="single" w:sz="8" w:space="0" w:color="auto"/>
            </w:tcBorders>
            <w:shd w:val="clear" w:color="auto" w:fill="auto"/>
            <w:vAlign w:val="center"/>
            <w:hideMark/>
          </w:tcPr>
          <w:p w14:paraId="2E298115" w14:textId="77777777" w:rsidR="008E42DE" w:rsidRPr="001F5779" w:rsidRDefault="008E42DE" w:rsidP="001D6F47">
            <w:pPr>
              <w:spacing w:after="0" w:line="240" w:lineRule="auto"/>
              <w:jc w:val="center"/>
              <w:rPr>
                <w:rFonts w:eastAsia="Times New Roman"/>
                <w:b/>
                <w:bCs/>
                <w:color w:val="000000"/>
                <w:sz w:val="18"/>
                <w:szCs w:val="18"/>
                <w:lang w:val="de-DE" w:eastAsia="en-US"/>
              </w:rPr>
            </w:pPr>
            <w:r w:rsidRPr="001F5779">
              <w:rPr>
                <w:rFonts w:eastAsia="Times New Roman"/>
                <w:b/>
                <w:bCs/>
                <w:color w:val="000000"/>
                <w:sz w:val="18"/>
                <w:szCs w:val="18"/>
                <w:lang w:val="de-DE" w:eastAsia="en-US"/>
              </w:rPr>
              <w:t xml:space="preserve">Ø </w:t>
            </w:r>
            <w:proofErr w:type="spellStart"/>
            <w:r w:rsidRPr="001F5779">
              <w:rPr>
                <w:rFonts w:eastAsia="Times New Roman"/>
                <w:b/>
                <w:bCs/>
                <w:color w:val="000000"/>
                <w:sz w:val="18"/>
                <w:szCs w:val="18"/>
                <w:lang w:val="de-DE" w:eastAsia="en-US"/>
              </w:rPr>
              <w:t>Variants</w:t>
            </w:r>
            <w:proofErr w:type="spellEnd"/>
            <w:r w:rsidRPr="001F5779">
              <w:rPr>
                <w:rFonts w:eastAsia="Times New Roman"/>
                <w:b/>
                <w:bCs/>
                <w:color w:val="000000"/>
                <w:sz w:val="18"/>
                <w:szCs w:val="18"/>
                <w:lang w:val="de-DE" w:eastAsia="en-US"/>
              </w:rPr>
              <w:t xml:space="preserve">  per CL</w:t>
            </w:r>
          </w:p>
        </w:tc>
        <w:tc>
          <w:tcPr>
            <w:tcW w:w="940" w:type="dxa"/>
            <w:tcBorders>
              <w:top w:val="single" w:sz="8" w:space="0" w:color="auto"/>
              <w:left w:val="nil"/>
              <w:bottom w:val="single" w:sz="8" w:space="0" w:color="auto"/>
              <w:right w:val="single" w:sz="8" w:space="0" w:color="auto"/>
            </w:tcBorders>
            <w:shd w:val="clear" w:color="auto" w:fill="auto"/>
            <w:vAlign w:val="center"/>
            <w:hideMark/>
          </w:tcPr>
          <w:p w14:paraId="0949BD74" w14:textId="77777777" w:rsidR="008E42DE" w:rsidRPr="001F5779" w:rsidRDefault="008E42DE" w:rsidP="001D6F47">
            <w:pPr>
              <w:spacing w:after="0" w:line="240" w:lineRule="auto"/>
              <w:jc w:val="center"/>
              <w:rPr>
                <w:rFonts w:eastAsia="Times New Roman"/>
                <w:b/>
                <w:bCs/>
                <w:color w:val="000000"/>
                <w:sz w:val="18"/>
                <w:szCs w:val="18"/>
                <w:lang w:val="de-DE" w:eastAsia="en-US"/>
              </w:rPr>
            </w:pPr>
            <w:proofErr w:type="spellStart"/>
            <w:r w:rsidRPr="001F5779">
              <w:rPr>
                <w:rFonts w:eastAsia="Times New Roman"/>
                <w:b/>
                <w:bCs/>
                <w:color w:val="000000"/>
                <w:sz w:val="18"/>
                <w:szCs w:val="18"/>
                <w:lang w:val="de-DE" w:eastAsia="en-US"/>
              </w:rPr>
              <w:t>Number</w:t>
            </w:r>
            <w:proofErr w:type="spellEnd"/>
            <w:r w:rsidRPr="001F5779">
              <w:rPr>
                <w:rFonts w:eastAsia="Times New Roman"/>
                <w:b/>
                <w:bCs/>
                <w:color w:val="000000"/>
                <w:sz w:val="18"/>
                <w:szCs w:val="18"/>
                <w:lang w:val="de-DE" w:eastAsia="en-US"/>
              </w:rPr>
              <w:t xml:space="preserve"> </w:t>
            </w:r>
            <w:proofErr w:type="spellStart"/>
            <w:r w:rsidRPr="001F5779">
              <w:rPr>
                <w:rFonts w:eastAsia="Times New Roman"/>
                <w:b/>
                <w:bCs/>
                <w:color w:val="000000"/>
                <w:sz w:val="18"/>
                <w:szCs w:val="18"/>
                <w:lang w:val="de-DE" w:eastAsia="en-US"/>
              </w:rPr>
              <w:t>of</w:t>
            </w:r>
            <w:proofErr w:type="spellEnd"/>
            <w:r w:rsidRPr="001F5779">
              <w:rPr>
                <w:rFonts w:eastAsia="Times New Roman"/>
                <w:b/>
                <w:bCs/>
                <w:color w:val="000000"/>
                <w:sz w:val="18"/>
                <w:szCs w:val="18"/>
                <w:lang w:val="de-DE" w:eastAsia="en-US"/>
              </w:rPr>
              <w:t xml:space="preserve"> genes </w:t>
            </w:r>
            <w:proofErr w:type="spellStart"/>
            <w:r w:rsidRPr="001F5779">
              <w:rPr>
                <w:rFonts w:eastAsia="Times New Roman"/>
                <w:b/>
                <w:bCs/>
                <w:color w:val="000000"/>
                <w:sz w:val="18"/>
                <w:szCs w:val="18"/>
                <w:lang w:val="de-DE" w:eastAsia="en-US"/>
              </w:rPr>
              <w:t>covered</w:t>
            </w:r>
            <w:proofErr w:type="spellEnd"/>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CF5AECE" w14:textId="77777777" w:rsidR="008E42DE" w:rsidRPr="001F5779" w:rsidRDefault="008E42DE" w:rsidP="001D6F47">
            <w:pPr>
              <w:spacing w:after="0" w:line="240" w:lineRule="auto"/>
              <w:jc w:val="center"/>
              <w:rPr>
                <w:rFonts w:eastAsia="Times New Roman"/>
                <w:b/>
                <w:bCs/>
                <w:color w:val="000000"/>
                <w:sz w:val="18"/>
                <w:szCs w:val="18"/>
                <w:lang w:val="de-DE" w:eastAsia="en-US"/>
              </w:rPr>
            </w:pPr>
            <w:r w:rsidRPr="001F5779">
              <w:rPr>
                <w:rFonts w:eastAsia="Times New Roman"/>
                <w:b/>
                <w:bCs/>
                <w:color w:val="000000"/>
                <w:sz w:val="18"/>
                <w:szCs w:val="18"/>
                <w:lang w:val="de-DE" w:eastAsia="en-US"/>
              </w:rPr>
              <w:t xml:space="preserve">Variant </w:t>
            </w:r>
            <w:proofErr w:type="spellStart"/>
            <w:r w:rsidRPr="001F5779">
              <w:rPr>
                <w:rFonts w:eastAsia="Times New Roman"/>
                <w:b/>
                <w:bCs/>
                <w:color w:val="000000"/>
                <w:sz w:val="18"/>
                <w:szCs w:val="18"/>
                <w:lang w:val="de-DE" w:eastAsia="en-US"/>
              </w:rPr>
              <w:t>calling</w:t>
            </w:r>
            <w:proofErr w:type="spellEnd"/>
            <w:r w:rsidRPr="001F5779">
              <w:rPr>
                <w:rFonts w:eastAsia="Times New Roman"/>
                <w:b/>
                <w:bCs/>
                <w:color w:val="000000"/>
                <w:sz w:val="18"/>
                <w:szCs w:val="18"/>
                <w:lang w:val="de-DE" w:eastAsia="en-US"/>
              </w:rPr>
              <w:t xml:space="preserve"> </w:t>
            </w:r>
            <w:proofErr w:type="spellStart"/>
            <w:r w:rsidRPr="001F5779">
              <w:rPr>
                <w:rFonts w:eastAsia="Times New Roman"/>
                <w:b/>
                <w:bCs/>
                <w:color w:val="000000"/>
                <w:sz w:val="18"/>
                <w:szCs w:val="18"/>
                <w:lang w:val="de-DE" w:eastAsia="en-US"/>
              </w:rPr>
              <w:t>software</w:t>
            </w:r>
            <w:proofErr w:type="spellEnd"/>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2840005C" w14:textId="77777777" w:rsidR="008E42DE" w:rsidRPr="001F5779" w:rsidRDefault="008E42DE" w:rsidP="001D6F47">
            <w:pPr>
              <w:spacing w:after="0" w:line="240" w:lineRule="auto"/>
              <w:jc w:val="center"/>
              <w:rPr>
                <w:rFonts w:eastAsia="Times New Roman"/>
                <w:b/>
                <w:bCs/>
                <w:color w:val="000000"/>
                <w:sz w:val="18"/>
                <w:szCs w:val="18"/>
                <w:lang w:val="de-DE" w:eastAsia="en-US"/>
              </w:rPr>
            </w:pPr>
            <w:r w:rsidRPr="001F5779">
              <w:rPr>
                <w:rFonts w:eastAsia="Times New Roman"/>
                <w:b/>
                <w:bCs/>
                <w:color w:val="000000"/>
                <w:sz w:val="18"/>
                <w:szCs w:val="18"/>
                <w:lang w:val="de-DE" w:eastAsia="en-US"/>
              </w:rPr>
              <w:t xml:space="preserve">SNP MAF </w:t>
            </w:r>
            <w:proofErr w:type="spellStart"/>
            <w:r w:rsidRPr="001F5779">
              <w:rPr>
                <w:rFonts w:eastAsia="Times New Roman"/>
                <w:b/>
                <w:bCs/>
                <w:color w:val="000000"/>
                <w:sz w:val="18"/>
                <w:szCs w:val="18"/>
                <w:lang w:val="de-DE" w:eastAsia="en-US"/>
              </w:rPr>
              <w:t>filtering</w:t>
            </w:r>
            <w:proofErr w:type="spellEnd"/>
          </w:p>
        </w:tc>
      </w:tr>
      <w:tr w:rsidR="008E42DE" w:rsidRPr="00BB6002" w14:paraId="16C5D0ED" w14:textId="77777777" w:rsidTr="001D6F47">
        <w:trPr>
          <w:trHeight w:val="300"/>
        </w:trPr>
        <w:tc>
          <w:tcPr>
            <w:tcW w:w="1260"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14:paraId="403C29C6" w14:textId="5D444F9D" w:rsidR="008E42DE" w:rsidRPr="001F5779" w:rsidRDefault="00E37AFD" w:rsidP="001D6F47">
            <w:pPr>
              <w:spacing w:after="0" w:line="240" w:lineRule="auto"/>
              <w:jc w:val="center"/>
              <w:rPr>
                <w:rFonts w:eastAsia="Times New Roman"/>
                <w:b/>
                <w:bCs/>
                <w:color w:val="000000"/>
                <w:sz w:val="18"/>
                <w:szCs w:val="18"/>
                <w:lang w:val="de-DE" w:eastAsia="en-US"/>
              </w:rPr>
            </w:pPr>
            <w:r>
              <w:rPr>
                <w:lang w:val="en-US"/>
              </w:rPr>
              <w:t>COSMIC</w:t>
            </w:r>
            <w:r w:rsidR="008E42DE" w:rsidRPr="001F5779">
              <w:rPr>
                <w:rFonts w:eastAsia="Times New Roman"/>
                <w:b/>
                <w:bCs/>
                <w:color w:val="000000"/>
                <w:sz w:val="18"/>
                <w:szCs w:val="18"/>
                <w:lang w:val="de-DE" w:eastAsia="en-US"/>
              </w:rPr>
              <w:t xml:space="preserve"> CLP</w:t>
            </w:r>
          </w:p>
        </w:tc>
        <w:tc>
          <w:tcPr>
            <w:tcW w:w="1300"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14:paraId="5F1B66B9"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760E5</w:t>
            </w:r>
          </w:p>
        </w:tc>
        <w:tc>
          <w:tcPr>
            <w:tcW w:w="1000"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14:paraId="3940A039"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1024</w:t>
            </w:r>
          </w:p>
        </w:tc>
        <w:tc>
          <w:tcPr>
            <w:tcW w:w="1040"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14:paraId="7F4F7C73"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7,4E5</w:t>
            </w:r>
          </w:p>
        </w:tc>
        <w:tc>
          <w:tcPr>
            <w:tcW w:w="940"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14:paraId="27664E80"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20965</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1ADE4EC2" w14:textId="77777777" w:rsidR="008E42DE" w:rsidRPr="001F5779" w:rsidRDefault="008E42DE" w:rsidP="001D6F47">
            <w:pPr>
              <w:spacing w:after="0" w:line="240" w:lineRule="auto"/>
              <w:jc w:val="center"/>
              <w:rPr>
                <w:rFonts w:eastAsia="Times New Roman"/>
                <w:color w:val="000000"/>
                <w:sz w:val="18"/>
                <w:szCs w:val="18"/>
                <w:lang w:val="de-DE" w:eastAsia="en-US"/>
              </w:rPr>
            </w:pPr>
            <w:proofErr w:type="spellStart"/>
            <w:r w:rsidRPr="001F5779">
              <w:rPr>
                <w:rFonts w:eastAsia="Times New Roman"/>
                <w:color w:val="000000"/>
                <w:sz w:val="18"/>
                <w:szCs w:val="18"/>
                <w:lang w:val="de-DE" w:eastAsia="en-US"/>
              </w:rPr>
              <w:t>Caveman</w:t>
            </w:r>
            <w:proofErr w:type="spellEnd"/>
            <w:r w:rsidRPr="001F5779">
              <w:rPr>
                <w:rFonts w:eastAsia="Times New Roman"/>
                <w:color w:val="000000"/>
                <w:sz w:val="18"/>
                <w:szCs w:val="18"/>
                <w:lang w:val="de-DE" w:eastAsia="en-US"/>
              </w:rPr>
              <w:t>(13)</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D801C2D"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gt; 0.0</w:t>
            </w:r>
          </w:p>
        </w:tc>
      </w:tr>
      <w:tr w:rsidR="008E42DE" w:rsidRPr="00BB6002" w14:paraId="53A09085" w14:textId="77777777" w:rsidTr="001D6F47">
        <w:trPr>
          <w:trHeight w:val="320"/>
        </w:trPr>
        <w:tc>
          <w:tcPr>
            <w:tcW w:w="126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3DECE120" w14:textId="77777777" w:rsidR="008E42DE" w:rsidRPr="001F5779" w:rsidRDefault="008E42DE" w:rsidP="001D6F47">
            <w:pPr>
              <w:spacing w:after="0" w:line="240" w:lineRule="auto"/>
              <w:jc w:val="left"/>
              <w:rPr>
                <w:rFonts w:eastAsia="Times New Roman"/>
                <w:b/>
                <w:bCs/>
                <w:color w:val="000000"/>
                <w:sz w:val="18"/>
                <w:szCs w:val="18"/>
                <w:lang w:val="de-DE" w:eastAsia="en-US"/>
              </w:rPr>
            </w:pPr>
          </w:p>
        </w:tc>
        <w:tc>
          <w:tcPr>
            <w:tcW w:w="13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438557F9" w14:textId="77777777" w:rsidR="008E42DE" w:rsidRPr="001F5779" w:rsidRDefault="008E42DE" w:rsidP="001D6F47">
            <w:pPr>
              <w:spacing w:after="0" w:line="240" w:lineRule="auto"/>
              <w:jc w:val="left"/>
              <w:rPr>
                <w:rFonts w:eastAsia="Times New Roman"/>
                <w:color w:val="000000"/>
                <w:sz w:val="18"/>
                <w:szCs w:val="18"/>
                <w:lang w:val="de-DE" w:eastAsia="en-US"/>
              </w:rPr>
            </w:pPr>
          </w:p>
        </w:tc>
        <w:tc>
          <w:tcPr>
            <w:tcW w:w="100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6D8CD301" w14:textId="77777777" w:rsidR="008E42DE" w:rsidRPr="001F5779" w:rsidRDefault="008E42DE" w:rsidP="001D6F47">
            <w:pPr>
              <w:spacing w:after="0" w:line="240" w:lineRule="auto"/>
              <w:jc w:val="left"/>
              <w:rPr>
                <w:rFonts w:eastAsia="Times New Roman"/>
                <w:color w:val="000000"/>
                <w:sz w:val="18"/>
                <w:szCs w:val="18"/>
                <w:lang w:val="de-DE" w:eastAsia="en-US"/>
              </w:rPr>
            </w:pPr>
          </w:p>
        </w:tc>
        <w:tc>
          <w:tcPr>
            <w:tcW w:w="104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4E87CE9D" w14:textId="77777777" w:rsidR="008E42DE" w:rsidRPr="001F5779" w:rsidRDefault="008E42DE" w:rsidP="001D6F47">
            <w:pPr>
              <w:spacing w:after="0" w:line="240" w:lineRule="auto"/>
              <w:jc w:val="left"/>
              <w:rPr>
                <w:rFonts w:eastAsia="Times New Roman"/>
                <w:color w:val="000000"/>
                <w:sz w:val="18"/>
                <w:szCs w:val="18"/>
                <w:lang w:val="de-DE" w:eastAsia="en-US"/>
              </w:rPr>
            </w:pPr>
          </w:p>
        </w:tc>
        <w:tc>
          <w:tcPr>
            <w:tcW w:w="940" w:type="dxa"/>
            <w:vMerge/>
            <w:tcBorders>
              <w:top w:val="single" w:sz="8" w:space="0" w:color="auto"/>
              <w:left w:val="single" w:sz="8" w:space="0" w:color="auto"/>
              <w:bottom w:val="single" w:sz="8" w:space="0" w:color="000000"/>
              <w:right w:val="single" w:sz="8" w:space="0" w:color="auto"/>
            </w:tcBorders>
            <w:shd w:val="clear" w:color="auto" w:fill="auto"/>
            <w:vAlign w:val="center"/>
            <w:hideMark/>
          </w:tcPr>
          <w:p w14:paraId="4B0E439D" w14:textId="77777777" w:rsidR="008E42DE" w:rsidRPr="001F5779" w:rsidRDefault="008E42DE" w:rsidP="001D6F47">
            <w:pPr>
              <w:spacing w:after="0" w:line="240" w:lineRule="auto"/>
              <w:jc w:val="left"/>
              <w:rPr>
                <w:rFonts w:eastAsia="Times New Roman"/>
                <w:color w:val="000000"/>
                <w:sz w:val="18"/>
                <w:szCs w:val="18"/>
                <w:lang w:val="de-DE" w:eastAsia="en-US"/>
              </w:rPr>
            </w:pP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D44AB0F" w14:textId="77777777" w:rsidR="008E42DE" w:rsidRPr="001F5779" w:rsidRDefault="008E42DE" w:rsidP="001D6F47">
            <w:pPr>
              <w:spacing w:after="0" w:line="240" w:lineRule="auto"/>
              <w:jc w:val="center"/>
              <w:rPr>
                <w:rFonts w:eastAsia="Times New Roman"/>
                <w:color w:val="000000"/>
                <w:sz w:val="18"/>
                <w:szCs w:val="18"/>
                <w:lang w:val="de-DE" w:eastAsia="en-US"/>
              </w:rPr>
            </w:pPr>
            <w:proofErr w:type="spellStart"/>
            <w:r w:rsidRPr="001F5779">
              <w:rPr>
                <w:rFonts w:eastAsia="Times New Roman"/>
                <w:color w:val="000000"/>
                <w:sz w:val="18"/>
                <w:szCs w:val="18"/>
                <w:lang w:val="de-DE" w:eastAsia="en-US"/>
              </w:rPr>
              <w:t>Pindel</w:t>
            </w:r>
            <w:proofErr w:type="spellEnd"/>
            <w:r w:rsidRPr="001F5779">
              <w:rPr>
                <w:rFonts w:eastAsia="Times New Roman"/>
                <w:color w:val="000000"/>
                <w:sz w:val="18"/>
                <w:szCs w:val="18"/>
                <w:lang w:val="de-DE" w:eastAsia="en-US"/>
              </w:rPr>
              <w:t xml:space="preserve"> (14)</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4E635429"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all)*</w:t>
            </w:r>
          </w:p>
        </w:tc>
      </w:tr>
      <w:tr w:rsidR="008E42DE" w:rsidRPr="00BB6002" w14:paraId="2E6CC776" w14:textId="77777777" w:rsidTr="001D6F47">
        <w:trPr>
          <w:trHeight w:val="320"/>
        </w:trPr>
        <w:tc>
          <w:tcPr>
            <w:tcW w:w="1260" w:type="dxa"/>
            <w:tcBorders>
              <w:top w:val="nil"/>
              <w:left w:val="single" w:sz="8" w:space="0" w:color="auto"/>
              <w:bottom w:val="single" w:sz="8" w:space="0" w:color="auto"/>
              <w:right w:val="single" w:sz="8" w:space="0" w:color="auto"/>
            </w:tcBorders>
            <w:shd w:val="clear" w:color="auto" w:fill="auto"/>
            <w:vAlign w:val="center"/>
            <w:hideMark/>
          </w:tcPr>
          <w:p w14:paraId="51D5202C" w14:textId="77777777" w:rsidR="008E42DE" w:rsidRPr="001F5779" w:rsidRDefault="008E42DE" w:rsidP="001D6F47">
            <w:pPr>
              <w:spacing w:after="0" w:line="240" w:lineRule="auto"/>
              <w:jc w:val="center"/>
              <w:rPr>
                <w:rFonts w:eastAsia="Times New Roman"/>
                <w:b/>
                <w:bCs/>
                <w:color w:val="000000"/>
                <w:sz w:val="18"/>
                <w:szCs w:val="18"/>
                <w:lang w:val="de-DE" w:eastAsia="en-US"/>
              </w:rPr>
            </w:pPr>
            <w:r w:rsidRPr="001F5779">
              <w:rPr>
                <w:rFonts w:eastAsia="Times New Roman"/>
                <w:b/>
                <w:bCs/>
                <w:color w:val="000000"/>
                <w:sz w:val="18"/>
                <w:szCs w:val="18"/>
                <w:lang w:val="de-DE" w:eastAsia="en-US"/>
              </w:rPr>
              <w:t>CCLE</w:t>
            </w:r>
          </w:p>
        </w:tc>
        <w:tc>
          <w:tcPr>
            <w:tcW w:w="1300" w:type="dxa"/>
            <w:tcBorders>
              <w:top w:val="nil"/>
              <w:left w:val="nil"/>
              <w:bottom w:val="single" w:sz="8" w:space="0" w:color="auto"/>
              <w:right w:val="single" w:sz="8" w:space="0" w:color="auto"/>
            </w:tcBorders>
            <w:shd w:val="clear" w:color="auto" w:fill="auto"/>
            <w:vAlign w:val="center"/>
            <w:hideMark/>
          </w:tcPr>
          <w:p w14:paraId="78401A5D"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140E5</w:t>
            </w:r>
          </w:p>
        </w:tc>
        <w:tc>
          <w:tcPr>
            <w:tcW w:w="1000" w:type="dxa"/>
            <w:tcBorders>
              <w:top w:val="nil"/>
              <w:left w:val="nil"/>
              <w:bottom w:val="single" w:sz="8" w:space="0" w:color="auto"/>
              <w:right w:val="single" w:sz="8" w:space="0" w:color="auto"/>
            </w:tcBorders>
            <w:shd w:val="clear" w:color="auto" w:fill="auto"/>
            <w:vAlign w:val="center"/>
            <w:hideMark/>
          </w:tcPr>
          <w:p w14:paraId="4E404E95"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904</w:t>
            </w:r>
          </w:p>
        </w:tc>
        <w:tc>
          <w:tcPr>
            <w:tcW w:w="1040" w:type="dxa"/>
            <w:tcBorders>
              <w:top w:val="nil"/>
              <w:left w:val="nil"/>
              <w:bottom w:val="single" w:sz="8" w:space="0" w:color="auto"/>
              <w:right w:val="single" w:sz="8" w:space="0" w:color="auto"/>
            </w:tcBorders>
            <w:shd w:val="clear" w:color="auto" w:fill="auto"/>
            <w:vAlign w:val="center"/>
            <w:hideMark/>
          </w:tcPr>
          <w:p w14:paraId="14137A15"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1,5E5</w:t>
            </w:r>
          </w:p>
        </w:tc>
        <w:tc>
          <w:tcPr>
            <w:tcW w:w="940" w:type="dxa"/>
            <w:tcBorders>
              <w:top w:val="nil"/>
              <w:left w:val="nil"/>
              <w:bottom w:val="single" w:sz="8" w:space="0" w:color="auto"/>
              <w:right w:val="single" w:sz="8" w:space="0" w:color="auto"/>
            </w:tcBorders>
            <w:shd w:val="clear" w:color="auto" w:fill="auto"/>
            <w:vAlign w:val="center"/>
            <w:hideMark/>
          </w:tcPr>
          <w:p w14:paraId="4A3F23D6"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1651</w:t>
            </w:r>
          </w:p>
        </w:tc>
        <w:tc>
          <w:tcPr>
            <w:tcW w:w="1260" w:type="dxa"/>
            <w:tcBorders>
              <w:top w:val="nil"/>
              <w:left w:val="nil"/>
              <w:bottom w:val="single" w:sz="8" w:space="0" w:color="auto"/>
              <w:right w:val="single" w:sz="8" w:space="0" w:color="auto"/>
            </w:tcBorders>
            <w:shd w:val="clear" w:color="auto" w:fill="auto"/>
            <w:vAlign w:val="center"/>
            <w:hideMark/>
          </w:tcPr>
          <w:p w14:paraId="734EA906" w14:textId="77777777" w:rsidR="008E42DE" w:rsidRPr="001F5779" w:rsidRDefault="008E42DE" w:rsidP="001D6F47">
            <w:pPr>
              <w:spacing w:after="0" w:line="240" w:lineRule="auto"/>
              <w:jc w:val="center"/>
              <w:rPr>
                <w:rFonts w:eastAsia="Times New Roman"/>
                <w:color w:val="000000"/>
                <w:sz w:val="18"/>
                <w:szCs w:val="18"/>
                <w:lang w:val="de-DE" w:eastAsia="en-US"/>
              </w:rPr>
            </w:pPr>
            <w:proofErr w:type="spellStart"/>
            <w:r w:rsidRPr="001F5779">
              <w:rPr>
                <w:rFonts w:eastAsia="Times New Roman"/>
                <w:color w:val="000000"/>
                <w:sz w:val="18"/>
                <w:szCs w:val="18"/>
                <w:lang w:val="de-DE" w:eastAsia="en-US"/>
              </w:rPr>
              <w:t>MuTect</w:t>
            </w:r>
            <w:proofErr w:type="spellEnd"/>
            <w:r w:rsidRPr="001F5779">
              <w:rPr>
                <w:rFonts w:eastAsia="Times New Roman"/>
                <w:color w:val="000000"/>
                <w:sz w:val="18"/>
                <w:szCs w:val="18"/>
                <w:lang w:val="de-DE" w:eastAsia="en-US"/>
              </w:rPr>
              <w:t xml:space="preserve"> (15)</w:t>
            </w:r>
          </w:p>
        </w:tc>
        <w:tc>
          <w:tcPr>
            <w:tcW w:w="960" w:type="dxa"/>
            <w:tcBorders>
              <w:top w:val="nil"/>
              <w:left w:val="nil"/>
              <w:bottom w:val="single" w:sz="8" w:space="0" w:color="auto"/>
              <w:right w:val="single" w:sz="8" w:space="0" w:color="auto"/>
            </w:tcBorders>
            <w:shd w:val="clear" w:color="auto" w:fill="auto"/>
            <w:vAlign w:val="center"/>
            <w:hideMark/>
          </w:tcPr>
          <w:p w14:paraId="2BB734AE"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gt;= 0.05</w:t>
            </w:r>
          </w:p>
        </w:tc>
      </w:tr>
      <w:tr w:rsidR="008E42DE" w:rsidRPr="00BB6002" w14:paraId="02F22F5A" w14:textId="77777777" w:rsidTr="001D6F47">
        <w:trPr>
          <w:trHeight w:val="320"/>
        </w:trPr>
        <w:tc>
          <w:tcPr>
            <w:tcW w:w="1260" w:type="dxa"/>
            <w:tcBorders>
              <w:top w:val="nil"/>
              <w:left w:val="single" w:sz="8" w:space="0" w:color="auto"/>
              <w:bottom w:val="single" w:sz="8" w:space="0" w:color="auto"/>
              <w:right w:val="single" w:sz="8" w:space="0" w:color="auto"/>
            </w:tcBorders>
            <w:shd w:val="clear" w:color="auto" w:fill="auto"/>
            <w:vAlign w:val="center"/>
            <w:hideMark/>
          </w:tcPr>
          <w:p w14:paraId="1E2CC1F3" w14:textId="77777777" w:rsidR="008E42DE" w:rsidRPr="001F5779" w:rsidRDefault="008E42DE" w:rsidP="001D6F47">
            <w:pPr>
              <w:spacing w:after="0" w:line="240" w:lineRule="auto"/>
              <w:jc w:val="center"/>
              <w:rPr>
                <w:rFonts w:eastAsia="Times New Roman"/>
                <w:b/>
                <w:bCs/>
                <w:color w:val="000000"/>
                <w:sz w:val="18"/>
                <w:szCs w:val="18"/>
                <w:lang w:val="de-DE" w:eastAsia="en-US"/>
              </w:rPr>
            </w:pPr>
            <w:proofErr w:type="spellStart"/>
            <w:r w:rsidRPr="001F5779">
              <w:rPr>
                <w:rFonts w:eastAsia="Times New Roman"/>
                <w:b/>
                <w:bCs/>
                <w:color w:val="000000"/>
                <w:sz w:val="18"/>
                <w:szCs w:val="18"/>
                <w:lang w:val="de-DE" w:eastAsia="en-US"/>
              </w:rPr>
              <w:t>CellMiner</w:t>
            </w:r>
            <w:proofErr w:type="spellEnd"/>
          </w:p>
        </w:tc>
        <w:tc>
          <w:tcPr>
            <w:tcW w:w="1300" w:type="dxa"/>
            <w:tcBorders>
              <w:top w:val="nil"/>
              <w:left w:val="nil"/>
              <w:bottom w:val="single" w:sz="8" w:space="0" w:color="auto"/>
              <w:right w:val="single" w:sz="8" w:space="0" w:color="auto"/>
            </w:tcBorders>
            <w:shd w:val="clear" w:color="auto" w:fill="auto"/>
            <w:vAlign w:val="center"/>
            <w:hideMark/>
          </w:tcPr>
          <w:p w14:paraId="36195714"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0,68E5</w:t>
            </w:r>
          </w:p>
        </w:tc>
        <w:tc>
          <w:tcPr>
            <w:tcW w:w="1000" w:type="dxa"/>
            <w:tcBorders>
              <w:top w:val="nil"/>
              <w:left w:val="nil"/>
              <w:bottom w:val="single" w:sz="8" w:space="0" w:color="auto"/>
              <w:right w:val="single" w:sz="8" w:space="0" w:color="auto"/>
            </w:tcBorders>
            <w:shd w:val="clear" w:color="auto" w:fill="auto"/>
            <w:vAlign w:val="center"/>
            <w:hideMark/>
          </w:tcPr>
          <w:p w14:paraId="052E5EE7"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60</w:t>
            </w:r>
          </w:p>
        </w:tc>
        <w:tc>
          <w:tcPr>
            <w:tcW w:w="1040" w:type="dxa"/>
            <w:tcBorders>
              <w:top w:val="nil"/>
              <w:left w:val="nil"/>
              <w:bottom w:val="single" w:sz="8" w:space="0" w:color="auto"/>
              <w:right w:val="single" w:sz="8" w:space="0" w:color="auto"/>
            </w:tcBorders>
            <w:shd w:val="clear" w:color="auto" w:fill="auto"/>
            <w:vAlign w:val="center"/>
            <w:hideMark/>
          </w:tcPr>
          <w:p w14:paraId="5EFB8614"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0,01E5</w:t>
            </w:r>
          </w:p>
        </w:tc>
        <w:tc>
          <w:tcPr>
            <w:tcW w:w="940" w:type="dxa"/>
            <w:tcBorders>
              <w:top w:val="nil"/>
              <w:left w:val="nil"/>
              <w:bottom w:val="single" w:sz="8" w:space="0" w:color="auto"/>
              <w:right w:val="single" w:sz="8" w:space="0" w:color="auto"/>
            </w:tcBorders>
            <w:shd w:val="clear" w:color="auto" w:fill="auto"/>
            <w:vAlign w:val="center"/>
            <w:hideMark/>
          </w:tcPr>
          <w:p w14:paraId="72539603"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gt;20k</w:t>
            </w:r>
          </w:p>
        </w:tc>
        <w:tc>
          <w:tcPr>
            <w:tcW w:w="1260" w:type="dxa"/>
            <w:tcBorders>
              <w:top w:val="nil"/>
              <w:left w:val="nil"/>
              <w:bottom w:val="single" w:sz="8" w:space="0" w:color="auto"/>
              <w:right w:val="single" w:sz="8" w:space="0" w:color="auto"/>
            </w:tcBorders>
            <w:shd w:val="clear" w:color="auto" w:fill="auto"/>
            <w:vAlign w:val="center"/>
            <w:hideMark/>
          </w:tcPr>
          <w:p w14:paraId="0BAEEEC0"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GATK (16)</w:t>
            </w:r>
          </w:p>
        </w:tc>
        <w:tc>
          <w:tcPr>
            <w:tcW w:w="960" w:type="dxa"/>
            <w:tcBorders>
              <w:top w:val="nil"/>
              <w:left w:val="nil"/>
              <w:bottom w:val="single" w:sz="8" w:space="0" w:color="auto"/>
              <w:right w:val="single" w:sz="8" w:space="0" w:color="auto"/>
            </w:tcBorders>
            <w:shd w:val="clear" w:color="auto" w:fill="auto"/>
            <w:vAlign w:val="center"/>
            <w:hideMark/>
          </w:tcPr>
          <w:p w14:paraId="5109E064" w14:textId="77777777" w:rsidR="008E42DE" w:rsidRPr="001F5779" w:rsidRDefault="008E42DE" w:rsidP="001D6F47">
            <w:pPr>
              <w:spacing w:after="0" w:line="240" w:lineRule="auto"/>
              <w:jc w:val="center"/>
              <w:rPr>
                <w:rFonts w:eastAsia="Times New Roman"/>
                <w:color w:val="000000"/>
                <w:sz w:val="18"/>
                <w:szCs w:val="18"/>
                <w:lang w:val="de-DE" w:eastAsia="en-US"/>
              </w:rPr>
            </w:pPr>
            <w:r w:rsidRPr="001F5779">
              <w:rPr>
                <w:rFonts w:eastAsia="Times New Roman"/>
                <w:color w:val="000000"/>
                <w:sz w:val="18"/>
                <w:szCs w:val="18"/>
                <w:lang w:val="de-DE" w:eastAsia="en-US"/>
              </w:rPr>
              <w:t>None</w:t>
            </w:r>
          </w:p>
        </w:tc>
      </w:tr>
    </w:tbl>
    <w:p w14:paraId="542A9005" w14:textId="7A3AEBC8" w:rsidR="008E42DE" w:rsidRDefault="008E42DE" w:rsidP="00C80B8E">
      <w:r w:rsidRPr="007E4C01">
        <w:t xml:space="preserve">Table </w:t>
      </w:r>
      <w:r>
        <w:t>3</w:t>
      </w:r>
      <w:r w:rsidRPr="007E4C01">
        <w:t xml:space="preserve">: </w:t>
      </w:r>
      <w:r w:rsidRPr="0034237D">
        <w:t xml:space="preserve">Characteristics of the three CL reference library used in this work. Absolute and the average number of variants differ by orders of magnitude since different technologies and algorithms were utilized for sequencing and variant calling. Moreover, the number of genes covered varies strongly. SNPs – required for SNP-based identification - have been mostly or completely excluded in two of the three sets. For the </w:t>
      </w:r>
      <w:r w:rsidR="00E37AFD">
        <w:rPr>
          <w:lang w:val="en-US"/>
        </w:rPr>
        <w:t>COSMIC</w:t>
      </w:r>
      <w:r w:rsidRPr="0034237D">
        <w:t xml:space="preserve"> CLP, two different methods were used to call small variants and </w:t>
      </w:r>
      <w:proofErr w:type="spellStart"/>
      <w:r w:rsidRPr="0034237D">
        <w:t>indels</w:t>
      </w:r>
      <w:proofErr w:type="spellEnd"/>
      <w:r w:rsidRPr="0034237D">
        <w:t>.</w:t>
      </w:r>
    </w:p>
    <w:p w14:paraId="5ACCE769" w14:textId="00AD0E38" w:rsidR="006B15FA" w:rsidRDefault="006B15FA" w:rsidP="00587F46">
      <w:r w:rsidRPr="00B06261">
        <w:t xml:space="preserve">Figure </w:t>
      </w:r>
      <w:r>
        <w:t>1</w:t>
      </w:r>
      <w:r w:rsidRPr="00B06261">
        <w:t xml:space="preserve">: </w:t>
      </w:r>
      <w:proofErr w:type="spellStart"/>
      <w:r w:rsidRPr="00B06261">
        <w:t>Uniquorn</w:t>
      </w:r>
      <w:proofErr w:type="spellEnd"/>
      <w:r w:rsidRPr="00B06261">
        <w:t xml:space="preserve"> workflow. CCLs from a reference library are compared to a given query sample q based on their set of small variants (variant profile). Variants are weighted according to their prevalence within the library (e.g. CCLE) and frequent variants are excluded afterwards. Subsequently, </w:t>
      </w:r>
      <w:proofErr w:type="spellStart"/>
      <w:r w:rsidRPr="00B06261">
        <w:t>Uniquorn</w:t>
      </w:r>
      <w:proofErr w:type="spellEnd"/>
      <w:r w:rsidRPr="00B06261">
        <w:t xml:space="preserve"> computes a confidence score quantifying the likelihood for each reference sample r being identical to q. The significance of differences in the number of variants in q versus r (for instance due to different sequencing scopes) </w:t>
      </w:r>
      <w:proofErr w:type="gramStart"/>
      <w:r w:rsidRPr="00B06261">
        <w:t>are</w:t>
      </w:r>
      <w:proofErr w:type="gramEnd"/>
      <w:r w:rsidRPr="00B06261">
        <w:t xml:space="preserve"> assessed in a second test.</w:t>
      </w:r>
    </w:p>
    <w:p w14:paraId="650A66D0" w14:textId="0263D629" w:rsidR="00A07C54" w:rsidRDefault="00A07C54" w:rsidP="00587F46">
      <w:r w:rsidRPr="00C22656">
        <w:lastRenderedPageBreak/>
        <w:t xml:space="preserve">Figure </w:t>
      </w:r>
      <w:r w:rsidR="006B15FA">
        <w:t>2</w:t>
      </w:r>
      <w:r w:rsidRPr="00C22656">
        <w:t xml:space="preserve">: Distribution of CCL variant frequencies and weights across libraries. A: Number of “rare” variants in CCLs according to </w:t>
      </w:r>
      <w:proofErr w:type="spellStart"/>
      <w:r w:rsidRPr="00C22656">
        <w:t>Uniquorn’s</w:t>
      </w:r>
      <w:proofErr w:type="spellEnd"/>
      <w:r w:rsidRPr="00C22656">
        <w:t xml:space="preserve"> weighting scheme. ‘All‘ shows the log-amount of variants per CCL without any filtering (weight 0.0) and ‘Unique shows the amount of variants that remain after all variants were filtered that were present in more</w:t>
      </w:r>
      <w:r>
        <w:t xml:space="preserve"> than a single CCL (weight 1.0)</w:t>
      </w:r>
      <w:r w:rsidRPr="00C22656">
        <w:t xml:space="preserve">. Differences between software, technologies and filters (non-exhaustive) i.e. heterogeneous data-processing leads to different amounts of filtered, non-unique mutations as shown by the significantly different reduction of variants between the </w:t>
      </w:r>
      <w:proofErr w:type="spellStart"/>
      <w:r w:rsidRPr="00C22656">
        <w:t>CellMiner</w:t>
      </w:r>
      <w:proofErr w:type="spellEnd"/>
      <w:r w:rsidRPr="00C22656">
        <w:t xml:space="preserve"> (medium), </w:t>
      </w:r>
      <w:r w:rsidR="00E37AFD">
        <w:rPr>
          <w:lang w:val="en-US"/>
        </w:rPr>
        <w:t>COSMIC</w:t>
      </w:r>
      <w:r w:rsidRPr="00C22656">
        <w:t xml:space="preserve"> CLP (low) and CCLE panel (strong), see Table </w:t>
      </w:r>
      <w:r w:rsidR="00216DB8">
        <w:t>3</w:t>
      </w:r>
      <w:r w:rsidRPr="00C22656">
        <w:t xml:space="preserve"> for the sources of heterogeneity. It is shown, that all panels possess unique, i.e. ‘rare’ variants on which the </w:t>
      </w:r>
      <w:proofErr w:type="spellStart"/>
      <w:r w:rsidRPr="00C22656">
        <w:t>Uniquorn</w:t>
      </w:r>
      <w:proofErr w:type="spellEnd"/>
      <w:r w:rsidRPr="00C22656">
        <w:t xml:space="preserve"> identification method is based. B: Distribution of weights per library. At least 50% of variants are high-weight (rare) variants. CCLE shows significantly less unique variants than </w:t>
      </w:r>
      <w:r w:rsidR="00E37AFD">
        <w:rPr>
          <w:lang w:val="en-US"/>
        </w:rPr>
        <w:t>COSMIC</w:t>
      </w:r>
      <w:r w:rsidRPr="00C22656">
        <w:t xml:space="preserve"> CLP and </w:t>
      </w:r>
      <w:proofErr w:type="spellStart"/>
      <w:r w:rsidRPr="00C22656">
        <w:t>CellMiner</w:t>
      </w:r>
      <w:proofErr w:type="spellEnd"/>
      <w:r w:rsidRPr="00C22656">
        <w:t xml:space="preserve">, which explains the strong difference between raw and filtered variants in Figure A. C: Number of variants per reference sample for different weight thresholds in the different reference libraries. CCLs from </w:t>
      </w:r>
      <w:r w:rsidR="00E37AFD">
        <w:rPr>
          <w:lang w:val="en-US"/>
        </w:rPr>
        <w:t>COSMIC</w:t>
      </w:r>
      <w:r w:rsidRPr="00C22656">
        <w:t xml:space="preserve"> CLP show a high amount of unique variants on average, especially when compared to those from CCLE.</w:t>
      </w:r>
    </w:p>
    <w:p w14:paraId="7432F2C4" w14:textId="7D6622E2" w:rsidR="002A7BE0" w:rsidRDefault="002A7BE0" w:rsidP="002A7BE0">
      <w:pPr>
        <w:rPr>
          <w:szCs w:val="20"/>
          <w:lang w:val="en-US"/>
        </w:rPr>
      </w:pPr>
      <w:r w:rsidRPr="002E28E1">
        <w:rPr>
          <w:szCs w:val="20"/>
        </w:rPr>
        <w:t xml:space="preserve">Figure </w:t>
      </w:r>
      <w:r w:rsidR="006B15FA">
        <w:rPr>
          <w:szCs w:val="20"/>
        </w:rPr>
        <w:t>3</w:t>
      </w:r>
      <w:r w:rsidRPr="002E28E1">
        <w:rPr>
          <w:szCs w:val="20"/>
        </w:rPr>
        <w:t>: Results of the cross-identification benchmark depending on regularization and variant inclusion weight. A: Number of false positives. B: Number of false negatives. C: Number of false positives. D: Number of true negatives. E: Sensitivity. F: F1-Score (harmonic mean of specificity and sensitivity. G: Specificity. H: Positive Predictive Value. Best specificity and sensitivity values are achieved using a weight threshold of 0.5. A threshold of 1.0 achieves the least false positives, most true negatives, and the highest positive predictive value</w:t>
      </w:r>
      <w:r w:rsidR="0064501A">
        <w:rPr>
          <w:szCs w:val="20"/>
        </w:rPr>
        <w:t>.</w:t>
      </w:r>
    </w:p>
    <w:p w14:paraId="404B3FFD" w14:textId="1319AB4A" w:rsidR="001C05D8" w:rsidRPr="00940ED9" w:rsidRDefault="003B151F" w:rsidP="003B151F">
      <w:pPr>
        <w:rPr>
          <w:szCs w:val="20"/>
        </w:rPr>
      </w:pPr>
      <w:r w:rsidRPr="002E28E1">
        <w:rPr>
          <w:szCs w:val="20"/>
        </w:rPr>
        <w:t>Figure</w:t>
      </w:r>
      <w:r>
        <w:rPr>
          <w:szCs w:val="20"/>
        </w:rPr>
        <w:t xml:space="preserve"> </w:t>
      </w:r>
      <w:r w:rsidR="006B15FA">
        <w:rPr>
          <w:szCs w:val="20"/>
        </w:rPr>
        <w:t>4</w:t>
      </w:r>
      <w:r w:rsidRPr="002E28E1">
        <w:rPr>
          <w:szCs w:val="20"/>
        </w:rPr>
        <w:t xml:space="preserve">: Receiver-Operator-Curves (ROC) of the cross-identification benchmark for different weight thresholds. Thresholds 0.5 and 0.25 reached the maximal sensitivity (see also Table </w:t>
      </w:r>
      <w:r>
        <w:rPr>
          <w:szCs w:val="20"/>
        </w:rPr>
        <w:t>1</w:t>
      </w:r>
      <w:r w:rsidRPr="002E28E1">
        <w:rPr>
          <w:szCs w:val="20"/>
        </w:rPr>
        <w:t xml:space="preserve">). The embedded plot shows the same ROC plot with an adjusted FPR-axis range to visualize the ROC curve of inclusion weight 0.0. The vertical black line shows the </w:t>
      </w:r>
      <w:proofErr w:type="spellStart"/>
      <w:r w:rsidRPr="002E28E1">
        <w:rPr>
          <w:szCs w:val="20"/>
        </w:rPr>
        <w:t>Uniquorn</w:t>
      </w:r>
      <w:proofErr w:type="spellEnd"/>
      <w:r w:rsidRPr="002E28E1">
        <w:rPr>
          <w:szCs w:val="20"/>
        </w:rPr>
        <w:t xml:space="preserve"> default threshold (confidence score of 10). The threshold was chosen as optimal </w:t>
      </w:r>
      <w:proofErr w:type="spellStart"/>
      <w:r w:rsidRPr="002E28E1">
        <w:rPr>
          <w:szCs w:val="20"/>
        </w:rPr>
        <w:t>cutoff</w:t>
      </w:r>
      <w:proofErr w:type="spellEnd"/>
      <w:r w:rsidRPr="002E28E1">
        <w:rPr>
          <w:szCs w:val="20"/>
        </w:rPr>
        <w:t xml:space="preserve"> between sensitivity and specificity.</w:t>
      </w:r>
    </w:p>
    <w:p w14:paraId="69CCC631" w14:textId="7C089052" w:rsidR="00357524" w:rsidRDefault="00544451" w:rsidP="002F58ED">
      <w:pPr>
        <w:rPr>
          <w:szCs w:val="20"/>
        </w:rPr>
      </w:pPr>
      <w:r>
        <w:t xml:space="preserve">Figure </w:t>
      </w:r>
      <w:r w:rsidR="009D3F34">
        <w:t>5</w:t>
      </w:r>
      <w:r>
        <w:t xml:space="preserve">: </w:t>
      </w:r>
      <w:r w:rsidR="00A34636" w:rsidRPr="00A34636">
        <w:t>Source of true positive CCL identifications based on gold standard. Total amount, percentage, and source of all 3573 TPs for each of the 1988 CCL samples are shown. For instance, 1238 TPs are identified because copies of the same or h</w:t>
      </w:r>
      <w:r w:rsidR="0098317B">
        <w:t xml:space="preserve">ighly </w:t>
      </w:r>
      <w:r w:rsidR="00AE2DF6">
        <w:t xml:space="preserve">similar </w:t>
      </w:r>
      <w:r w:rsidR="00A34636" w:rsidRPr="00A34636">
        <w:t xml:space="preserve">CCLs are contained in </w:t>
      </w:r>
      <w:r w:rsidR="00E37AFD">
        <w:rPr>
          <w:lang w:val="en-US"/>
        </w:rPr>
        <w:t>COSMIC</w:t>
      </w:r>
      <w:r w:rsidR="00A34636" w:rsidRPr="00A34636">
        <w:t xml:space="preserve"> CLP and CCLE. Positive identification within a single circle </w:t>
      </w:r>
      <w:proofErr w:type="gramStart"/>
      <w:r w:rsidR="00A34636" w:rsidRPr="00A34636">
        <w:t>are</w:t>
      </w:r>
      <w:proofErr w:type="gramEnd"/>
      <w:r w:rsidR="00A34636" w:rsidRPr="00A34636">
        <w:t xml:space="preserve"> due to relatedness of CCLs within the same library and self-identifications. 43% of all possible true positive cross-identifications are due to CCL copies in different reference libraries. Percentages do not sum up to 100% due to rounding errors.</w:t>
      </w:r>
      <w:r w:rsidR="00357524">
        <w:rPr>
          <w:szCs w:val="20"/>
        </w:rPr>
        <w:br w:type="page"/>
      </w:r>
    </w:p>
    <w:p w14:paraId="2013B98C" w14:textId="3FB923B2" w:rsidR="00D002F2" w:rsidRDefault="00357524" w:rsidP="002F58ED">
      <w:pPr>
        <w:pStyle w:val="Heading1"/>
      </w:pPr>
      <w:r>
        <w:lastRenderedPageBreak/>
        <w:t>Supplementary material</w:t>
      </w:r>
    </w:p>
    <w:p w14:paraId="56F1292F" w14:textId="39FF871E" w:rsidR="00DB42F1" w:rsidRDefault="001855EE" w:rsidP="0083174F">
      <w:pPr>
        <w:jc w:val="left"/>
      </w:pPr>
      <w:r>
        <w:t xml:space="preserve">SM </w:t>
      </w:r>
      <w:r w:rsidR="00DB42F1">
        <w:t xml:space="preserve">File 1: </w:t>
      </w:r>
      <w:proofErr w:type="gramStart"/>
      <w:r w:rsidR="00E730E1">
        <w:t>Gold-standard</w:t>
      </w:r>
      <w:proofErr w:type="gramEnd"/>
      <w:r w:rsidR="00403F29">
        <w:t xml:space="preserve"> that defines which CCLs relationship predictions are correct for the 1988 benchmarked CCLs</w:t>
      </w:r>
      <w:r w:rsidR="002E28E1">
        <w:t xml:space="preserve">. </w:t>
      </w:r>
    </w:p>
    <w:p w14:paraId="531E60DF" w14:textId="2DBB7ED1" w:rsidR="00403F29" w:rsidRDefault="00403F29" w:rsidP="0083174F">
      <w:pPr>
        <w:jc w:val="left"/>
      </w:pPr>
      <w:r>
        <w:t xml:space="preserve">SM File 2: List of </w:t>
      </w:r>
      <w:r w:rsidR="00764617">
        <w:t xml:space="preserve">known relationships </w:t>
      </w:r>
      <w:r>
        <w:t>between the 1988 CCLs</w:t>
      </w:r>
      <w:r w:rsidR="00764617">
        <w:t xml:space="preserve"> and the reason for the relationship. Used for </w:t>
      </w:r>
      <w:r w:rsidR="0075346D">
        <w:t>creation</w:t>
      </w:r>
      <w:r w:rsidR="00764617">
        <w:t xml:space="preserve"> of</w:t>
      </w:r>
      <w:r w:rsidR="0075346D">
        <w:t xml:space="preserve"> the</w:t>
      </w:r>
      <w:r w:rsidR="00764617">
        <w:t xml:space="preserve"> </w:t>
      </w:r>
      <w:proofErr w:type="gramStart"/>
      <w:r w:rsidR="00764617">
        <w:t>Gold-standard</w:t>
      </w:r>
      <w:proofErr w:type="gramEnd"/>
      <w:r w:rsidR="00764617">
        <w:t>.</w:t>
      </w:r>
    </w:p>
    <w:p w14:paraId="4E7C5787" w14:textId="233CBA05" w:rsidR="006A79EB" w:rsidRDefault="001855EE" w:rsidP="0083174F">
      <w:pPr>
        <w:jc w:val="left"/>
      </w:pPr>
      <w:r>
        <w:t xml:space="preserve">SM </w:t>
      </w:r>
      <w:r w:rsidR="0083174F">
        <w:t xml:space="preserve">File </w:t>
      </w:r>
      <w:r w:rsidR="00403F29">
        <w:t>3</w:t>
      </w:r>
      <w:r w:rsidR="006A79EB">
        <w:t xml:space="preserve">: Excel file that </w:t>
      </w:r>
      <w:r w:rsidR="00AD2793">
        <w:t>lists</w:t>
      </w:r>
      <w:r w:rsidR="006A79EB">
        <w:t xml:space="preserve"> </w:t>
      </w:r>
      <w:r w:rsidR="00AD2793">
        <w:t xml:space="preserve">all </w:t>
      </w:r>
      <w:r w:rsidR="006A79EB">
        <w:t>benchmark</w:t>
      </w:r>
      <w:r w:rsidR="00AD2793">
        <w:t>-identification</w:t>
      </w:r>
      <w:r w:rsidR="006A79EB">
        <w:t xml:space="preserve"> results</w:t>
      </w:r>
      <w:r w:rsidR="00943465">
        <w:t xml:space="preserve"> for</w:t>
      </w:r>
      <w:r w:rsidR="00AD2793">
        <w:t xml:space="preserve"> all 1988 samples,</w:t>
      </w:r>
      <w:r w:rsidR="00943465">
        <w:t xml:space="preserve"> both regularized and non-regularized for every inclusion weight</w:t>
      </w:r>
      <w:r w:rsidR="006A79EB">
        <w:t>.</w:t>
      </w:r>
    </w:p>
    <w:sectPr w:rsidR="006A79EB">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C14401" w15:done="0"/>
  <w15:commentEx w15:paraId="304F967B" w15:done="0"/>
  <w15:commentEx w15:paraId="02F61B8E" w15:done="0"/>
  <w15:commentEx w15:paraId="517323F0" w15:done="0"/>
  <w15:commentEx w15:paraId="34D8C355" w15:done="0"/>
  <w15:commentEx w15:paraId="677BB404" w15:done="0"/>
  <w15:commentEx w15:paraId="39A0BD80" w15:done="0"/>
  <w15:commentEx w15:paraId="5BB062F2" w15:done="0"/>
  <w15:commentEx w15:paraId="4D3A2CB6" w15:done="0"/>
  <w15:commentEx w15:paraId="55FBA534" w15:done="0"/>
  <w15:commentEx w15:paraId="5BE86EC3" w15:done="0"/>
  <w15:commentEx w15:paraId="459686FD" w15:done="0"/>
  <w15:commentEx w15:paraId="7FF2C16A" w15:done="0"/>
  <w15:commentEx w15:paraId="492D63F5" w15:done="0"/>
  <w15:commentEx w15:paraId="07346BB8" w15:done="0"/>
  <w15:commentEx w15:paraId="02F706AC" w15:done="0"/>
  <w15:commentEx w15:paraId="744F7160" w15:done="0"/>
  <w15:commentEx w15:paraId="75294282" w15:done="0"/>
  <w15:commentEx w15:paraId="656C4230" w15:done="0"/>
  <w15:commentEx w15:paraId="19589C7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2A57EE" w14:textId="77777777" w:rsidR="0064501A" w:rsidRDefault="0064501A" w:rsidP="00C941D6">
      <w:pPr>
        <w:spacing w:after="0" w:line="240" w:lineRule="auto"/>
      </w:pPr>
      <w:r>
        <w:separator/>
      </w:r>
    </w:p>
  </w:endnote>
  <w:endnote w:type="continuationSeparator" w:id="0">
    <w:p w14:paraId="188B668D" w14:textId="77777777" w:rsidR="0064501A" w:rsidRDefault="0064501A" w:rsidP="00C941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Consolas Bold Italic">
    <w:panose1 w:val="020B07090202040A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F4FA80" w14:textId="77777777" w:rsidR="0064501A" w:rsidRDefault="0064501A" w:rsidP="00C941D6">
      <w:pPr>
        <w:spacing w:after="0" w:line="240" w:lineRule="auto"/>
      </w:pPr>
      <w:r>
        <w:separator/>
      </w:r>
    </w:p>
  </w:footnote>
  <w:footnote w:type="continuationSeparator" w:id="0">
    <w:p w14:paraId="1A394B6A" w14:textId="77777777" w:rsidR="0064501A" w:rsidRDefault="0064501A" w:rsidP="00C941D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F407AC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D326BC6"/>
    <w:multiLevelType w:val="hybridMultilevel"/>
    <w:tmpl w:val="978EB6A8"/>
    <w:lvl w:ilvl="0" w:tplc="0B6C81AA">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F565CE"/>
    <w:multiLevelType w:val="hybridMultilevel"/>
    <w:tmpl w:val="BF4421DC"/>
    <w:lvl w:ilvl="0" w:tplc="0B6C81AA">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AB1371C"/>
    <w:multiLevelType w:val="hybridMultilevel"/>
    <w:tmpl w:val="C644BF82"/>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2B6928D7"/>
    <w:multiLevelType w:val="hybridMultilevel"/>
    <w:tmpl w:val="13609B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34B10EB"/>
    <w:multiLevelType w:val="hybridMultilevel"/>
    <w:tmpl w:val="898A12A4"/>
    <w:lvl w:ilvl="0" w:tplc="0B6C81AA">
      <w:start w:val="1"/>
      <w:numFmt w:val="bullet"/>
      <w:lvlText w:val=""/>
      <w:lvlJc w:val="left"/>
      <w:pPr>
        <w:ind w:left="720" w:hanging="360"/>
      </w:pPr>
      <w:rPr>
        <w:rFonts w:ascii="Symbol" w:hAnsi="Symbol" w:hint="default"/>
        <w:sz w:val="16"/>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3FC791F"/>
    <w:multiLevelType w:val="hybridMultilevel"/>
    <w:tmpl w:val="E4B8E7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76C58FE"/>
    <w:multiLevelType w:val="hybridMultilevel"/>
    <w:tmpl w:val="41D2767E"/>
    <w:lvl w:ilvl="0" w:tplc="326A7FBE">
      <w:numFmt w:val="bullet"/>
      <w:lvlText w:val=""/>
      <w:lvlJc w:val="left"/>
      <w:pPr>
        <w:ind w:left="855" w:hanging="360"/>
      </w:pPr>
      <w:rPr>
        <w:rFonts w:ascii="Symbol" w:eastAsia="SimSun" w:hAnsi="Symbol" w:hint="default"/>
      </w:rPr>
    </w:lvl>
    <w:lvl w:ilvl="1" w:tplc="08090003" w:tentative="1">
      <w:start w:val="1"/>
      <w:numFmt w:val="bullet"/>
      <w:lvlText w:val="o"/>
      <w:lvlJc w:val="left"/>
      <w:pPr>
        <w:ind w:left="1575" w:hanging="360"/>
      </w:pPr>
      <w:rPr>
        <w:rFonts w:ascii="Courier New" w:hAnsi="Courier New"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hint="default"/>
      </w:rPr>
    </w:lvl>
    <w:lvl w:ilvl="8" w:tplc="08090005" w:tentative="1">
      <w:start w:val="1"/>
      <w:numFmt w:val="bullet"/>
      <w:lvlText w:val=""/>
      <w:lvlJc w:val="left"/>
      <w:pPr>
        <w:ind w:left="6615" w:hanging="360"/>
      </w:pPr>
      <w:rPr>
        <w:rFonts w:ascii="Wingdings" w:hAnsi="Wingdings" w:hint="default"/>
      </w:rPr>
    </w:lvl>
  </w:abstractNum>
  <w:abstractNum w:abstractNumId="8">
    <w:nsid w:val="41AA69E8"/>
    <w:multiLevelType w:val="hybridMultilevel"/>
    <w:tmpl w:val="851CF4DA"/>
    <w:lvl w:ilvl="0" w:tplc="0804FAEA">
      <w:start w:val="2"/>
      <w:numFmt w:val="bullet"/>
      <w:lvlText w:val=""/>
      <w:lvlJc w:val="left"/>
      <w:pPr>
        <w:ind w:left="720" w:hanging="360"/>
      </w:pPr>
      <w:rPr>
        <w:rFonts w:ascii="Symbol" w:eastAsia="SimSu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2850D2E"/>
    <w:multiLevelType w:val="hybridMultilevel"/>
    <w:tmpl w:val="9364F8F4"/>
    <w:lvl w:ilvl="0" w:tplc="62D4F0AC">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nsid w:val="58EE7DC8"/>
    <w:multiLevelType w:val="hybridMultilevel"/>
    <w:tmpl w:val="738E8326"/>
    <w:lvl w:ilvl="0" w:tplc="62D4F0AC">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5F3F503E"/>
    <w:multiLevelType w:val="hybridMultilevel"/>
    <w:tmpl w:val="3DA8E2B6"/>
    <w:lvl w:ilvl="0" w:tplc="7480CF0A">
      <w:numFmt w:val="bullet"/>
      <w:lvlText w:val="-"/>
      <w:lvlJc w:val="left"/>
      <w:pPr>
        <w:ind w:left="720" w:hanging="360"/>
      </w:pPr>
      <w:rPr>
        <w:rFonts w:ascii="Cambria" w:eastAsiaTheme="minorEastAsia" w:hAnsi="Cambria"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91F083D"/>
    <w:multiLevelType w:val="hybridMultilevel"/>
    <w:tmpl w:val="5C92A502"/>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8"/>
  </w:num>
  <w:num w:numId="2">
    <w:abstractNumId w:val="10"/>
  </w:num>
  <w:num w:numId="3">
    <w:abstractNumId w:val="2"/>
  </w:num>
  <w:num w:numId="4">
    <w:abstractNumId w:val="1"/>
  </w:num>
  <w:num w:numId="5">
    <w:abstractNumId w:val="9"/>
  </w:num>
  <w:num w:numId="6">
    <w:abstractNumId w:val="3"/>
  </w:num>
  <w:num w:numId="7">
    <w:abstractNumId w:val="5"/>
  </w:num>
  <w:num w:numId="8">
    <w:abstractNumId w:val="7"/>
  </w:num>
  <w:num w:numId="9">
    <w:abstractNumId w:val="0"/>
  </w:num>
  <w:num w:numId="10">
    <w:abstractNumId w:val="11"/>
  </w:num>
  <w:num w:numId="11">
    <w:abstractNumId w:val="6"/>
  </w:num>
  <w:num w:numId="12">
    <w:abstractNumId w:val="4"/>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ine Sers">
    <w15:presenceInfo w15:providerId="Windows Live" w15:userId="b75d9501185b11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ncotarg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9dpe0t9tep9aeawsyxfw5asfpfs2e0pszz&quot;&gt;My EndNote Library&lt;record-ids&gt;&lt;item&gt;2&lt;/item&gt;&lt;item&gt;11&lt;/item&gt;&lt;item&gt;20&lt;/item&gt;&lt;item&gt;210&lt;/item&gt;&lt;item&gt;262&lt;/item&gt;&lt;item&gt;264&lt;/item&gt;&lt;item&gt;273&lt;/item&gt;&lt;item&gt;274&lt;/item&gt;&lt;item&gt;275&lt;/item&gt;&lt;item&gt;277&lt;/item&gt;&lt;item&gt;278&lt;/item&gt;&lt;item&gt;286&lt;/item&gt;&lt;item&gt;291&lt;/item&gt;&lt;item&gt;297&lt;/item&gt;&lt;item&gt;298&lt;/item&gt;&lt;item&gt;299&lt;/item&gt;&lt;item&gt;303&lt;/item&gt;&lt;item&gt;308&lt;/item&gt;&lt;item&gt;309&lt;/item&gt;&lt;item&gt;310&lt;/item&gt;&lt;item&gt;312&lt;/item&gt;&lt;item&gt;313&lt;/item&gt;&lt;item&gt;314&lt;/item&gt;&lt;item&gt;322&lt;/item&gt;&lt;item&gt;323&lt;/item&gt;&lt;item&gt;324&lt;/item&gt;&lt;/record-ids&gt;&lt;/item&gt;&lt;/Libraries&gt;"/>
  </w:docVars>
  <w:rsids>
    <w:rsidRoot w:val="00040537"/>
    <w:rsid w:val="00001CE5"/>
    <w:rsid w:val="0000249D"/>
    <w:rsid w:val="000026C8"/>
    <w:rsid w:val="0000282C"/>
    <w:rsid w:val="00002BEC"/>
    <w:rsid w:val="00003103"/>
    <w:rsid w:val="000034A6"/>
    <w:rsid w:val="000035B5"/>
    <w:rsid w:val="00003F82"/>
    <w:rsid w:val="000047C7"/>
    <w:rsid w:val="00004EA3"/>
    <w:rsid w:val="0000534A"/>
    <w:rsid w:val="00005461"/>
    <w:rsid w:val="0000598B"/>
    <w:rsid w:val="00005A29"/>
    <w:rsid w:val="00005CE2"/>
    <w:rsid w:val="00005E2D"/>
    <w:rsid w:val="000060C5"/>
    <w:rsid w:val="000060EB"/>
    <w:rsid w:val="000069F4"/>
    <w:rsid w:val="00006AB0"/>
    <w:rsid w:val="00007137"/>
    <w:rsid w:val="00007509"/>
    <w:rsid w:val="00007515"/>
    <w:rsid w:val="00007572"/>
    <w:rsid w:val="00007CD0"/>
    <w:rsid w:val="00007D17"/>
    <w:rsid w:val="000103A1"/>
    <w:rsid w:val="00011081"/>
    <w:rsid w:val="000118C2"/>
    <w:rsid w:val="000118FE"/>
    <w:rsid w:val="00011ABA"/>
    <w:rsid w:val="00011CCF"/>
    <w:rsid w:val="00011F61"/>
    <w:rsid w:val="00012149"/>
    <w:rsid w:val="000124C1"/>
    <w:rsid w:val="000127E8"/>
    <w:rsid w:val="00012D37"/>
    <w:rsid w:val="00012EFC"/>
    <w:rsid w:val="00013526"/>
    <w:rsid w:val="00013583"/>
    <w:rsid w:val="00013C39"/>
    <w:rsid w:val="00013D14"/>
    <w:rsid w:val="00013DC8"/>
    <w:rsid w:val="0001444C"/>
    <w:rsid w:val="00014D12"/>
    <w:rsid w:val="000152AA"/>
    <w:rsid w:val="000153CA"/>
    <w:rsid w:val="000156BF"/>
    <w:rsid w:val="000159B7"/>
    <w:rsid w:val="00015AEC"/>
    <w:rsid w:val="000164FF"/>
    <w:rsid w:val="00016555"/>
    <w:rsid w:val="00016856"/>
    <w:rsid w:val="00016D9D"/>
    <w:rsid w:val="00017192"/>
    <w:rsid w:val="00017272"/>
    <w:rsid w:val="00020233"/>
    <w:rsid w:val="0002031F"/>
    <w:rsid w:val="00020E3D"/>
    <w:rsid w:val="00020EE5"/>
    <w:rsid w:val="0002181B"/>
    <w:rsid w:val="00021991"/>
    <w:rsid w:val="00021BA1"/>
    <w:rsid w:val="00022864"/>
    <w:rsid w:val="0002320D"/>
    <w:rsid w:val="00023457"/>
    <w:rsid w:val="00023C41"/>
    <w:rsid w:val="00023FD1"/>
    <w:rsid w:val="0002402D"/>
    <w:rsid w:val="000241F6"/>
    <w:rsid w:val="0002469B"/>
    <w:rsid w:val="00024B61"/>
    <w:rsid w:val="00024E01"/>
    <w:rsid w:val="0002523D"/>
    <w:rsid w:val="00025723"/>
    <w:rsid w:val="000259B7"/>
    <w:rsid w:val="00025A96"/>
    <w:rsid w:val="00025C39"/>
    <w:rsid w:val="00025E68"/>
    <w:rsid w:val="00025E6E"/>
    <w:rsid w:val="00026037"/>
    <w:rsid w:val="0002660C"/>
    <w:rsid w:val="0002706B"/>
    <w:rsid w:val="0002729C"/>
    <w:rsid w:val="000272AD"/>
    <w:rsid w:val="00027512"/>
    <w:rsid w:val="0002765B"/>
    <w:rsid w:val="00027DBB"/>
    <w:rsid w:val="00027EE0"/>
    <w:rsid w:val="0003044B"/>
    <w:rsid w:val="00030568"/>
    <w:rsid w:val="0003080E"/>
    <w:rsid w:val="0003140B"/>
    <w:rsid w:val="000316DB"/>
    <w:rsid w:val="0003170F"/>
    <w:rsid w:val="00031C86"/>
    <w:rsid w:val="00031E6C"/>
    <w:rsid w:val="00032D3A"/>
    <w:rsid w:val="0003320E"/>
    <w:rsid w:val="00033821"/>
    <w:rsid w:val="000339DB"/>
    <w:rsid w:val="000339ED"/>
    <w:rsid w:val="0003427E"/>
    <w:rsid w:val="00034814"/>
    <w:rsid w:val="000354B9"/>
    <w:rsid w:val="000355D3"/>
    <w:rsid w:val="0003565F"/>
    <w:rsid w:val="000357DF"/>
    <w:rsid w:val="00035843"/>
    <w:rsid w:val="00035B65"/>
    <w:rsid w:val="00035B7D"/>
    <w:rsid w:val="00035C2D"/>
    <w:rsid w:val="00035D8D"/>
    <w:rsid w:val="00036D30"/>
    <w:rsid w:val="00036F69"/>
    <w:rsid w:val="0003702E"/>
    <w:rsid w:val="000372AF"/>
    <w:rsid w:val="0003754D"/>
    <w:rsid w:val="00037C15"/>
    <w:rsid w:val="000401D2"/>
    <w:rsid w:val="00040537"/>
    <w:rsid w:val="000410D2"/>
    <w:rsid w:val="00041A08"/>
    <w:rsid w:val="00041A2C"/>
    <w:rsid w:val="00041E52"/>
    <w:rsid w:val="0004218D"/>
    <w:rsid w:val="0004265C"/>
    <w:rsid w:val="000429E5"/>
    <w:rsid w:val="00042B3F"/>
    <w:rsid w:val="0004359F"/>
    <w:rsid w:val="00043859"/>
    <w:rsid w:val="00044193"/>
    <w:rsid w:val="000441B0"/>
    <w:rsid w:val="000444B0"/>
    <w:rsid w:val="00044A15"/>
    <w:rsid w:val="00044B35"/>
    <w:rsid w:val="00044B59"/>
    <w:rsid w:val="0004508E"/>
    <w:rsid w:val="00045908"/>
    <w:rsid w:val="00045C05"/>
    <w:rsid w:val="00045C74"/>
    <w:rsid w:val="00045FDF"/>
    <w:rsid w:val="000462BC"/>
    <w:rsid w:val="00046690"/>
    <w:rsid w:val="0004721A"/>
    <w:rsid w:val="000476D5"/>
    <w:rsid w:val="00047F21"/>
    <w:rsid w:val="00047F6C"/>
    <w:rsid w:val="00050026"/>
    <w:rsid w:val="000508DD"/>
    <w:rsid w:val="00050E4F"/>
    <w:rsid w:val="000512F5"/>
    <w:rsid w:val="00051E44"/>
    <w:rsid w:val="00051EAA"/>
    <w:rsid w:val="00052A9C"/>
    <w:rsid w:val="00053005"/>
    <w:rsid w:val="00053B87"/>
    <w:rsid w:val="00053CE4"/>
    <w:rsid w:val="00054360"/>
    <w:rsid w:val="000543AF"/>
    <w:rsid w:val="00054996"/>
    <w:rsid w:val="00054BCD"/>
    <w:rsid w:val="00054F3F"/>
    <w:rsid w:val="0005530D"/>
    <w:rsid w:val="0005558F"/>
    <w:rsid w:val="00055697"/>
    <w:rsid w:val="000556B4"/>
    <w:rsid w:val="00055C36"/>
    <w:rsid w:val="00055CC0"/>
    <w:rsid w:val="00056723"/>
    <w:rsid w:val="00056793"/>
    <w:rsid w:val="00056DD9"/>
    <w:rsid w:val="00056EA1"/>
    <w:rsid w:val="00056FBA"/>
    <w:rsid w:val="000570B0"/>
    <w:rsid w:val="000570B4"/>
    <w:rsid w:val="0005730C"/>
    <w:rsid w:val="0005745F"/>
    <w:rsid w:val="0005760E"/>
    <w:rsid w:val="00057A6A"/>
    <w:rsid w:val="0006016D"/>
    <w:rsid w:val="00060365"/>
    <w:rsid w:val="00061081"/>
    <w:rsid w:val="000611BD"/>
    <w:rsid w:val="000612DA"/>
    <w:rsid w:val="00061545"/>
    <w:rsid w:val="0006196A"/>
    <w:rsid w:val="00061DAE"/>
    <w:rsid w:val="00062222"/>
    <w:rsid w:val="00062527"/>
    <w:rsid w:val="00062626"/>
    <w:rsid w:val="00062732"/>
    <w:rsid w:val="00063AEA"/>
    <w:rsid w:val="00065483"/>
    <w:rsid w:val="00065C68"/>
    <w:rsid w:val="00065FA2"/>
    <w:rsid w:val="00066050"/>
    <w:rsid w:val="00066115"/>
    <w:rsid w:val="000663EF"/>
    <w:rsid w:val="000669F2"/>
    <w:rsid w:val="00066E33"/>
    <w:rsid w:val="00066EF0"/>
    <w:rsid w:val="00067115"/>
    <w:rsid w:val="0006712C"/>
    <w:rsid w:val="00067485"/>
    <w:rsid w:val="00067894"/>
    <w:rsid w:val="00067BCF"/>
    <w:rsid w:val="00067BDF"/>
    <w:rsid w:val="00067BFA"/>
    <w:rsid w:val="00067EB0"/>
    <w:rsid w:val="0007001C"/>
    <w:rsid w:val="000706AD"/>
    <w:rsid w:val="000708F5"/>
    <w:rsid w:val="00070BBE"/>
    <w:rsid w:val="00070E38"/>
    <w:rsid w:val="00070FAD"/>
    <w:rsid w:val="00070FE2"/>
    <w:rsid w:val="00071254"/>
    <w:rsid w:val="00071561"/>
    <w:rsid w:val="000715E7"/>
    <w:rsid w:val="00072A39"/>
    <w:rsid w:val="00072B0D"/>
    <w:rsid w:val="00072BD9"/>
    <w:rsid w:val="00072EB9"/>
    <w:rsid w:val="0007332B"/>
    <w:rsid w:val="000739D4"/>
    <w:rsid w:val="000739E4"/>
    <w:rsid w:val="00073DCC"/>
    <w:rsid w:val="0007403F"/>
    <w:rsid w:val="000743BE"/>
    <w:rsid w:val="000747B4"/>
    <w:rsid w:val="00074A55"/>
    <w:rsid w:val="0007501A"/>
    <w:rsid w:val="0007521F"/>
    <w:rsid w:val="0007577F"/>
    <w:rsid w:val="000763C8"/>
    <w:rsid w:val="000767CE"/>
    <w:rsid w:val="00076CE7"/>
    <w:rsid w:val="00076D58"/>
    <w:rsid w:val="00077675"/>
    <w:rsid w:val="000776AE"/>
    <w:rsid w:val="000776F6"/>
    <w:rsid w:val="00077F58"/>
    <w:rsid w:val="00080707"/>
    <w:rsid w:val="00080A93"/>
    <w:rsid w:val="000819F3"/>
    <w:rsid w:val="00081E2C"/>
    <w:rsid w:val="00081E5C"/>
    <w:rsid w:val="000820F8"/>
    <w:rsid w:val="000823E9"/>
    <w:rsid w:val="00082804"/>
    <w:rsid w:val="0008340C"/>
    <w:rsid w:val="000834D1"/>
    <w:rsid w:val="00083634"/>
    <w:rsid w:val="00083867"/>
    <w:rsid w:val="00083A3A"/>
    <w:rsid w:val="000842FF"/>
    <w:rsid w:val="000843A1"/>
    <w:rsid w:val="000843BC"/>
    <w:rsid w:val="000847C3"/>
    <w:rsid w:val="0008492C"/>
    <w:rsid w:val="00085F5C"/>
    <w:rsid w:val="00086207"/>
    <w:rsid w:val="00087726"/>
    <w:rsid w:val="00090357"/>
    <w:rsid w:val="000907D9"/>
    <w:rsid w:val="00090CAE"/>
    <w:rsid w:val="0009110A"/>
    <w:rsid w:val="000912F9"/>
    <w:rsid w:val="00091370"/>
    <w:rsid w:val="00091D52"/>
    <w:rsid w:val="00091E34"/>
    <w:rsid w:val="00092110"/>
    <w:rsid w:val="00093116"/>
    <w:rsid w:val="000931BB"/>
    <w:rsid w:val="00093676"/>
    <w:rsid w:val="00093BEA"/>
    <w:rsid w:val="00094091"/>
    <w:rsid w:val="00094406"/>
    <w:rsid w:val="00094734"/>
    <w:rsid w:val="00094871"/>
    <w:rsid w:val="00094DAD"/>
    <w:rsid w:val="000950AF"/>
    <w:rsid w:val="000951F7"/>
    <w:rsid w:val="0009538B"/>
    <w:rsid w:val="00095514"/>
    <w:rsid w:val="0009565F"/>
    <w:rsid w:val="00095A80"/>
    <w:rsid w:val="00095E01"/>
    <w:rsid w:val="00095F09"/>
    <w:rsid w:val="00095F11"/>
    <w:rsid w:val="00096BB3"/>
    <w:rsid w:val="0009734C"/>
    <w:rsid w:val="00097540"/>
    <w:rsid w:val="00097F77"/>
    <w:rsid w:val="000A0928"/>
    <w:rsid w:val="000A0FF0"/>
    <w:rsid w:val="000A1040"/>
    <w:rsid w:val="000A104E"/>
    <w:rsid w:val="000A106A"/>
    <w:rsid w:val="000A237A"/>
    <w:rsid w:val="000A2AE0"/>
    <w:rsid w:val="000A3175"/>
    <w:rsid w:val="000A394D"/>
    <w:rsid w:val="000A39A6"/>
    <w:rsid w:val="000A3C8C"/>
    <w:rsid w:val="000A3E71"/>
    <w:rsid w:val="000A4745"/>
    <w:rsid w:val="000A4789"/>
    <w:rsid w:val="000A49D6"/>
    <w:rsid w:val="000A4A52"/>
    <w:rsid w:val="000A50F4"/>
    <w:rsid w:val="000A5312"/>
    <w:rsid w:val="000A5600"/>
    <w:rsid w:val="000A6ABA"/>
    <w:rsid w:val="000A6C76"/>
    <w:rsid w:val="000A6E02"/>
    <w:rsid w:val="000A6F3A"/>
    <w:rsid w:val="000A71B6"/>
    <w:rsid w:val="000A72A1"/>
    <w:rsid w:val="000A78CA"/>
    <w:rsid w:val="000B00AD"/>
    <w:rsid w:val="000B0EA4"/>
    <w:rsid w:val="000B1147"/>
    <w:rsid w:val="000B16D4"/>
    <w:rsid w:val="000B19DE"/>
    <w:rsid w:val="000B1B9F"/>
    <w:rsid w:val="000B1F01"/>
    <w:rsid w:val="000B20EA"/>
    <w:rsid w:val="000B28E0"/>
    <w:rsid w:val="000B2CAC"/>
    <w:rsid w:val="000B3855"/>
    <w:rsid w:val="000B3A2B"/>
    <w:rsid w:val="000B3B9A"/>
    <w:rsid w:val="000B3D71"/>
    <w:rsid w:val="000B4677"/>
    <w:rsid w:val="000B5371"/>
    <w:rsid w:val="000B5913"/>
    <w:rsid w:val="000B5A70"/>
    <w:rsid w:val="000B5CD7"/>
    <w:rsid w:val="000B6169"/>
    <w:rsid w:val="000B6292"/>
    <w:rsid w:val="000B6D94"/>
    <w:rsid w:val="000B7630"/>
    <w:rsid w:val="000C0082"/>
    <w:rsid w:val="000C075A"/>
    <w:rsid w:val="000C1926"/>
    <w:rsid w:val="000C1D62"/>
    <w:rsid w:val="000C1F26"/>
    <w:rsid w:val="000C344C"/>
    <w:rsid w:val="000C36B6"/>
    <w:rsid w:val="000C48DE"/>
    <w:rsid w:val="000C5301"/>
    <w:rsid w:val="000C623A"/>
    <w:rsid w:val="000C6361"/>
    <w:rsid w:val="000C6474"/>
    <w:rsid w:val="000C6786"/>
    <w:rsid w:val="000C6AF5"/>
    <w:rsid w:val="000C6EF0"/>
    <w:rsid w:val="000C7610"/>
    <w:rsid w:val="000C79F0"/>
    <w:rsid w:val="000C7B09"/>
    <w:rsid w:val="000C7CE3"/>
    <w:rsid w:val="000C7F7D"/>
    <w:rsid w:val="000D0A3E"/>
    <w:rsid w:val="000D0D26"/>
    <w:rsid w:val="000D0D35"/>
    <w:rsid w:val="000D1081"/>
    <w:rsid w:val="000D18E2"/>
    <w:rsid w:val="000D18F5"/>
    <w:rsid w:val="000D2077"/>
    <w:rsid w:val="000D2091"/>
    <w:rsid w:val="000D2158"/>
    <w:rsid w:val="000D24C8"/>
    <w:rsid w:val="000D2731"/>
    <w:rsid w:val="000D286F"/>
    <w:rsid w:val="000D2DE3"/>
    <w:rsid w:val="000D3073"/>
    <w:rsid w:val="000D351C"/>
    <w:rsid w:val="000D3FEF"/>
    <w:rsid w:val="000D46B3"/>
    <w:rsid w:val="000D5131"/>
    <w:rsid w:val="000D5704"/>
    <w:rsid w:val="000D5CDA"/>
    <w:rsid w:val="000D6155"/>
    <w:rsid w:val="000D619B"/>
    <w:rsid w:val="000D6923"/>
    <w:rsid w:val="000D6A42"/>
    <w:rsid w:val="000D6E3A"/>
    <w:rsid w:val="000D74E3"/>
    <w:rsid w:val="000D78E1"/>
    <w:rsid w:val="000D7986"/>
    <w:rsid w:val="000D7ABE"/>
    <w:rsid w:val="000E04A0"/>
    <w:rsid w:val="000E0B8D"/>
    <w:rsid w:val="000E15EE"/>
    <w:rsid w:val="000E1B60"/>
    <w:rsid w:val="000E25EC"/>
    <w:rsid w:val="000E3109"/>
    <w:rsid w:val="000E3143"/>
    <w:rsid w:val="000E36E2"/>
    <w:rsid w:val="000E3DDC"/>
    <w:rsid w:val="000E41EB"/>
    <w:rsid w:val="000E4391"/>
    <w:rsid w:val="000E4481"/>
    <w:rsid w:val="000E4EAA"/>
    <w:rsid w:val="000E51EE"/>
    <w:rsid w:val="000E543C"/>
    <w:rsid w:val="000E57E7"/>
    <w:rsid w:val="000E5C16"/>
    <w:rsid w:val="000E64F4"/>
    <w:rsid w:val="000E65E8"/>
    <w:rsid w:val="000E6757"/>
    <w:rsid w:val="000F0153"/>
    <w:rsid w:val="000F0197"/>
    <w:rsid w:val="000F0244"/>
    <w:rsid w:val="000F027D"/>
    <w:rsid w:val="000F05E1"/>
    <w:rsid w:val="000F1D15"/>
    <w:rsid w:val="000F266D"/>
    <w:rsid w:val="000F2B57"/>
    <w:rsid w:val="000F2CC7"/>
    <w:rsid w:val="000F2F36"/>
    <w:rsid w:val="000F3023"/>
    <w:rsid w:val="000F3293"/>
    <w:rsid w:val="000F3530"/>
    <w:rsid w:val="000F4097"/>
    <w:rsid w:val="000F4407"/>
    <w:rsid w:val="000F440F"/>
    <w:rsid w:val="000F54B3"/>
    <w:rsid w:val="000F5802"/>
    <w:rsid w:val="000F6EB0"/>
    <w:rsid w:val="000F73A5"/>
    <w:rsid w:val="000F7551"/>
    <w:rsid w:val="000F7973"/>
    <w:rsid w:val="00100508"/>
    <w:rsid w:val="0010091C"/>
    <w:rsid w:val="00100D11"/>
    <w:rsid w:val="001018D9"/>
    <w:rsid w:val="00101D0D"/>
    <w:rsid w:val="00102238"/>
    <w:rsid w:val="0010225C"/>
    <w:rsid w:val="00102D0C"/>
    <w:rsid w:val="00102DF9"/>
    <w:rsid w:val="00103ADF"/>
    <w:rsid w:val="00104325"/>
    <w:rsid w:val="00104D62"/>
    <w:rsid w:val="0010532A"/>
    <w:rsid w:val="001054A1"/>
    <w:rsid w:val="00105C28"/>
    <w:rsid w:val="00105CC6"/>
    <w:rsid w:val="00105F72"/>
    <w:rsid w:val="001064F6"/>
    <w:rsid w:val="001065FB"/>
    <w:rsid w:val="00106BAE"/>
    <w:rsid w:val="00106D62"/>
    <w:rsid w:val="00106F7D"/>
    <w:rsid w:val="0010754E"/>
    <w:rsid w:val="00107781"/>
    <w:rsid w:val="00107CFC"/>
    <w:rsid w:val="00107E33"/>
    <w:rsid w:val="001105EF"/>
    <w:rsid w:val="00111196"/>
    <w:rsid w:val="001111DF"/>
    <w:rsid w:val="00111D91"/>
    <w:rsid w:val="00112A5E"/>
    <w:rsid w:val="00112D2C"/>
    <w:rsid w:val="00112D5B"/>
    <w:rsid w:val="001136BA"/>
    <w:rsid w:val="00113CC9"/>
    <w:rsid w:val="00113DA3"/>
    <w:rsid w:val="001148E5"/>
    <w:rsid w:val="00114D05"/>
    <w:rsid w:val="0011592B"/>
    <w:rsid w:val="001159E4"/>
    <w:rsid w:val="00115DEB"/>
    <w:rsid w:val="0011619A"/>
    <w:rsid w:val="00116232"/>
    <w:rsid w:val="00116516"/>
    <w:rsid w:val="00116802"/>
    <w:rsid w:val="00116D21"/>
    <w:rsid w:val="00116F35"/>
    <w:rsid w:val="001171AE"/>
    <w:rsid w:val="00117714"/>
    <w:rsid w:val="00117A80"/>
    <w:rsid w:val="00117B57"/>
    <w:rsid w:val="00117F77"/>
    <w:rsid w:val="00120446"/>
    <w:rsid w:val="001207AF"/>
    <w:rsid w:val="001207BC"/>
    <w:rsid w:val="00120CB9"/>
    <w:rsid w:val="00120D31"/>
    <w:rsid w:val="001213A4"/>
    <w:rsid w:val="00121589"/>
    <w:rsid w:val="001222B5"/>
    <w:rsid w:val="001228FD"/>
    <w:rsid w:val="00122F30"/>
    <w:rsid w:val="0012310E"/>
    <w:rsid w:val="001232CA"/>
    <w:rsid w:val="0012367B"/>
    <w:rsid w:val="001236E1"/>
    <w:rsid w:val="00123BA1"/>
    <w:rsid w:val="001241E7"/>
    <w:rsid w:val="0012451A"/>
    <w:rsid w:val="001245B2"/>
    <w:rsid w:val="00124803"/>
    <w:rsid w:val="001248E2"/>
    <w:rsid w:val="00124A85"/>
    <w:rsid w:val="001253A6"/>
    <w:rsid w:val="001253A8"/>
    <w:rsid w:val="001253B7"/>
    <w:rsid w:val="00125CA5"/>
    <w:rsid w:val="001260F9"/>
    <w:rsid w:val="00126630"/>
    <w:rsid w:val="0012669D"/>
    <w:rsid w:val="001273CE"/>
    <w:rsid w:val="00130139"/>
    <w:rsid w:val="0013027C"/>
    <w:rsid w:val="00130475"/>
    <w:rsid w:val="001304F5"/>
    <w:rsid w:val="00130952"/>
    <w:rsid w:val="001309D9"/>
    <w:rsid w:val="00130CA5"/>
    <w:rsid w:val="00130CC8"/>
    <w:rsid w:val="0013173B"/>
    <w:rsid w:val="001318E0"/>
    <w:rsid w:val="001318F5"/>
    <w:rsid w:val="00131A83"/>
    <w:rsid w:val="00131D7D"/>
    <w:rsid w:val="00131D9C"/>
    <w:rsid w:val="00132AA4"/>
    <w:rsid w:val="00132DE0"/>
    <w:rsid w:val="001331DE"/>
    <w:rsid w:val="0013445A"/>
    <w:rsid w:val="00134841"/>
    <w:rsid w:val="00135483"/>
    <w:rsid w:val="001358C6"/>
    <w:rsid w:val="00135949"/>
    <w:rsid w:val="00135C03"/>
    <w:rsid w:val="00135CF4"/>
    <w:rsid w:val="001362D2"/>
    <w:rsid w:val="0013631F"/>
    <w:rsid w:val="00136392"/>
    <w:rsid w:val="00136680"/>
    <w:rsid w:val="001369CB"/>
    <w:rsid w:val="00136DEF"/>
    <w:rsid w:val="00137107"/>
    <w:rsid w:val="001371A4"/>
    <w:rsid w:val="001371C5"/>
    <w:rsid w:val="00137440"/>
    <w:rsid w:val="001374E0"/>
    <w:rsid w:val="0013782C"/>
    <w:rsid w:val="00137D1B"/>
    <w:rsid w:val="00140287"/>
    <w:rsid w:val="001403DA"/>
    <w:rsid w:val="00140465"/>
    <w:rsid w:val="0014072A"/>
    <w:rsid w:val="001408DA"/>
    <w:rsid w:val="00140A3E"/>
    <w:rsid w:val="00140F1A"/>
    <w:rsid w:val="00140FFA"/>
    <w:rsid w:val="001410DF"/>
    <w:rsid w:val="0014112E"/>
    <w:rsid w:val="0014113F"/>
    <w:rsid w:val="00141338"/>
    <w:rsid w:val="0014194A"/>
    <w:rsid w:val="00141AF8"/>
    <w:rsid w:val="001420ED"/>
    <w:rsid w:val="001420F7"/>
    <w:rsid w:val="00142976"/>
    <w:rsid w:val="001429AB"/>
    <w:rsid w:val="00142D49"/>
    <w:rsid w:val="001437E3"/>
    <w:rsid w:val="00143A9D"/>
    <w:rsid w:val="0014417C"/>
    <w:rsid w:val="001445B7"/>
    <w:rsid w:val="001448FE"/>
    <w:rsid w:val="00144C56"/>
    <w:rsid w:val="00144FB8"/>
    <w:rsid w:val="00145A1A"/>
    <w:rsid w:val="001463A3"/>
    <w:rsid w:val="00146F02"/>
    <w:rsid w:val="00146F62"/>
    <w:rsid w:val="00147422"/>
    <w:rsid w:val="00150301"/>
    <w:rsid w:val="00150839"/>
    <w:rsid w:val="00150998"/>
    <w:rsid w:val="00150B41"/>
    <w:rsid w:val="00150BFB"/>
    <w:rsid w:val="00150C0B"/>
    <w:rsid w:val="00150CFA"/>
    <w:rsid w:val="00150F06"/>
    <w:rsid w:val="0015155E"/>
    <w:rsid w:val="0015160A"/>
    <w:rsid w:val="00151C71"/>
    <w:rsid w:val="00151E1E"/>
    <w:rsid w:val="00151F41"/>
    <w:rsid w:val="001531E4"/>
    <w:rsid w:val="00153494"/>
    <w:rsid w:val="0015367A"/>
    <w:rsid w:val="0015396B"/>
    <w:rsid w:val="0015398E"/>
    <w:rsid w:val="00153A56"/>
    <w:rsid w:val="00153CD6"/>
    <w:rsid w:val="00154464"/>
    <w:rsid w:val="00154934"/>
    <w:rsid w:val="00154E0E"/>
    <w:rsid w:val="00154E74"/>
    <w:rsid w:val="00155027"/>
    <w:rsid w:val="00155619"/>
    <w:rsid w:val="00155A09"/>
    <w:rsid w:val="00156233"/>
    <w:rsid w:val="00156266"/>
    <w:rsid w:val="001563D4"/>
    <w:rsid w:val="001566AE"/>
    <w:rsid w:val="00157234"/>
    <w:rsid w:val="00157B2A"/>
    <w:rsid w:val="00157DC9"/>
    <w:rsid w:val="00157EDD"/>
    <w:rsid w:val="00157F7C"/>
    <w:rsid w:val="00160050"/>
    <w:rsid w:val="0016039E"/>
    <w:rsid w:val="001609F2"/>
    <w:rsid w:val="0016149C"/>
    <w:rsid w:val="001618CA"/>
    <w:rsid w:val="00161D31"/>
    <w:rsid w:val="0016200A"/>
    <w:rsid w:val="00162500"/>
    <w:rsid w:val="00162838"/>
    <w:rsid w:val="0016294A"/>
    <w:rsid w:val="001632BB"/>
    <w:rsid w:val="001637EC"/>
    <w:rsid w:val="00163CBA"/>
    <w:rsid w:val="00164006"/>
    <w:rsid w:val="001640A3"/>
    <w:rsid w:val="0016429C"/>
    <w:rsid w:val="0016455D"/>
    <w:rsid w:val="00164AA6"/>
    <w:rsid w:val="00166273"/>
    <w:rsid w:val="00166346"/>
    <w:rsid w:val="00166A35"/>
    <w:rsid w:val="00166EF8"/>
    <w:rsid w:val="00167109"/>
    <w:rsid w:val="0016713A"/>
    <w:rsid w:val="00167422"/>
    <w:rsid w:val="0016743F"/>
    <w:rsid w:val="00167E27"/>
    <w:rsid w:val="00167EB0"/>
    <w:rsid w:val="001701E8"/>
    <w:rsid w:val="001710B6"/>
    <w:rsid w:val="00171130"/>
    <w:rsid w:val="0017184F"/>
    <w:rsid w:val="00171B63"/>
    <w:rsid w:val="00171D83"/>
    <w:rsid w:val="0017234D"/>
    <w:rsid w:val="00172587"/>
    <w:rsid w:val="001725AC"/>
    <w:rsid w:val="001733EA"/>
    <w:rsid w:val="0017384B"/>
    <w:rsid w:val="0017386D"/>
    <w:rsid w:val="0017395A"/>
    <w:rsid w:val="00173A3E"/>
    <w:rsid w:val="00173CCC"/>
    <w:rsid w:val="00173D4A"/>
    <w:rsid w:val="00174857"/>
    <w:rsid w:val="001754BE"/>
    <w:rsid w:val="00175B75"/>
    <w:rsid w:val="00175BC6"/>
    <w:rsid w:val="00175D2F"/>
    <w:rsid w:val="00176132"/>
    <w:rsid w:val="0017633E"/>
    <w:rsid w:val="00176EC3"/>
    <w:rsid w:val="0017748A"/>
    <w:rsid w:val="001775E7"/>
    <w:rsid w:val="0017773A"/>
    <w:rsid w:val="0017793C"/>
    <w:rsid w:val="00177AD4"/>
    <w:rsid w:val="00177CBD"/>
    <w:rsid w:val="00177DC3"/>
    <w:rsid w:val="00177F05"/>
    <w:rsid w:val="001801C0"/>
    <w:rsid w:val="00180237"/>
    <w:rsid w:val="00180630"/>
    <w:rsid w:val="001808D4"/>
    <w:rsid w:val="00180A62"/>
    <w:rsid w:val="00180DAB"/>
    <w:rsid w:val="00180DD9"/>
    <w:rsid w:val="001811D4"/>
    <w:rsid w:val="00181B42"/>
    <w:rsid w:val="001821C4"/>
    <w:rsid w:val="001823BF"/>
    <w:rsid w:val="001825E7"/>
    <w:rsid w:val="00182ADD"/>
    <w:rsid w:val="00182CC1"/>
    <w:rsid w:val="00182E2A"/>
    <w:rsid w:val="001831D9"/>
    <w:rsid w:val="001833F9"/>
    <w:rsid w:val="00183751"/>
    <w:rsid w:val="00183985"/>
    <w:rsid w:val="00183B6C"/>
    <w:rsid w:val="00183C5F"/>
    <w:rsid w:val="001840B5"/>
    <w:rsid w:val="00184136"/>
    <w:rsid w:val="00184419"/>
    <w:rsid w:val="00184467"/>
    <w:rsid w:val="001845F1"/>
    <w:rsid w:val="0018484A"/>
    <w:rsid w:val="00184C18"/>
    <w:rsid w:val="001854D9"/>
    <w:rsid w:val="001855EE"/>
    <w:rsid w:val="0018615A"/>
    <w:rsid w:val="0018622B"/>
    <w:rsid w:val="001862FF"/>
    <w:rsid w:val="0018645D"/>
    <w:rsid w:val="00186539"/>
    <w:rsid w:val="001866B2"/>
    <w:rsid w:val="0018685C"/>
    <w:rsid w:val="00186A24"/>
    <w:rsid w:val="00186CA3"/>
    <w:rsid w:val="00186D14"/>
    <w:rsid w:val="00186DCC"/>
    <w:rsid w:val="0018717C"/>
    <w:rsid w:val="001871C4"/>
    <w:rsid w:val="001876DF"/>
    <w:rsid w:val="001879EC"/>
    <w:rsid w:val="00187A64"/>
    <w:rsid w:val="00187CDD"/>
    <w:rsid w:val="00190A32"/>
    <w:rsid w:val="00190C48"/>
    <w:rsid w:val="00190D97"/>
    <w:rsid w:val="00191562"/>
    <w:rsid w:val="001917CB"/>
    <w:rsid w:val="00191C02"/>
    <w:rsid w:val="00192E2D"/>
    <w:rsid w:val="00193077"/>
    <w:rsid w:val="00193412"/>
    <w:rsid w:val="0019396D"/>
    <w:rsid w:val="00194041"/>
    <w:rsid w:val="001941BA"/>
    <w:rsid w:val="001946F7"/>
    <w:rsid w:val="00194706"/>
    <w:rsid w:val="0019489A"/>
    <w:rsid w:val="00194B29"/>
    <w:rsid w:val="00194CCA"/>
    <w:rsid w:val="00195472"/>
    <w:rsid w:val="00195615"/>
    <w:rsid w:val="001956CD"/>
    <w:rsid w:val="00195D36"/>
    <w:rsid w:val="00195D89"/>
    <w:rsid w:val="0019618B"/>
    <w:rsid w:val="001965FF"/>
    <w:rsid w:val="001970A3"/>
    <w:rsid w:val="00197684"/>
    <w:rsid w:val="001977D3"/>
    <w:rsid w:val="00197F2F"/>
    <w:rsid w:val="00197F4F"/>
    <w:rsid w:val="00197F8B"/>
    <w:rsid w:val="00197FC6"/>
    <w:rsid w:val="001A03C5"/>
    <w:rsid w:val="001A0A81"/>
    <w:rsid w:val="001A1C16"/>
    <w:rsid w:val="001A1D3F"/>
    <w:rsid w:val="001A218D"/>
    <w:rsid w:val="001A250B"/>
    <w:rsid w:val="001A28EB"/>
    <w:rsid w:val="001A2B00"/>
    <w:rsid w:val="001A3150"/>
    <w:rsid w:val="001A39A4"/>
    <w:rsid w:val="001A3F60"/>
    <w:rsid w:val="001A4081"/>
    <w:rsid w:val="001A4315"/>
    <w:rsid w:val="001A4455"/>
    <w:rsid w:val="001A49DE"/>
    <w:rsid w:val="001A4AE6"/>
    <w:rsid w:val="001A5048"/>
    <w:rsid w:val="001A5136"/>
    <w:rsid w:val="001A5143"/>
    <w:rsid w:val="001A6C43"/>
    <w:rsid w:val="001A6D6E"/>
    <w:rsid w:val="001A6DF1"/>
    <w:rsid w:val="001A6E73"/>
    <w:rsid w:val="001A73F6"/>
    <w:rsid w:val="001A7CDE"/>
    <w:rsid w:val="001B036A"/>
    <w:rsid w:val="001B097D"/>
    <w:rsid w:val="001B09AE"/>
    <w:rsid w:val="001B0E49"/>
    <w:rsid w:val="001B16D2"/>
    <w:rsid w:val="001B1D3D"/>
    <w:rsid w:val="001B1E1C"/>
    <w:rsid w:val="001B2550"/>
    <w:rsid w:val="001B302B"/>
    <w:rsid w:val="001B36CB"/>
    <w:rsid w:val="001B3AE2"/>
    <w:rsid w:val="001B3B1A"/>
    <w:rsid w:val="001B404B"/>
    <w:rsid w:val="001B44D8"/>
    <w:rsid w:val="001B5992"/>
    <w:rsid w:val="001B5E32"/>
    <w:rsid w:val="001B5EF1"/>
    <w:rsid w:val="001B6D46"/>
    <w:rsid w:val="001B6EB9"/>
    <w:rsid w:val="001B75A2"/>
    <w:rsid w:val="001B7F6B"/>
    <w:rsid w:val="001C05D8"/>
    <w:rsid w:val="001C0D30"/>
    <w:rsid w:val="001C0F5C"/>
    <w:rsid w:val="001C1450"/>
    <w:rsid w:val="001C159D"/>
    <w:rsid w:val="001C28B5"/>
    <w:rsid w:val="001C29DD"/>
    <w:rsid w:val="001C2EC4"/>
    <w:rsid w:val="001C318C"/>
    <w:rsid w:val="001C34EC"/>
    <w:rsid w:val="001C3C78"/>
    <w:rsid w:val="001C3D6A"/>
    <w:rsid w:val="001C3FF2"/>
    <w:rsid w:val="001C457D"/>
    <w:rsid w:val="001C5327"/>
    <w:rsid w:val="001C589A"/>
    <w:rsid w:val="001C61BA"/>
    <w:rsid w:val="001C70A0"/>
    <w:rsid w:val="001C73D6"/>
    <w:rsid w:val="001C77F8"/>
    <w:rsid w:val="001D024D"/>
    <w:rsid w:val="001D0777"/>
    <w:rsid w:val="001D0DF5"/>
    <w:rsid w:val="001D0E70"/>
    <w:rsid w:val="001D1B0C"/>
    <w:rsid w:val="001D1FA4"/>
    <w:rsid w:val="001D2153"/>
    <w:rsid w:val="001D22B1"/>
    <w:rsid w:val="001D2735"/>
    <w:rsid w:val="001D27B0"/>
    <w:rsid w:val="001D27EB"/>
    <w:rsid w:val="001D2E9C"/>
    <w:rsid w:val="001D3702"/>
    <w:rsid w:val="001D3D0B"/>
    <w:rsid w:val="001D3FF4"/>
    <w:rsid w:val="001D4018"/>
    <w:rsid w:val="001D4160"/>
    <w:rsid w:val="001D47DC"/>
    <w:rsid w:val="001D4D25"/>
    <w:rsid w:val="001D4FA6"/>
    <w:rsid w:val="001D4FD9"/>
    <w:rsid w:val="001D5203"/>
    <w:rsid w:val="001D59B8"/>
    <w:rsid w:val="001D5C89"/>
    <w:rsid w:val="001D5D67"/>
    <w:rsid w:val="001D5F32"/>
    <w:rsid w:val="001D65D1"/>
    <w:rsid w:val="001D6696"/>
    <w:rsid w:val="001D67E9"/>
    <w:rsid w:val="001D6B1D"/>
    <w:rsid w:val="001D6F47"/>
    <w:rsid w:val="001D7207"/>
    <w:rsid w:val="001E02DD"/>
    <w:rsid w:val="001E02F0"/>
    <w:rsid w:val="001E050C"/>
    <w:rsid w:val="001E0531"/>
    <w:rsid w:val="001E06F1"/>
    <w:rsid w:val="001E15B5"/>
    <w:rsid w:val="001E18DF"/>
    <w:rsid w:val="001E1D32"/>
    <w:rsid w:val="001E1F0D"/>
    <w:rsid w:val="001E249B"/>
    <w:rsid w:val="001E2BB2"/>
    <w:rsid w:val="001E2CC3"/>
    <w:rsid w:val="001E2F76"/>
    <w:rsid w:val="001E311B"/>
    <w:rsid w:val="001E36BC"/>
    <w:rsid w:val="001E3D44"/>
    <w:rsid w:val="001E472E"/>
    <w:rsid w:val="001E4DA2"/>
    <w:rsid w:val="001E50A8"/>
    <w:rsid w:val="001E57BB"/>
    <w:rsid w:val="001E5AE1"/>
    <w:rsid w:val="001E6238"/>
    <w:rsid w:val="001E6435"/>
    <w:rsid w:val="001E6C00"/>
    <w:rsid w:val="001E6ECA"/>
    <w:rsid w:val="001E70A4"/>
    <w:rsid w:val="001E7526"/>
    <w:rsid w:val="001E7920"/>
    <w:rsid w:val="001E7D75"/>
    <w:rsid w:val="001E7FA7"/>
    <w:rsid w:val="001E7FBB"/>
    <w:rsid w:val="001F000A"/>
    <w:rsid w:val="001F15D8"/>
    <w:rsid w:val="001F1695"/>
    <w:rsid w:val="001F1E82"/>
    <w:rsid w:val="001F29B1"/>
    <w:rsid w:val="001F2EF0"/>
    <w:rsid w:val="001F2F22"/>
    <w:rsid w:val="001F32A5"/>
    <w:rsid w:val="001F3414"/>
    <w:rsid w:val="001F34D7"/>
    <w:rsid w:val="001F3BCE"/>
    <w:rsid w:val="001F4ACD"/>
    <w:rsid w:val="001F4BD2"/>
    <w:rsid w:val="001F4F37"/>
    <w:rsid w:val="001F509F"/>
    <w:rsid w:val="001F51B6"/>
    <w:rsid w:val="001F54CD"/>
    <w:rsid w:val="001F5625"/>
    <w:rsid w:val="001F5779"/>
    <w:rsid w:val="001F5C25"/>
    <w:rsid w:val="001F6232"/>
    <w:rsid w:val="001F635E"/>
    <w:rsid w:val="001F7054"/>
    <w:rsid w:val="001F796C"/>
    <w:rsid w:val="001F79DA"/>
    <w:rsid w:val="001F7F73"/>
    <w:rsid w:val="00200A1F"/>
    <w:rsid w:val="00200F03"/>
    <w:rsid w:val="002017D7"/>
    <w:rsid w:val="00201A85"/>
    <w:rsid w:val="00201ECD"/>
    <w:rsid w:val="00201F07"/>
    <w:rsid w:val="00202A68"/>
    <w:rsid w:val="00202B2F"/>
    <w:rsid w:val="00202C87"/>
    <w:rsid w:val="00202E25"/>
    <w:rsid w:val="00202E96"/>
    <w:rsid w:val="002035D7"/>
    <w:rsid w:val="00204060"/>
    <w:rsid w:val="002041D8"/>
    <w:rsid w:val="00204A5B"/>
    <w:rsid w:val="00204D49"/>
    <w:rsid w:val="002051DA"/>
    <w:rsid w:val="002063AB"/>
    <w:rsid w:val="0020645A"/>
    <w:rsid w:val="0020661D"/>
    <w:rsid w:val="002067D6"/>
    <w:rsid w:val="00206B5D"/>
    <w:rsid w:val="00207148"/>
    <w:rsid w:val="0020741A"/>
    <w:rsid w:val="002075C2"/>
    <w:rsid w:val="002076FA"/>
    <w:rsid w:val="00207C85"/>
    <w:rsid w:val="002109AC"/>
    <w:rsid w:val="0021149D"/>
    <w:rsid w:val="0021189E"/>
    <w:rsid w:val="00211D3F"/>
    <w:rsid w:val="0021213B"/>
    <w:rsid w:val="002124AD"/>
    <w:rsid w:val="0021251A"/>
    <w:rsid w:val="00212870"/>
    <w:rsid w:val="00213011"/>
    <w:rsid w:val="002140BC"/>
    <w:rsid w:val="002141CD"/>
    <w:rsid w:val="002143DA"/>
    <w:rsid w:val="0021448F"/>
    <w:rsid w:val="00214886"/>
    <w:rsid w:val="00214A96"/>
    <w:rsid w:val="002154CD"/>
    <w:rsid w:val="0021565C"/>
    <w:rsid w:val="00215BB1"/>
    <w:rsid w:val="002161C8"/>
    <w:rsid w:val="00216777"/>
    <w:rsid w:val="00216DB8"/>
    <w:rsid w:val="00217345"/>
    <w:rsid w:val="00217383"/>
    <w:rsid w:val="002174AE"/>
    <w:rsid w:val="0021788C"/>
    <w:rsid w:val="002178F9"/>
    <w:rsid w:val="00217B31"/>
    <w:rsid w:val="00217C66"/>
    <w:rsid w:val="002205F7"/>
    <w:rsid w:val="00220DEA"/>
    <w:rsid w:val="00221056"/>
    <w:rsid w:val="00221353"/>
    <w:rsid w:val="002218A0"/>
    <w:rsid w:val="00221F9D"/>
    <w:rsid w:val="0022271F"/>
    <w:rsid w:val="00222854"/>
    <w:rsid w:val="00222BB0"/>
    <w:rsid w:val="00223325"/>
    <w:rsid w:val="002236E0"/>
    <w:rsid w:val="00223707"/>
    <w:rsid w:val="00223759"/>
    <w:rsid w:val="002238F2"/>
    <w:rsid w:val="00223F1A"/>
    <w:rsid w:val="00224004"/>
    <w:rsid w:val="00224F6F"/>
    <w:rsid w:val="0022552C"/>
    <w:rsid w:val="00225564"/>
    <w:rsid w:val="002255A1"/>
    <w:rsid w:val="00225CBA"/>
    <w:rsid w:val="00225F67"/>
    <w:rsid w:val="00227544"/>
    <w:rsid w:val="002276E6"/>
    <w:rsid w:val="00227D55"/>
    <w:rsid w:val="00230567"/>
    <w:rsid w:val="00230B9B"/>
    <w:rsid w:val="00230E74"/>
    <w:rsid w:val="00231135"/>
    <w:rsid w:val="00231A57"/>
    <w:rsid w:val="00231A89"/>
    <w:rsid w:val="00231DDB"/>
    <w:rsid w:val="0023227F"/>
    <w:rsid w:val="002323C5"/>
    <w:rsid w:val="002324AE"/>
    <w:rsid w:val="0023256F"/>
    <w:rsid w:val="002328D5"/>
    <w:rsid w:val="00233184"/>
    <w:rsid w:val="002333DC"/>
    <w:rsid w:val="00233466"/>
    <w:rsid w:val="00233A5B"/>
    <w:rsid w:val="00234E9E"/>
    <w:rsid w:val="002350E7"/>
    <w:rsid w:val="00235375"/>
    <w:rsid w:val="00235696"/>
    <w:rsid w:val="002362CD"/>
    <w:rsid w:val="00236326"/>
    <w:rsid w:val="00236580"/>
    <w:rsid w:val="002367DB"/>
    <w:rsid w:val="0023707F"/>
    <w:rsid w:val="00237C0C"/>
    <w:rsid w:val="0024029E"/>
    <w:rsid w:val="0024033A"/>
    <w:rsid w:val="0024040D"/>
    <w:rsid w:val="0024058D"/>
    <w:rsid w:val="0024067A"/>
    <w:rsid w:val="002407F2"/>
    <w:rsid w:val="002408C9"/>
    <w:rsid w:val="00240AC3"/>
    <w:rsid w:val="00240B37"/>
    <w:rsid w:val="002412AA"/>
    <w:rsid w:val="002414D2"/>
    <w:rsid w:val="00241888"/>
    <w:rsid w:val="00241DCA"/>
    <w:rsid w:val="00242984"/>
    <w:rsid w:val="00242B1B"/>
    <w:rsid w:val="002432FC"/>
    <w:rsid w:val="00243BD7"/>
    <w:rsid w:val="00243D1A"/>
    <w:rsid w:val="00243DE9"/>
    <w:rsid w:val="00243EA3"/>
    <w:rsid w:val="002442CB"/>
    <w:rsid w:val="00244457"/>
    <w:rsid w:val="002459BB"/>
    <w:rsid w:val="00245DE0"/>
    <w:rsid w:val="00245EA9"/>
    <w:rsid w:val="00245F37"/>
    <w:rsid w:val="00245FA8"/>
    <w:rsid w:val="002461F8"/>
    <w:rsid w:val="00246AA5"/>
    <w:rsid w:val="00246D70"/>
    <w:rsid w:val="00247191"/>
    <w:rsid w:val="002472B7"/>
    <w:rsid w:val="002476E5"/>
    <w:rsid w:val="00247B27"/>
    <w:rsid w:val="002500BF"/>
    <w:rsid w:val="00250B26"/>
    <w:rsid w:val="00250B98"/>
    <w:rsid w:val="00250C4C"/>
    <w:rsid w:val="00250F40"/>
    <w:rsid w:val="00251017"/>
    <w:rsid w:val="00251241"/>
    <w:rsid w:val="0025164B"/>
    <w:rsid w:val="00251831"/>
    <w:rsid w:val="00252DA4"/>
    <w:rsid w:val="00252E39"/>
    <w:rsid w:val="00253023"/>
    <w:rsid w:val="0025327D"/>
    <w:rsid w:val="00253452"/>
    <w:rsid w:val="00253569"/>
    <w:rsid w:val="002536A5"/>
    <w:rsid w:val="00253A7E"/>
    <w:rsid w:val="00254209"/>
    <w:rsid w:val="002542FA"/>
    <w:rsid w:val="00255733"/>
    <w:rsid w:val="002558D2"/>
    <w:rsid w:val="00255EAF"/>
    <w:rsid w:val="00255F81"/>
    <w:rsid w:val="00256193"/>
    <w:rsid w:val="002562CC"/>
    <w:rsid w:val="00256442"/>
    <w:rsid w:val="0025670F"/>
    <w:rsid w:val="00256C0C"/>
    <w:rsid w:val="0025739A"/>
    <w:rsid w:val="00257B51"/>
    <w:rsid w:val="00257D92"/>
    <w:rsid w:val="0026011C"/>
    <w:rsid w:val="00260484"/>
    <w:rsid w:val="002605E4"/>
    <w:rsid w:val="00260A67"/>
    <w:rsid w:val="002610D8"/>
    <w:rsid w:val="00261124"/>
    <w:rsid w:val="0026161C"/>
    <w:rsid w:val="0026166C"/>
    <w:rsid w:val="002618A6"/>
    <w:rsid w:val="002618B3"/>
    <w:rsid w:val="00261C60"/>
    <w:rsid w:val="00262054"/>
    <w:rsid w:val="00262563"/>
    <w:rsid w:val="0026273A"/>
    <w:rsid w:val="00262B94"/>
    <w:rsid w:val="00262DF7"/>
    <w:rsid w:val="00263059"/>
    <w:rsid w:val="00263184"/>
    <w:rsid w:val="0026329D"/>
    <w:rsid w:val="00263568"/>
    <w:rsid w:val="002638C5"/>
    <w:rsid w:val="00263BFE"/>
    <w:rsid w:val="00264AF0"/>
    <w:rsid w:val="00264AF6"/>
    <w:rsid w:val="00264CF3"/>
    <w:rsid w:val="00264F9B"/>
    <w:rsid w:val="0026507F"/>
    <w:rsid w:val="00265314"/>
    <w:rsid w:val="0026549F"/>
    <w:rsid w:val="00265501"/>
    <w:rsid w:val="00266086"/>
    <w:rsid w:val="00266241"/>
    <w:rsid w:val="0026675D"/>
    <w:rsid w:val="00266936"/>
    <w:rsid w:val="0026706D"/>
    <w:rsid w:val="00267F19"/>
    <w:rsid w:val="00270BFC"/>
    <w:rsid w:val="00270DD9"/>
    <w:rsid w:val="002711A2"/>
    <w:rsid w:val="002714BD"/>
    <w:rsid w:val="002717D1"/>
    <w:rsid w:val="00271844"/>
    <w:rsid w:val="00271E28"/>
    <w:rsid w:val="00271F72"/>
    <w:rsid w:val="00272122"/>
    <w:rsid w:val="00272175"/>
    <w:rsid w:val="002722CC"/>
    <w:rsid w:val="002722CE"/>
    <w:rsid w:val="002724C8"/>
    <w:rsid w:val="002725B4"/>
    <w:rsid w:val="00273C31"/>
    <w:rsid w:val="002740C7"/>
    <w:rsid w:val="0027410A"/>
    <w:rsid w:val="00274BD5"/>
    <w:rsid w:val="00274FCB"/>
    <w:rsid w:val="0027561B"/>
    <w:rsid w:val="00275673"/>
    <w:rsid w:val="00275872"/>
    <w:rsid w:val="00275D75"/>
    <w:rsid w:val="00276580"/>
    <w:rsid w:val="002766D9"/>
    <w:rsid w:val="00276A4E"/>
    <w:rsid w:val="00276C8B"/>
    <w:rsid w:val="002771DD"/>
    <w:rsid w:val="002773E7"/>
    <w:rsid w:val="002774D4"/>
    <w:rsid w:val="002774F1"/>
    <w:rsid w:val="0027778F"/>
    <w:rsid w:val="00277BC5"/>
    <w:rsid w:val="0028035C"/>
    <w:rsid w:val="0028058B"/>
    <w:rsid w:val="0028094A"/>
    <w:rsid w:val="00281459"/>
    <w:rsid w:val="0028154B"/>
    <w:rsid w:val="0028171C"/>
    <w:rsid w:val="00281778"/>
    <w:rsid w:val="002818D6"/>
    <w:rsid w:val="00281A23"/>
    <w:rsid w:val="00281C0F"/>
    <w:rsid w:val="00281D89"/>
    <w:rsid w:val="00282644"/>
    <w:rsid w:val="00282837"/>
    <w:rsid w:val="002839F8"/>
    <w:rsid w:val="00284216"/>
    <w:rsid w:val="00284F6D"/>
    <w:rsid w:val="00285319"/>
    <w:rsid w:val="002857AE"/>
    <w:rsid w:val="00285F0C"/>
    <w:rsid w:val="002862FB"/>
    <w:rsid w:val="00286951"/>
    <w:rsid w:val="00286B4D"/>
    <w:rsid w:val="002873AD"/>
    <w:rsid w:val="00287BE9"/>
    <w:rsid w:val="00287D71"/>
    <w:rsid w:val="00292022"/>
    <w:rsid w:val="0029218B"/>
    <w:rsid w:val="002923B0"/>
    <w:rsid w:val="002923F1"/>
    <w:rsid w:val="002928BA"/>
    <w:rsid w:val="00292A08"/>
    <w:rsid w:val="00293049"/>
    <w:rsid w:val="002931D5"/>
    <w:rsid w:val="00293419"/>
    <w:rsid w:val="00293FD8"/>
    <w:rsid w:val="002950D7"/>
    <w:rsid w:val="002952BC"/>
    <w:rsid w:val="0029531B"/>
    <w:rsid w:val="00295510"/>
    <w:rsid w:val="00295AEB"/>
    <w:rsid w:val="00295DEF"/>
    <w:rsid w:val="00296430"/>
    <w:rsid w:val="0029649F"/>
    <w:rsid w:val="002968B4"/>
    <w:rsid w:val="00296B39"/>
    <w:rsid w:val="00297B77"/>
    <w:rsid w:val="002A08B1"/>
    <w:rsid w:val="002A0CB2"/>
    <w:rsid w:val="002A0DD0"/>
    <w:rsid w:val="002A1295"/>
    <w:rsid w:val="002A16B8"/>
    <w:rsid w:val="002A1ECE"/>
    <w:rsid w:val="002A25CD"/>
    <w:rsid w:val="002A2746"/>
    <w:rsid w:val="002A29B0"/>
    <w:rsid w:val="002A2BC1"/>
    <w:rsid w:val="002A2EBF"/>
    <w:rsid w:val="002A3434"/>
    <w:rsid w:val="002A37D0"/>
    <w:rsid w:val="002A395D"/>
    <w:rsid w:val="002A3CE2"/>
    <w:rsid w:val="002A41C0"/>
    <w:rsid w:val="002A549E"/>
    <w:rsid w:val="002A54C6"/>
    <w:rsid w:val="002A5B23"/>
    <w:rsid w:val="002A5B7E"/>
    <w:rsid w:val="002A6410"/>
    <w:rsid w:val="002A6470"/>
    <w:rsid w:val="002A6480"/>
    <w:rsid w:val="002A6A98"/>
    <w:rsid w:val="002A7AFA"/>
    <w:rsid w:val="002A7BE0"/>
    <w:rsid w:val="002A7DF7"/>
    <w:rsid w:val="002A7E74"/>
    <w:rsid w:val="002B0349"/>
    <w:rsid w:val="002B0416"/>
    <w:rsid w:val="002B043E"/>
    <w:rsid w:val="002B044F"/>
    <w:rsid w:val="002B0555"/>
    <w:rsid w:val="002B06D0"/>
    <w:rsid w:val="002B0C4F"/>
    <w:rsid w:val="002B0E5D"/>
    <w:rsid w:val="002B11CD"/>
    <w:rsid w:val="002B1574"/>
    <w:rsid w:val="002B1BDD"/>
    <w:rsid w:val="002B23FA"/>
    <w:rsid w:val="002B24D7"/>
    <w:rsid w:val="002B25D8"/>
    <w:rsid w:val="002B2696"/>
    <w:rsid w:val="002B2C07"/>
    <w:rsid w:val="002B2DE9"/>
    <w:rsid w:val="002B2E31"/>
    <w:rsid w:val="002B3A46"/>
    <w:rsid w:val="002B3CD2"/>
    <w:rsid w:val="002B3E06"/>
    <w:rsid w:val="002B4742"/>
    <w:rsid w:val="002B4FF2"/>
    <w:rsid w:val="002B52B1"/>
    <w:rsid w:val="002B539C"/>
    <w:rsid w:val="002B53C4"/>
    <w:rsid w:val="002B5A8F"/>
    <w:rsid w:val="002B669F"/>
    <w:rsid w:val="002B7623"/>
    <w:rsid w:val="002B7B8C"/>
    <w:rsid w:val="002B7CA4"/>
    <w:rsid w:val="002B7DCF"/>
    <w:rsid w:val="002B7FBC"/>
    <w:rsid w:val="002C030D"/>
    <w:rsid w:val="002C0449"/>
    <w:rsid w:val="002C0754"/>
    <w:rsid w:val="002C162D"/>
    <w:rsid w:val="002C1899"/>
    <w:rsid w:val="002C1C9D"/>
    <w:rsid w:val="002C1D06"/>
    <w:rsid w:val="002C1DD5"/>
    <w:rsid w:val="002C1F38"/>
    <w:rsid w:val="002C24C2"/>
    <w:rsid w:val="002C274A"/>
    <w:rsid w:val="002C28C2"/>
    <w:rsid w:val="002C3039"/>
    <w:rsid w:val="002C32D1"/>
    <w:rsid w:val="002C33BC"/>
    <w:rsid w:val="002C3850"/>
    <w:rsid w:val="002C396F"/>
    <w:rsid w:val="002C3A65"/>
    <w:rsid w:val="002C3AE6"/>
    <w:rsid w:val="002C3D1C"/>
    <w:rsid w:val="002C45C8"/>
    <w:rsid w:val="002C5129"/>
    <w:rsid w:val="002C533A"/>
    <w:rsid w:val="002C53B9"/>
    <w:rsid w:val="002C57FA"/>
    <w:rsid w:val="002C5C9F"/>
    <w:rsid w:val="002C6AD8"/>
    <w:rsid w:val="002C6F16"/>
    <w:rsid w:val="002C7402"/>
    <w:rsid w:val="002C796E"/>
    <w:rsid w:val="002D09CF"/>
    <w:rsid w:val="002D0A98"/>
    <w:rsid w:val="002D0B4C"/>
    <w:rsid w:val="002D11FF"/>
    <w:rsid w:val="002D1B65"/>
    <w:rsid w:val="002D1CAF"/>
    <w:rsid w:val="002D2374"/>
    <w:rsid w:val="002D25C8"/>
    <w:rsid w:val="002D2999"/>
    <w:rsid w:val="002D31A4"/>
    <w:rsid w:val="002D3447"/>
    <w:rsid w:val="002D370D"/>
    <w:rsid w:val="002D3959"/>
    <w:rsid w:val="002D3C26"/>
    <w:rsid w:val="002D3DB2"/>
    <w:rsid w:val="002D3E75"/>
    <w:rsid w:val="002D3F2B"/>
    <w:rsid w:val="002D46A7"/>
    <w:rsid w:val="002D4926"/>
    <w:rsid w:val="002D511A"/>
    <w:rsid w:val="002D5373"/>
    <w:rsid w:val="002D5843"/>
    <w:rsid w:val="002D592F"/>
    <w:rsid w:val="002D5B82"/>
    <w:rsid w:val="002D6E15"/>
    <w:rsid w:val="002D6EC5"/>
    <w:rsid w:val="002D718E"/>
    <w:rsid w:val="002D737D"/>
    <w:rsid w:val="002D73E6"/>
    <w:rsid w:val="002E0157"/>
    <w:rsid w:val="002E0275"/>
    <w:rsid w:val="002E0943"/>
    <w:rsid w:val="002E0A3B"/>
    <w:rsid w:val="002E0C2B"/>
    <w:rsid w:val="002E12AD"/>
    <w:rsid w:val="002E156B"/>
    <w:rsid w:val="002E185B"/>
    <w:rsid w:val="002E1C04"/>
    <w:rsid w:val="002E20C4"/>
    <w:rsid w:val="002E27C1"/>
    <w:rsid w:val="002E28E1"/>
    <w:rsid w:val="002E2CD0"/>
    <w:rsid w:val="002E3073"/>
    <w:rsid w:val="002E30E6"/>
    <w:rsid w:val="002E3985"/>
    <w:rsid w:val="002E3B3E"/>
    <w:rsid w:val="002E3C04"/>
    <w:rsid w:val="002E3FA0"/>
    <w:rsid w:val="002E423D"/>
    <w:rsid w:val="002E47A0"/>
    <w:rsid w:val="002E4A78"/>
    <w:rsid w:val="002E4E36"/>
    <w:rsid w:val="002E55EC"/>
    <w:rsid w:val="002E567F"/>
    <w:rsid w:val="002E591B"/>
    <w:rsid w:val="002E59DF"/>
    <w:rsid w:val="002E657A"/>
    <w:rsid w:val="002E66F9"/>
    <w:rsid w:val="002E671D"/>
    <w:rsid w:val="002E6B3A"/>
    <w:rsid w:val="002E6CF8"/>
    <w:rsid w:val="002E707B"/>
    <w:rsid w:val="002E70B4"/>
    <w:rsid w:val="002E7324"/>
    <w:rsid w:val="002E76D2"/>
    <w:rsid w:val="002E79BA"/>
    <w:rsid w:val="002E7BBD"/>
    <w:rsid w:val="002E7C49"/>
    <w:rsid w:val="002E7EFA"/>
    <w:rsid w:val="002F04A3"/>
    <w:rsid w:val="002F082D"/>
    <w:rsid w:val="002F0B52"/>
    <w:rsid w:val="002F130D"/>
    <w:rsid w:val="002F14B3"/>
    <w:rsid w:val="002F1D6F"/>
    <w:rsid w:val="002F2668"/>
    <w:rsid w:val="002F2A29"/>
    <w:rsid w:val="002F2C9E"/>
    <w:rsid w:val="002F30E7"/>
    <w:rsid w:val="002F338B"/>
    <w:rsid w:val="002F3619"/>
    <w:rsid w:val="002F3CD0"/>
    <w:rsid w:val="002F41C5"/>
    <w:rsid w:val="002F4209"/>
    <w:rsid w:val="002F4328"/>
    <w:rsid w:val="002F441D"/>
    <w:rsid w:val="002F4831"/>
    <w:rsid w:val="002F4EDE"/>
    <w:rsid w:val="002F4FC2"/>
    <w:rsid w:val="002F568C"/>
    <w:rsid w:val="002F58AC"/>
    <w:rsid w:val="002F58ED"/>
    <w:rsid w:val="002F59E1"/>
    <w:rsid w:val="002F5AF7"/>
    <w:rsid w:val="002F5E41"/>
    <w:rsid w:val="002F6F9C"/>
    <w:rsid w:val="002F7457"/>
    <w:rsid w:val="002F7857"/>
    <w:rsid w:val="002F7DA2"/>
    <w:rsid w:val="002F7F39"/>
    <w:rsid w:val="003005DD"/>
    <w:rsid w:val="003009B5"/>
    <w:rsid w:val="00300EB5"/>
    <w:rsid w:val="00300F89"/>
    <w:rsid w:val="00301006"/>
    <w:rsid w:val="00301727"/>
    <w:rsid w:val="00301936"/>
    <w:rsid w:val="00301EFA"/>
    <w:rsid w:val="00302580"/>
    <w:rsid w:val="00302841"/>
    <w:rsid w:val="00302891"/>
    <w:rsid w:val="003037DB"/>
    <w:rsid w:val="00303BEF"/>
    <w:rsid w:val="00304122"/>
    <w:rsid w:val="00304A88"/>
    <w:rsid w:val="00304EF9"/>
    <w:rsid w:val="00305502"/>
    <w:rsid w:val="0030550C"/>
    <w:rsid w:val="0030580D"/>
    <w:rsid w:val="00305A7E"/>
    <w:rsid w:val="00305AA1"/>
    <w:rsid w:val="00305C77"/>
    <w:rsid w:val="00306B06"/>
    <w:rsid w:val="00306C78"/>
    <w:rsid w:val="0030724C"/>
    <w:rsid w:val="003072AD"/>
    <w:rsid w:val="00307D6A"/>
    <w:rsid w:val="00310652"/>
    <w:rsid w:val="0031081B"/>
    <w:rsid w:val="003108BD"/>
    <w:rsid w:val="0031091D"/>
    <w:rsid w:val="00310B01"/>
    <w:rsid w:val="00310F3E"/>
    <w:rsid w:val="003127ED"/>
    <w:rsid w:val="00312ACD"/>
    <w:rsid w:val="00312D81"/>
    <w:rsid w:val="00313395"/>
    <w:rsid w:val="00313454"/>
    <w:rsid w:val="00313E3E"/>
    <w:rsid w:val="00314462"/>
    <w:rsid w:val="00314AE6"/>
    <w:rsid w:val="00314B84"/>
    <w:rsid w:val="00314B90"/>
    <w:rsid w:val="00314CF2"/>
    <w:rsid w:val="00315A12"/>
    <w:rsid w:val="00315A94"/>
    <w:rsid w:val="00315C9A"/>
    <w:rsid w:val="003167EC"/>
    <w:rsid w:val="00316CE4"/>
    <w:rsid w:val="00316F05"/>
    <w:rsid w:val="003170EC"/>
    <w:rsid w:val="003174DF"/>
    <w:rsid w:val="003176A4"/>
    <w:rsid w:val="003177B1"/>
    <w:rsid w:val="00317804"/>
    <w:rsid w:val="00317BEE"/>
    <w:rsid w:val="00317D81"/>
    <w:rsid w:val="00321090"/>
    <w:rsid w:val="00321324"/>
    <w:rsid w:val="003215AD"/>
    <w:rsid w:val="00321944"/>
    <w:rsid w:val="003219B8"/>
    <w:rsid w:val="00322608"/>
    <w:rsid w:val="00322670"/>
    <w:rsid w:val="00322C7B"/>
    <w:rsid w:val="00322CE7"/>
    <w:rsid w:val="0032309A"/>
    <w:rsid w:val="0032325F"/>
    <w:rsid w:val="0032334C"/>
    <w:rsid w:val="0032358D"/>
    <w:rsid w:val="003238E2"/>
    <w:rsid w:val="00323E47"/>
    <w:rsid w:val="003248A7"/>
    <w:rsid w:val="00324BB6"/>
    <w:rsid w:val="00324D51"/>
    <w:rsid w:val="0032508C"/>
    <w:rsid w:val="003250D1"/>
    <w:rsid w:val="0032541A"/>
    <w:rsid w:val="003255DC"/>
    <w:rsid w:val="00325CE1"/>
    <w:rsid w:val="00325F05"/>
    <w:rsid w:val="0032633C"/>
    <w:rsid w:val="00326518"/>
    <w:rsid w:val="003265E9"/>
    <w:rsid w:val="003271FC"/>
    <w:rsid w:val="00327262"/>
    <w:rsid w:val="00327735"/>
    <w:rsid w:val="00327747"/>
    <w:rsid w:val="00327881"/>
    <w:rsid w:val="00327F5D"/>
    <w:rsid w:val="0033056D"/>
    <w:rsid w:val="00330E4F"/>
    <w:rsid w:val="00331416"/>
    <w:rsid w:val="00331EC3"/>
    <w:rsid w:val="00331F20"/>
    <w:rsid w:val="003326BC"/>
    <w:rsid w:val="00332C57"/>
    <w:rsid w:val="0033351B"/>
    <w:rsid w:val="00334193"/>
    <w:rsid w:val="003347BE"/>
    <w:rsid w:val="00334931"/>
    <w:rsid w:val="00334B56"/>
    <w:rsid w:val="00334B7A"/>
    <w:rsid w:val="003350C1"/>
    <w:rsid w:val="00335406"/>
    <w:rsid w:val="00335DE3"/>
    <w:rsid w:val="00336276"/>
    <w:rsid w:val="003364AB"/>
    <w:rsid w:val="003367F9"/>
    <w:rsid w:val="0033684F"/>
    <w:rsid w:val="00336A28"/>
    <w:rsid w:val="00336D55"/>
    <w:rsid w:val="0033701C"/>
    <w:rsid w:val="003375DB"/>
    <w:rsid w:val="00337796"/>
    <w:rsid w:val="003379D3"/>
    <w:rsid w:val="00337D05"/>
    <w:rsid w:val="00337EEA"/>
    <w:rsid w:val="003403CD"/>
    <w:rsid w:val="00340B2D"/>
    <w:rsid w:val="00341BE7"/>
    <w:rsid w:val="00341CA2"/>
    <w:rsid w:val="00341D2C"/>
    <w:rsid w:val="00341F61"/>
    <w:rsid w:val="0034215D"/>
    <w:rsid w:val="0034221B"/>
    <w:rsid w:val="0034237D"/>
    <w:rsid w:val="003428E3"/>
    <w:rsid w:val="0034291E"/>
    <w:rsid w:val="00342B71"/>
    <w:rsid w:val="00342EF2"/>
    <w:rsid w:val="003430B1"/>
    <w:rsid w:val="003435EF"/>
    <w:rsid w:val="00343AD4"/>
    <w:rsid w:val="00343DC8"/>
    <w:rsid w:val="003441D6"/>
    <w:rsid w:val="003445DC"/>
    <w:rsid w:val="003446C6"/>
    <w:rsid w:val="0034484B"/>
    <w:rsid w:val="003450A7"/>
    <w:rsid w:val="003453CC"/>
    <w:rsid w:val="00345E40"/>
    <w:rsid w:val="00346267"/>
    <w:rsid w:val="0034663D"/>
    <w:rsid w:val="00346991"/>
    <w:rsid w:val="00346ACF"/>
    <w:rsid w:val="00346DB7"/>
    <w:rsid w:val="00346E96"/>
    <w:rsid w:val="00347EF2"/>
    <w:rsid w:val="003505CA"/>
    <w:rsid w:val="003509F2"/>
    <w:rsid w:val="00350E73"/>
    <w:rsid w:val="0035154E"/>
    <w:rsid w:val="003516B6"/>
    <w:rsid w:val="00351796"/>
    <w:rsid w:val="00351BE5"/>
    <w:rsid w:val="003522BA"/>
    <w:rsid w:val="0035247A"/>
    <w:rsid w:val="003524DC"/>
    <w:rsid w:val="00352BF7"/>
    <w:rsid w:val="00352D7E"/>
    <w:rsid w:val="003546B8"/>
    <w:rsid w:val="00354A7E"/>
    <w:rsid w:val="0035562B"/>
    <w:rsid w:val="00355819"/>
    <w:rsid w:val="00356092"/>
    <w:rsid w:val="0035655C"/>
    <w:rsid w:val="00356841"/>
    <w:rsid w:val="00356CA9"/>
    <w:rsid w:val="00357524"/>
    <w:rsid w:val="0035762B"/>
    <w:rsid w:val="003577F8"/>
    <w:rsid w:val="00357800"/>
    <w:rsid w:val="0035792F"/>
    <w:rsid w:val="00357EB5"/>
    <w:rsid w:val="003610C6"/>
    <w:rsid w:val="003614B7"/>
    <w:rsid w:val="00361971"/>
    <w:rsid w:val="00361B4E"/>
    <w:rsid w:val="00361E8B"/>
    <w:rsid w:val="003628DD"/>
    <w:rsid w:val="00362E71"/>
    <w:rsid w:val="00363245"/>
    <w:rsid w:val="00363899"/>
    <w:rsid w:val="00363D6F"/>
    <w:rsid w:val="00363E16"/>
    <w:rsid w:val="00364399"/>
    <w:rsid w:val="0036457E"/>
    <w:rsid w:val="00364AB3"/>
    <w:rsid w:val="00364C39"/>
    <w:rsid w:val="0036501C"/>
    <w:rsid w:val="003655CE"/>
    <w:rsid w:val="0036589F"/>
    <w:rsid w:val="00365C27"/>
    <w:rsid w:val="00366B39"/>
    <w:rsid w:val="00366CCD"/>
    <w:rsid w:val="003704A6"/>
    <w:rsid w:val="003706F3"/>
    <w:rsid w:val="003711B4"/>
    <w:rsid w:val="003717AD"/>
    <w:rsid w:val="00371B41"/>
    <w:rsid w:val="003725AE"/>
    <w:rsid w:val="003728F7"/>
    <w:rsid w:val="00372CD5"/>
    <w:rsid w:val="00373B6B"/>
    <w:rsid w:val="003740BD"/>
    <w:rsid w:val="0037440D"/>
    <w:rsid w:val="003745B7"/>
    <w:rsid w:val="003747AC"/>
    <w:rsid w:val="00374AE2"/>
    <w:rsid w:val="00374DC2"/>
    <w:rsid w:val="00375925"/>
    <w:rsid w:val="0037597C"/>
    <w:rsid w:val="00375E10"/>
    <w:rsid w:val="003765B0"/>
    <w:rsid w:val="00376819"/>
    <w:rsid w:val="003769E6"/>
    <w:rsid w:val="00376A06"/>
    <w:rsid w:val="00376B49"/>
    <w:rsid w:val="00377D03"/>
    <w:rsid w:val="00377FB2"/>
    <w:rsid w:val="003801E0"/>
    <w:rsid w:val="00380206"/>
    <w:rsid w:val="003804F0"/>
    <w:rsid w:val="003806D7"/>
    <w:rsid w:val="0038137B"/>
    <w:rsid w:val="003819D6"/>
    <w:rsid w:val="00382064"/>
    <w:rsid w:val="003823EB"/>
    <w:rsid w:val="003825E3"/>
    <w:rsid w:val="00382C69"/>
    <w:rsid w:val="003832CF"/>
    <w:rsid w:val="003833E7"/>
    <w:rsid w:val="00383540"/>
    <w:rsid w:val="003837C2"/>
    <w:rsid w:val="00383CFD"/>
    <w:rsid w:val="00384159"/>
    <w:rsid w:val="003842F0"/>
    <w:rsid w:val="00384E93"/>
    <w:rsid w:val="00385018"/>
    <w:rsid w:val="003855F7"/>
    <w:rsid w:val="0038564B"/>
    <w:rsid w:val="00385749"/>
    <w:rsid w:val="0038574B"/>
    <w:rsid w:val="00385AB9"/>
    <w:rsid w:val="00385ADA"/>
    <w:rsid w:val="00385BE6"/>
    <w:rsid w:val="00385C5F"/>
    <w:rsid w:val="0038637E"/>
    <w:rsid w:val="0038666C"/>
    <w:rsid w:val="00386858"/>
    <w:rsid w:val="00386B2D"/>
    <w:rsid w:val="00386B44"/>
    <w:rsid w:val="00386F65"/>
    <w:rsid w:val="00386FC2"/>
    <w:rsid w:val="00387246"/>
    <w:rsid w:val="00387818"/>
    <w:rsid w:val="00387D8C"/>
    <w:rsid w:val="0039004D"/>
    <w:rsid w:val="00390294"/>
    <w:rsid w:val="003904FD"/>
    <w:rsid w:val="00390537"/>
    <w:rsid w:val="00390A77"/>
    <w:rsid w:val="00390DE6"/>
    <w:rsid w:val="00391406"/>
    <w:rsid w:val="00391838"/>
    <w:rsid w:val="003923FD"/>
    <w:rsid w:val="003926D0"/>
    <w:rsid w:val="003926F2"/>
    <w:rsid w:val="0039296C"/>
    <w:rsid w:val="0039426F"/>
    <w:rsid w:val="00394F8F"/>
    <w:rsid w:val="00395438"/>
    <w:rsid w:val="003959E7"/>
    <w:rsid w:val="00396280"/>
    <w:rsid w:val="00396570"/>
    <w:rsid w:val="00396BC9"/>
    <w:rsid w:val="00396E16"/>
    <w:rsid w:val="0039792F"/>
    <w:rsid w:val="00397A1E"/>
    <w:rsid w:val="003A0327"/>
    <w:rsid w:val="003A06F7"/>
    <w:rsid w:val="003A0B5F"/>
    <w:rsid w:val="003A0C6E"/>
    <w:rsid w:val="003A0F1A"/>
    <w:rsid w:val="003A0F5F"/>
    <w:rsid w:val="003A1079"/>
    <w:rsid w:val="003A1484"/>
    <w:rsid w:val="003A19F8"/>
    <w:rsid w:val="003A1C1C"/>
    <w:rsid w:val="003A1EFE"/>
    <w:rsid w:val="003A216B"/>
    <w:rsid w:val="003A2830"/>
    <w:rsid w:val="003A2A24"/>
    <w:rsid w:val="003A33BC"/>
    <w:rsid w:val="003A3662"/>
    <w:rsid w:val="003A3889"/>
    <w:rsid w:val="003A3D2F"/>
    <w:rsid w:val="003A3D50"/>
    <w:rsid w:val="003A3D9A"/>
    <w:rsid w:val="003A44E0"/>
    <w:rsid w:val="003A4A73"/>
    <w:rsid w:val="003A4E5A"/>
    <w:rsid w:val="003A5248"/>
    <w:rsid w:val="003A56DE"/>
    <w:rsid w:val="003A5EA3"/>
    <w:rsid w:val="003A6274"/>
    <w:rsid w:val="003A6370"/>
    <w:rsid w:val="003A6BC7"/>
    <w:rsid w:val="003A6EEB"/>
    <w:rsid w:val="003A7169"/>
    <w:rsid w:val="003A762D"/>
    <w:rsid w:val="003A7931"/>
    <w:rsid w:val="003A798F"/>
    <w:rsid w:val="003A7E42"/>
    <w:rsid w:val="003B00BD"/>
    <w:rsid w:val="003B0192"/>
    <w:rsid w:val="003B03A8"/>
    <w:rsid w:val="003B0DB7"/>
    <w:rsid w:val="003B151F"/>
    <w:rsid w:val="003B1A98"/>
    <w:rsid w:val="003B1B14"/>
    <w:rsid w:val="003B1C39"/>
    <w:rsid w:val="003B1F63"/>
    <w:rsid w:val="003B1FFF"/>
    <w:rsid w:val="003B218E"/>
    <w:rsid w:val="003B320F"/>
    <w:rsid w:val="003B328A"/>
    <w:rsid w:val="003B3959"/>
    <w:rsid w:val="003B39A8"/>
    <w:rsid w:val="003B3A5D"/>
    <w:rsid w:val="003B3F05"/>
    <w:rsid w:val="003B4955"/>
    <w:rsid w:val="003B4C35"/>
    <w:rsid w:val="003B4C8F"/>
    <w:rsid w:val="003B4EE5"/>
    <w:rsid w:val="003B5C87"/>
    <w:rsid w:val="003B5C8E"/>
    <w:rsid w:val="003B68B6"/>
    <w:rsid w:val="003B6FF2"/>
    <w:rsid w:val="003B7319"/>
    <w:rsid w:val="003B77B6"/>
    <w:rsid w:val="003B7969"/>
    <w:rsid w:val="003B7E7B"/>
    <w:rsid w:val="003B7E7E"/>
    <w:rsid w:val="003C0B94"/>
    <w:rsid w:val="003C0DCF"/>
    <w:rsid w:val="003C15F7"/>
    <w:rsid w:val="003C2089"/>
    <w:rsid w:val="003C21E8"/>
    <w:rsid w:val="003C2AEE"/>
    <w:rsid w:val="003C335A"/>
    <w:rsid w:val="003C33F1"/>
    <w:rsid w:val="003C3505"/>
    <w:rsid w:val="003C3834"/>
    <w:rsid w:val="003C3B1D"/>
    <w:rsid w:val="003C3BC0"/>
    <w:rsid w:val="003C3BFF"/>
    <w:rsid w:val="003C3DE9"/>
    <w:rsid w:val="003C4558"/>
    <w:rsid w:val="003C4C67"/>
    <w:rsid w:val="003C4D61"/>
    <w:rsid w:val="003C4E0F"/>
    <w:rsid w:val="003C5788"/>
    <w:rsid w:val="003C5A88"/>
    <w:rsid w:val="003C5B1B"/>
    <w:rsid w:val="003C600D"/>
    <w:rsid w:val="003C71D2"/>
    <w:rsid w:val="003C73C4"/>
    <w:rsid w:val="003C75A7"/>
    <w:rsid w:val="003D00EF"/>
    <w:rsid w:val="003D066E"/>
    <w:rsid w:val="003D0D21"/>
    <w:rsid w:val="003D1186"/>
    <w:rsid w:val="003D19D0"/>
    <w:rsid w:val="003D1A6F"/>
    <w:rsid w:val="003D1BEB"/>
    <w:rsid w:val="003D1D39"/>
    <w:rsid w:val="003D2518"/>
    <w:rsid w:val="003D263C"/>
    <w:rsid w:val="003D2CF3"/>
    <w:rsid w:val="003D444D"/>
    <w:rsid w:val="003D491E"/>
    <w:rsid w:val="003D528B"/>
    <w:rsid w:val="003D6A71"/>
    <w:rsid w:val="003D7AF3"/>
    <w:rsid w:val="003D7E5F"/>
    <w:rsid w:val="003E0AC4"/>
    <w:rsid w:val="003E0E71"/>
    <w:rsid w:val="003E1337"/>
    <w:rsid w:val="003E1D5D"/>
    <w:rsid w:val="003E2311"/>
    <w:rsid w:val="003E24D2"/>
    <w:rsid w:val="003E2BEA"/>
    <w:rsid w:val="003E30D1"/>
    <w:rsid w:val="003E33FB"/>
    <w:rsid w:val="003E3CDB"/>
    <w:rsid w:val="003E3EC9"/>
    <w:rsid w:val="003E3F59"/>
    <w:rsid w:val="003E41E6"/>
    <w:rsid w:val="003E442C"/>
    <w:rsid w:val="003E445B"/>
    <w:rsid w:val="003E49B1"/>
    <w:rsid w:val="003E4F42"/>
    <w:rsid w:val="003E56EE"/>
    <w:rsid w:val="003E5F33"/>
    <w:rsid w:val="003E670B"/>
    <w:rsid w:val="003E67DB"/>
    <w:rsid w:val="003E680A"/>
    <w:rsid w:val="003E7427"/>
    <w:rsid w:val="003E76D6"/>
    <w:rsid w:val="003F0179"/>
    <w:rsid w:val="003F085C"/>
    <w:rsid w:val="003F0860"/>
    <w:rsid w:val="003F0882"/>
    <w:rsid w:val="003F11DE"/>
    <w:rsid w:val="003F1488"/>
    <w:rsid w:val="003F183A"/>
    <w:rsid w:val="003F1B9F"/>
    <w:rsid w:val="003F1BFD"/>
    <w:rsid w:val="003F1C33"/>
    <w:rsid w:val="003F1CD4"/>
    <w:rsid w:val="003F206E"/>
    <w:rsid w:val="003F275B"/>
    <w:rsid w:val="003F2CD2"/>
    <w:rsid w:val="003F3ACF"/>
    <w:rsid w:val="003F3F86"/>
    <w:rsid w:val="003F430A"/>
    <w:rsid w:val="003F4384"/>
    <w:rsid w:val="003F534E"/>
    <w:rsid w:val="003F636A"/>
    <w:rsid w:val="003F6A10"/>
    <w:rsid w:val="003F6AA0"/>
    <w:rsid w:val="003F6F9D"/>
    <w:rsid w:val="003F722B"/>
    <w:rsid w:val="003F7FBA"/>
    <w:rsid w:val="00400024"/>
    <w:rsid w:val="00400712"/>
    <w:rsid w:val="004010E9"/>
    <w:rsid w:val="00401573"/>
    <w:rsid w:val="004016B8"/>
    <w:rsid w:val="004016D6"/>
    <w:rsid w:val="004016D8"/>
    <w:rsid w:val="00401AEB"/>
    <w:rsid w:val="00401B7E"/>
    <w:rsid w:val="004021E7"/>
    <w:rsid w:val="0040276D"/>
    <w:rsid w:val="004028C2"/>
    <w:rsid w:val="004028D6"/>
    <w:rsid w:val="00402EE4"/>
    <w:rsid w:val="004039EC"/>
    <w:rsid w:val="00403F29"/>
    <w:rsid w:val="00404171"/>
    <w:rsid w:val="0040430A"/>
    <w:rsid w:val="004047A6"/>
    <w:rsid w:val="00404A09"/>
    <w:rsid w:val="00404D1A"/>
    <w:rsid w:val="0040515D"/>
    <w:rsid w:val="0040554A"/>
    <w:rsid w:val="00405AF7"/>
    <w:rsid w:val="00406309"/>
    <w:rsid w:val="00406986"/>
    <w:rsid w:val="0040733A"/>
    <w:rsid w:val="00407BA4"/>
    <w:rsid w:val="00410BC0"/>
    <w:rsid w:val="004118B9"/>
    <w:rsid w:val="004119AC"/>
    <w:rsid w:val="00411C5F"/>
    <w:rsid w:val="00411C65"/>
    <w:rsid w:val="00411D12"/>
    <w:rsid w:val="004120DF"/>
    <w:rsid w:val="00412491"/>
    <w:rsid w:val="0041265A"/>
    <w:rsid w:val="00412698"/>
    <w:rsid w:val="004128F4"/>
    <w:rsid w:val="00412F05"/>
    <w:rsid w:val="00412F46"/>
    <w:rsid w:val="00413504"/>
    <w:rsid w:val="004136BF"/>
    <w:rsid w:val="00413CF7"/>
    <w:rsid w:val="0041447F"/>
    <w:rsid w:val="00414E92"/>
    <w:rsid w:val="00415795"/>
    <w:rsid w:val="0041601F"/>
    <w:rsid w:val="004161A5"/>
    <w:rsid w:val="004163E3"/>
    <w:rsid w:val="00416519"/>
    <w:rsid w:val="00416542"/>
    <w:rsid w:val="004168EA"/>
    <w:rsid w:val="00416A44"/>
    <w:rsid w:val="00416BD7"/>
    <w:rsid w:val="00416E63"/>
    <w:rsid w:val="004172AF"/>
    <w:rsid w:val="0041773E"/>
    <w:rsid w:val="00417B34"/>
    <w:rsid w:val="00417BD7"/>
    <w:rsid w:val="00420267"/>
    <w:rsid w:val="004203C2"/>
    <w:rsid w:val="004206A0"/>
    <w:rsid w:val="00420F27"/>
    <w:rsid w:val="00421381"/>
    <w:rsid w:val="00421C37"/>
    <w:rsid w:val="00421C8D"/>
    <w:rsid w:val="004222F1"/>
    <w:rsid w:val="0042265D"/>
    <w:rsid w:val="00422CD5"/>
    <w:rsid w:val="00422FF7"/>
    <w:rsid w:val="00423663"/>
    <w:rsid w:val="00423A70"/>
    <w:rsid w:val="00424887"/>
    <w:rsid w:val="00424D40"/>
    <w:rsid w:val="004253F8"/>
    <w:rsid w:val="00425430"/>
    <w:rsid w:val="004269E3"/>
    <w:rsid w:val="00426A4C"/>
    <w:rsid w:val="00426D16"/>
    <w:rsid w:val="0042728C"/>
    <w:rsid w:val="004306D9"/>
    <w:rsid w:val="00431048"/>
    <w:rsid w:val="004314D5"/>
    <w:rsid w:val="004315BE"/>
    <w:rsid w:val="004317A8"/>
    <w:rsid w:val="004319E2"/>
    <w:rsid w:val="004322A9"/>
    <w:rsid w:val="004322EE"/>
    <w:rsid w:val="00432706"/>
    <w:rsid w:val="004328A5"/>
    <w:rsid w:val="00432A7D"/>
    <w:rsid w:val="00432EF5"/>
    <w:rsid w:val="00433989"/>
    <w:rsid w:val="00433992"/>
    <w:rsid w:val="004339CF"/>
    <w:rsid w:val="00433C88"/>
    <w:rsid w:val="00434710"/>
    <w:rsid w:val="00434C13"/>
    <w:rsid w:val="004367B3"/>
    <w:rsid w:val="00436B29"/>
    <w:rsid w:val="0043787E"/>
    <w:rsid w:val="00437B64"/>
    <w:rsid w:val="004400FB"/>
    <w:rsid w:val="004401C1"/>
    <w:rsid w:val="00440224"/>
    <w:rsid w:val="004402D5"/>
    <w:rsid w:val="004404B8"/>
    <w:rsid w:val="004408C2"/>
    <w:rsid w:val="004408E3"/>
    <w:rsid w:val="00441104"/>
    <w:rsid w:val="00441192"/>
    <w:rsid w:val="004412D2"/>
    <w:rsid w:val="00441BAE"/>
    <w:rsid w:val="00441C79"/>
    <w:rsid w:val="004422F3"/>
    <w:rsid w:val="00442516"/>
    <w:rsid w:val="00442945"/>
    <w:rsid w:val="00442BE3"/>
    <w:rsid w:val="00442EA3"/>
    <w:rsid w:val="004431F4"/>
    <w:rsid w:val="00443322"/>
    <w:rsid w:val="00443656"/>
    <w:rsid w:val="00444302"/>
    <w:rsid w:val="00444B38"/>
    <w:rsid w:val="00445480"/>
    <w:rsid w:val="0044553A"/>
    <w:rsid w:val="00445750"/>
    <w:rsid w:val="00445DBD"/>
    <w:rsid w:val="004468EA"/>
    <w:rsid w:val="00450021"/>
    <w:rsid w:val="004500E4"/>
    <w:rsid w:val="0045017A"/>
    <w:rsid w:val="00450278"/>
    <w:rsid w:val="004505E8"/>
    <w:rsid w:val="00450BA9"/>
    <w:rsid w:val="00451292"/>
    <w:rsid w:val="00451754"/>
    <w:rsid w:val="00451FC5"/>
    <w:rsid w:val="00452F4D"/>
    <w:rsid w:val="004532C9"/>
    <w:rsid w:val="0045367C"/>
    <w:rsid w:val="00453B4F"/>
    <w:rsid w:val="00453F63"/>
    <w:rsid w:val="00454069"/>
    <w:rsid w:val="0045413F"/>
    <w:rsid w:val="00455407"/>
    <w:rsid w:val="00455BE5"/>
    <w:rsid w:val="00455F6C"/>
    <w:rsid w:val="0045670E"/>
    <w:rsid w:val="00456963"/>
    <w:rsid w:val="0045699D"/>
    <w:rsid w:val="00456B88"/>
    <w:rsid w:val="00457463"/>
    <w:rsid w:val="0045756A"/>
    <w:rsid w:val="004579F9"/>
    <w:rsid w:val="00457C85"/>
    <w:rsid w:val="00457ED8"/>
    <w:rsid w:val="004605A3"/>
    <w:rsid w:val="00460CBE"/>
    <w:rsid w:val="00461241"/>
    <w:rsid w:val="004619C9"/>
    <w:rsid w:val="00461E7E"/>
    <w:rsid w:val="00462EA8"/>
    <w:rsid w:val="00462ED2"/>
    <w:rsid w:val="004634EE"/>
    <w:rsid w:val="004636B7"/>
    <w:rsid w:val="00463901"/>
    <w:rsid w:val="004649FC"/>
    <w:rsid w:val="00464D68"/>
    <w:rsid w:val="00465597"/>
    <w:rsid w:val="004658EA"/>
    <w:rsid w:val="00465E9E"/>
    <w:rsid w:val="00466556"/>
    <w:rsid w:val="00466DB8"/>
    <w:rsid w:val="00467759"/>
    <w:rsid w:val="00470F9F"/>
    <w:rsid w:val="0047152E"/>
    <w:rsid w:val="004719E8"/>
    <w:rsid w:val="00471F99"/>
    <w:rsid w:val="00472F75"/>
    <w:rsid w:val="00472FE3"/>
    <w:rsid w:val="004742DB"/>
    <w:rsid w:val="00474478"/>
    <w:rsid w:val="00474AC6"/>
    <w:rsid w:val="00474CDA"/>
    <w:rsid w:val="00475135"/>
    <w:rsid w:val="0047671F"/>
    <w:rsid w:val="00476AAE"/>
    <w:rsid w:val="00476C6E"/>
    <w:rsid w:val="004771CD"/>
    <w:rsid w:val="0047767E"/>
    <w:rsid w:val="0047779B"/>
    <w:rsid w:val="00477D13"/>
    <w:rsid w:val="00477DBA"/>
    <w:rsid w:val="0048000E"/>
    <w:rsid w:val="00480332"/>
    <w:rsid w:val="0048038D"/>
    <w:rsid w:val="00480651"/>
    <w:rsid w:val="0048082B"/>
    <w:rsid w:val="00480909"/>
    <w:rsid w:val="00480B55"/>
    <w:rsid w:val="00480C9F"/>
    <w:rsid w:val="004818A1"/>
    <w:rsid w:val="004818B9"/>
    <w:rsid w:val="00481987"/>
    <w:rsid w:val="00481A91"/>
    <w:rsid w:val="00481C55"/>
    <w:rsid w:val="004824ED"/>
    <w:rsid w:val="00482522"/>
    <w:rsid w:val="004825A0"/>
    <w:rsid w:val="00483077"/>
    <w:rsid w:val="00483B05"/>
    <w:rsid w:val="00483E5A"/>
    <w:rsid w:val="00484408"/>
    <w:rsid w:val="00484563"/>
    <w:rsid w:val="0048518A"/>
    <w:rsid w:val="00485301"/>
    <w:rsid w:val="00485389"/>
    <w:rsid w:val="004857F2"/>
    <w:rsid w:val="00485E71"/>
    <w:rsid w:val="00485EF8"/>
    <w:rsid w:val="004863DC"/>
    <w:rsid w:val="00486D93"/>
    <w:rsid w:val="00487899"/>
    <w:rsid w:val="00487E21"/>
    <w:rsid w:val="00487F99"/>
    <w:rsid w:val="0049016E"/>
    <w:rsid w:val="00490D09"/>
    <w:rsid w:val="00490EDE"/>
    <w:rsid w:val="004910E1"/>
    <w:rsid w:val="00491172"/>
    <w:rsid w:val="00491264"/>
    <w:rsid w:val="0049143C"/>
    <w:rsid w:val="00491664"/>
    <w:rsid w:val="00491AE4"/>
    <w:rsid w:val="004924DF"/>
    <w:rsid w:val="004926C0"/>
    <w:rsid w:val="00492843"/>
    <w:rsid w:val="00492993"/>
    <w:rsid w:val="00492E6D"/>
    <w:rsid w:val="00492EA5"/>
    <w:rsid w:val="00493499"/>
    <w:rsid w:val="00493883"/>
    <w:rsid w:val="00493BE6"/>
    <w:rsid w:val="00493C97"/>
    <w:rsid w:val="00493E8E"/>
    <w:rsid w:val="00493F85"/>
    <w:rsid w:val="00493FEC"/>
    <w:rsid w:val="0049425A"/>
    <w:rsid w:val="00494378"/>
    <w:rsid w:val="004944F5"/>
    <w:rsid w:val="0049539B"/>
    <w:rsid w:val="004954AF"/>
    <w:rsid w:val="004958C0"/>
    <w:rsid w:val="00495ABA"/>
    <w:rsid w:val="00495D19"/>
    <w:rsid w:val="00496469"/>
    <w:rsid w:val="0049665C"/>
    <w:rsid w:val="00496E0B"/>
    <w:rsid w:val="0049725A"/>
    <w:rsid w:val="004976B9"/>
    <w:rsid w:val="004979C3"/>
    <w:rsid w:val="00497D7F"/>
    <w:rsid w:val="004A01DB"/>
    <w:rsid w:val="004A0CE9"/>
    <w:rsid w:val="004A1030"/>
    <w:rsid w:val="004A10FA"/>
    <w:rsid w:val="004A19AA"/>
    <w:rsid w:val="004A1EAA"/>
    <w:rsid w:val="004A213D"/>
    <w:rsid w:val="004A2B72"/>
    <w:rsid w:val="004A3598"/>
    <w:rsid w:val="004A37A0"/>
    <w:rsid w:val="004A3F70"/>
    <w:rsid w:val="004A40B4"/>
    <w:rsid w:val="004A484B"/>
    <w:rsid w:val="004A4A54"/>
    <w:rsid w:val="004A4E88"/>
    <w:rsid w:val="004A4E97"/>
    <w:rsid w:val="004A4FDA"/>
    <w:rsid w:val="004A570B"/>
    <w:rsid w:val="004A5C7A"/>
    <w:rsid w:val="004A5D5A"/>
    <w:rsid w:val="004A60ED"/>
    <w:rsid w:val="004A66C8"/>
    <w:rsid w:val="004A69D8"/>
    <w:rsid w:val="004A6A62"/>
    <w:rsid w:val="004A6C63"/>
    <w:rsid w:val="004A6F0E"/>
    <w:rsid w:val="004A7F37"/>
    <w:rsid w:val="004B0250"/>
    <w:rsid w:val="004B0440"/>
    <w:rsid w:val="004B11B9"/>
    <w:rsid w:val="004B172F"/>
    <w:rsid w:val="004B1B6D"/>
    <w:rsid w:val="004B1D7C"/>
    <w:rsid w:val="004B205F"/>
    <w:rsid w:val="004B2498"/>
    <w:rsid w:val="004B2C81"/>
    <w:rsid w:val="004B3D52"/>
    <w:rsid w:val="004B41D6"/>
    <w:rsid w:val="004B434E"/>
    <w:rsid w:val="004B43DF"/>
    <w:rsid w:val="004B4AF8"/>
    <w:rsid w:val="004B4E9E"/>
    <w:rsid w:val="004B5318"/>
    <w:rsid w:val="004B57B8"/>
    <w:rsid w:val="004B584C"/>
    <w:rsid w:val="004B5AD6"/>
    <w:rsid w:val="004B5B1C"/>
    <w:rsid w:val="004B5D75"/>
    <w:rsid w:val="004B64DF"/>
    <w:rsid w:val="004B673D"/>
    <w:rsid w:val="004B6A3F"/>
    <w:rsid w:val="004B6D25"/>
    <w:rsid w:val="004B6D3F"/>
    <w:rsid w:val="004B6E0D"/>
    <w:rsid w:val="004B7B0D"/>
    <w:rsid w:val="004B7FA1"/>
    <w:rsid w:val="004C01CE"/>
    <w:rsid w:val="004C0275"/>
    <w:rsid w:val="004C146D"/>
    <w:rsid w:val="004C19EB"/>
    <w:rsid w:val="004C1B9B"/>
    <w:rsid w:val="004C1E81"/>
    <w:rsid w:val="004C1EB8"/>
    <w:rsid w:val="004C24D2"/>
    <w:rsid w:val="004C2570"/>
    <w:rsid w:val="004C2AC7"/>
    <w:rsid w:val="004C3083"/>
    <w:rsid w:val="004C37B2"/>
    <w:rsid w:val="004C39E1"/>
    <w:rsid w:val="004C49AA"/>
    <w:rsid w:val="004C4B1D"/>
    <w:rsid w:val="004C4D1C"/>
    <w:rsid w:val="004C4DC6"/>
    <w:rsid w:val="004C4F91"/>
    <w:rsid w:val="004C54EC"/>
    <w:rsid w:val="004C5C50"/>
    <w:rsid w:val="004C61A3"/>
    <w:rsid w:val="004C6588"/>
    <w:rsid w:val="004C7256"/>
    <w:rsid w:val="004C7659"/>
    <w:rsid w:val="004C7978"/>
    <w:rsid w:val="004C7AA8"/>
    <w:rsid w:val="004C7D65"/>
    <w:rsid w:val="004D0199"/>
    <w:rsid w:val="004D06CA"/>
    <w:rsid w:val="004D0991"/>
    <w:rsid w:val="004D0BA1"/>
    <w:rsid w:val="004D1750"/>
    <w:rsid w:val="004D1979"/>
    <w:rsid w:val="004D1DF4"/>
    <w:rsid w:val="004D2287"/>
    <w:rsid w:val="004D2459"/>
    <w:rsid w:val="004D29CE"/>
    <w:rsid w:val="004D3046"/>
    <w:rsid w:val="004D34A9"/>
    <w:rsid w:val="004D36DF"/>
    <w:rsid w:val="004D3795"/>
    <w:rsid w:val="004D3D05"/>
    <w:rsid w:val="004D3D29"/>
    <w:rsid w:val="004D44A5"/>
    <w:rsid w:val="004D4DAD"/>
    <w:rsid w:val="004D506B"/>
    <w:rsid w:val="004D50FE"/>
    <w:rsid w:val="004D510E"/>
    <w:rsid w:val="004D5A76"/>
    <w:rsid w:val="004D6DFD"/>
    <w:rsid w:val="004D7095"/>
    <w:rsid w:val="004D7D64"/>
    <w:rsid w:val="004D7F37"/>
    <w:rsid w:val="004E06B0"/>
    <w:rsid w:val="004E0AFF"/>
    <w:rsid w:val="004E0E91"/>
    <w:rsid w:val="004E15E0"/>
    <w:rsid w:val="004E1A18"/>
    <w:rsid w:val="004E2097"/>
    <w:rsid w:val="004E37FB"/>
    <w:rsid w:val="004E3871"/>
    <w:rsid w:val="004E3A6B"/>
    <w:rsid w:val="004E3B15"/>
    <w:rsid w:val="004E3C46"/>
    <w:rsid w:val="004E4917"/>
    <w:rsid w:val="004E4E6A"/>
    <w:rsid w:val="004E4EEE"/>
    <w:rsid w:val="004E5013"/>
    <w:rsid w:val="004E5794"/>
    <w:rsid w:val="004E5886"/>
    <w:rsid w:val="004E5F57"/>
    <w:rsid w:val="004E6628"/>
    <w:rsid w:val="004E7681"/>
    <w:rsid w:val="004E7E91"/>
    <w:rsid w:val="004F014B"/>
    <w:rsid w:val="004F11DD"/>
    <w:rsid w:val="004F13EA"/>
    <w:rsid w:val="004F157F"/>
    <w:rsid w:val="004F17C6"/>
    <w:rsid w:val="004F19D7"/>
    <w:rsid w:val="004F1A88"/>
    <w:rsid w:val="004F1C1C"/>
    <w:rsid w:val="004F1C70"/>
    <w:rsid w:val="004F1CA0"/>
    <w:rsid w:val="004F1DB2"/>
    <w:rsid w:val="004F21E6"/>
    <w:rsid w:val="004F22C1"/>
    <w:rsid w:val="004F2AD8"/>
    <w:rsid w:val="004F2F2E"/>
    <w:rsid w:val="004F2FDB"/>
    <w:rsid w:val="004F35F3"/>
    <w:rsid w:val="004F3659"/>
    <w:rsid w:val="004F36CB"/>
    <w:rsid w:val="004F42CF"/>
    <w:rsid w:val="004F4367"/>
    <w:rsid w:val="004F46C3"/>
    <w:rsid w:val="004F514D"/>
    <w:rsid w:val="004F53A3"/>
    <w:rsid w:val="004F5CCD"/>
    <w:rsid w:val="004F6218"/>
    <w:rsid w:val="004F67B9"/>
    <w:rsid w:val="004F697C"/>
    <w:rsid w:val="004F796F"/>
    <w:rsid w:val="00500284"/>
    <w:rsid w:val="00500EC5"/>
    <w:rsid w:val="00501009"/>
    <w:rsid w:val="0050118D"/>
    <w:rsid w:val="00502122"/>
    <w:rsid w:val="005022D2"/>
    <w:rsid w:val="0050230D"/>
    <w:rsid w:val="00502443"/>
    <w:rsid w:val="00502831"/>
    <w:rsid w:val="00503113"/>
    <w:rsid w:val="00503297"/>
    <w:rsid w:val="005032D0"/>
    <w:rsid w:val="005033FC"/>
    <w:rsid w:val="0050388A"/>
    <w:rsid w:val="005039B5"/>
    <w:rsid w:val="00504626"/>
    <w:rsid w:val="005047FC"/>
    <w:rsid w:val="00504C0B"/>
    <w:rsid w:val="0050506F"/>
    <w:rsid w:val="005057AE"/>
    <w:rsid w:val="00505F29"/>
    <w:rsid w:val="00507447"/>
    <w:rsid w:val="0050763F"/>
    <w:rsid w:val="00510841"/>
    <w:rsid w:val="00510CCF"/>
    <w:rsid w:val="00510E60"/>
    <w:rsid w:val="005110D5"/>
    <w:rsid w:val="00511AD4"/>
    <w:rsid w:val="00511D26"/>
    <w:rsid w:val="00512614"/>
    <w:rsid w:val="00512B6B"/>
    <w:rsid w:val="00513374"/>
    <w:rsid w:val="00513382"/>
    <w:rsid w:val="0051344F"/>
    <w:rsid w:val="00513758"/>
    <w:rsid w:val="005146BB"/>
    <w:rsid w:val="00514A2A"/>
    <w:rsid w:val="00514ED9"/>
    <w:rsid w:val="0051594E"/>
    <w:rsid w:val="00516474"/>
    <w:rsid w:val="00516884"/>
    <w:rsid w:val="00516C1F"/>
    <w:rsid w:val="00516D16"/>
    <w:rsid w:val="00516F7A"/>
    <w:rsid w:val="00517564"/>
    <w:rsid w:val="005176CE"/>
    <w:rsid w:val="00517BAF"/>
    <w:rsid w:val="00517CC4"/>
    <w:rsid w:val="005200A1"/>
    <w:rsid w:val="0052022B"/>
    <w:rsid w:val="00520E64"/>
    <w:rsid w:val="00520F32"/>
    <w:rsid w:val="0052196B"/>
    <w:rsid w:val="00522037"/>
    <w:rsid w:val="005222B2"/>
    <w:rsid w:val="00522569"/>
    <w:rsid w:val="0052276F"/>
    <w:rsid w:val="0052278A"/>
    <w:rsid w:val="0052299D"/>
    <w:rsid w:val="00522E81"/>
    <w:rsid w:val="005230AC"/>
    <w:rsid w:val="005233C0"/>
    <w:rsid w:val="00523CC3"/>
    <w:rsid w:val="00524120"/>
    <w:rsid w:val="005245A8"/>
    <w:rsid w:val="00524BF2"/>
    <w:rsid w:val="00524FE0"/>
    <w:rsid w:val="005250E1"/>
    <w:rsid w:val="005260E6"/>
    <w:rsid w:val="005262B1"/>
    <w:rsid w:val="00526590"/>
    <w:rsid w:val="005266EE"/>
    <w:rsid w:val="00526977"/>
    <w:rsid w:val="00526C64"/>
    <w:rsid w:val="00527398"/>
    <w:rsid w:val="00527591"/>
    <w:rsid w:val="00527901"/>
    <w:rsid w:val="005279F9"/>
    <w:rsid w:val="005305CD"/>
    <w:rsid w:val="005307E0"/>
    <w:rsid w:val="00530AD2"/>
    <w:rsid w:val="00530BAF"/>
    <w:rsid w:val="005311FB"/>
    <w:rsid w:val="00531815"/>
    <w:rsid w:val="005319CB"/>
    <w:rsid w:val="00531E00"/>
    <w:rsid w:val="00532101"/>
    <w:rsid w:val="0053268A"/>
    <w:rsid w:val="00532896"/>
    <w:rsid w:val="00532AFD"/>
    <w:rsid w:val="00532C57"/>
    <w:rsid w:val="00533CDC"/>
    <w:rsid w:val="00533EB4"/>
    <w:rsid w:val="0053478E"/>
    <w:rsid w:val="005348DF"/>
    <w:rsid w:val="00535172"/>
    <w:rsid w:val="00535590"/>
    <w:rsid w:val="00535933"/>
    <w:rsid w:val="00535999"/>
    <w:rsid w:val="00535B69"/>
    <w:rsid w:val="00535DAC"/>
    <w:rsid w:val="0053639E"/>
    <w:rsid w:val="005367F0"/>
    <w:rsid w:val="00536C84"/>
    <w:rsid w:val="00536CB6"/>
    <w:rsid w:val="00536F13"/>
    <w:rsid w:val="00536F2A"/>
    <w:rsid w:val="00537F18"/>
    <w:rsid w:val="00540615"/>
    <w:rsid w:val="00540694"/>
    <w:rsid w:val="0054093D"/>
    <w:rsid w:val="00541627"/>
    <w:rsid w:val="005419B2"/>
    <w:rsid w:val="00541EFD"/>
    <w:rsid w:val="005426D4"/>
    <w:rsid w:val="00542AF4"/>
    <w:rsid w:val="00542CB1"/>
    <w:rsid w:val="005430E9"/>
    <w:rsid w:val="00543365"/>
    <w:rsid w:val="005435AF"/>
    <w:rsid w:val="005435C1"/>
    <w:rsid w:val="0054383C"/>
    <w:rsid w:val="00543962"/>
    <w:rsid w:val="00544451"/>
    <w:rsid w:val="005445FF"/>
    <w:rsid w:val="005446C9"/>
    <w:rsid w:val="00544BB0"/>
    <w:rsid w:val="00544E02"/>
    <w:rsid w:val="00544E5E"/>
    <w:rsid w:val="00545011"/>
    <w:rsid w:val="00545168"/>
    <w:rsid w:val="00545B5E"/>
    <w:rsid w:val="005464C8"/>
    <w:rsid w:val="00547397"/>
    <w:rsid w:val="005477E4"/>
    <w:rsid w:val="00547D90"/>
    <w:rsid w:val="00550006"/>
    <w:rsid w:val="00550297"/>
    <w:rsid w:val="00551401"/>
    <w:rsid w:val="005514F9"/>
    <w:rsid w:val="005515B3"/>
    <w:rsid w:val="005519C5"/>
    <w:rsid w:val="00551BA5"/>
    <w:rsid w:val="005520DB"/>
    <w:rsid w:val="00552397"/>
    <w:rsid w:val="00552915"/>
    <w:rsid w:val="00553004"/>
    <w:rsid w:val="00553181"/>
    <w:rsid w:val="0055481D"/>
    <w:rsid w:val="00554A73"/>
    <w:rsid w:val="005564C7"/>
    <w:rsid w:val="0055735C"/>
    <w:rsid w:val="0055764A"/>
    <w:rsid w:val="0055788A"/>
    <w:rsid w:val="005578A8"/>
    <w:rsid w:val="005579C5"/>
    <w:rsid w:val="00560303"/>
    <w:rsid w:val="00560B70"/>
    <w:rsid w:val="00560BA2"/>
    <w:rsid w:val="00560BC6"/>
    <w:rsid w:val="00561147"/>
    <w:rsid w:val="00561A6B"/>
    <w:rsid w:val="0056210E"/>
    <w:rsid w:val="00562662"/>
    <w:rsid w:val="0056291A"/>
    <w:rsid w:val="00562951"/>
    <w:rsid w:val="00562D2D"/>
    <w:rsid w:val="00562F28"/>
    <w:rsid w:val="005633E9"/>
    <w:rsid w:val="0056370E"/>
    <w:rsid w:val="0056381A"/>
    <w:rsid w:val="00563B5C"/>
    <w:rsid w:val="00563C4D"/>
    <w:rsid w:val="00563E6F"/>
    <w:rsid w:val="00564377"/>
    <w:rsid w:val="005643FE"/>
    <w:rsid w:val="005644BF"/>
    <w:rsid w:val="00564DE3"/>
    <w:rsid w:val="00564E18"/>
    <w:rsid w:val="00565E32"/>
    <w:rsid w:val="005662E6"/>
    <w:rsid w:val="0056631E"/>
    <w:rsid w:val="00566478"/>
    <w:rsid w:val="00566705"/>
    <w:rsid w:val="00566A11"/>
    <w:rsid w:val="00567914"/>
    <w:rsid w:val="00567EC5"/>
    <w:rsid w:val="00567ED9"/>
    <w:rsid w:val="00570222"/>
    <w:rsid w:val="0057144A"/>
    <w:rsid w:val="00571542"/>
    <w:rsid w:val="005716B5"/>
    <w:rsid w:val="00571CD3"/>
    <w:rsid w:val="00571F6A"/>
    <w:rsid w:val="0057244E"/>
    <w:rsid w:val="005729BC"/>
    <w:rsid w:val="00572BB2"/>
    <w:rsid w:val="00572BE3"/>
    <w:rsid w:val="00572FD4"/>
    <w:rsid w:val="00573F18"/>
    <w:rsid w:val="0057446A"/>
    <w:rsid w:val="005744AC"/>
    <w:rsid w:val="005755F0"/>
    <w:rsid w:val="00576724"/>
    <w:rsid w:val="00576964"/>
    <w:rsid w:val="005769DF"/>
    <w:rsid w:val="00576C67"/>
    <w:rsid w:val="00577022"/>
    <w:rsid w:val="005776AC"/>
    <w:rsid w:val="00577A86"/>
    <w:rsid w:val="00577D3B"/>
    <w:rsid w:val="0058048B"/>
    <w:rsid w:val="00580650"/>
    <w:rsid w:val="0058095F"/>
    <w:rsid w:val="00580B54"/>
    <w:rsid w:val="00581772"/>
    <w:rsid w:val="00581841"/>
    <w:rsid w:val="00581A66"/>
    <w:rsid w:val="00581D41"/>
    <w:rsid w:val="00581D68"/>
    <w:rsid w:val="00581E36"/>
    <w:rsid w:val="00582811"/>
    <w:rsid w:val="00582D7E"/>
    <w:rsid w:val="00582EB8"/>
    <w:rsid w:val="00582EC1"/>
    <w:rsid w:val="00582F91"/>
    <w:rsid w:val="00583223"/>
    <w:rsid w:val="00583243"/>
    <w:rsid w:val="0058338C"/>
    <w:rsid w:val="005838DC"/>
    <w:rsid w:val="00583E51"/>
    <w:rsid w:val="00583F12"/>
    <w:rsid w:val="0058445E"/>
    <w:rsid w:val="00584583"/>
    <w:rsid w:val="0058472D"/>
    <w:rsid w:val="005847C1"/>
    <w:rsid w:val="00584968"/>
    <w:rsid w:val="00584BF6"/>
    <w:rsid w:val="00584C1D"/>
    <w:rsid w:val="005851DF"/>
    <w:rsid w:val="0058577A"/>
    <w:rsid w:val="00585927"/>
    <w:rsid w:val="00585E53"/>
    <w:rsid w:val="00585F37"/>
    <w:rsid w:val="00586390"/>
    <w:rsid w:val="005865C4"/>
    <w:rsid w:val="00586B5A"/>
    <w:rsid w:val="00587045"/>
    <w:rsid w:val="005873B4"/>
    <w:rsid w:val="00587CAA"/>
    <w:rsid w:val="00587F46"/>
    <w:rsid w:val="0059089A"/>
    <w:rsid w:val="005908E6"/>
    <w:rsid w:val="00590964"/>
    <w:rsid w:val="00590F1F"/>
    <w:rsid w:val="005911C3"/>
    <w:rsid w:val="005913B9"/>
    <w:rsid w:val="00591BD9"/>
    <w:rsid w:val="00591D87"/>
    <w:rsid w:val="00591E35"/>
    <w:rsid w:val="00592C74"/>
    <w:rsid w:val="005936B9"/>
    <w:rsid w:val="005937D6"/>
    <w:rsid w:val="00593D19"/>
    <w:rsid w:val="00593DE6"/>
    <w:rsid w:val="0059423A"/>
    <w:rsid w:val="00595125"/>
    <w:rsid w:val="0059596A"/>
    <w:rsid w:val="00595FDA"/>
    <w:rsid w:val="005963CE"/>
    <w:rsid w:val="00596543"/>
    <w:rsid w:val="00597479"/>
    <w:rsid w:val="005974DC"/>
    <w:rsid w:val="00597FAC"/>
    <w:rsid w:val="005A03AC"/>
    <w:rsid w:val="005A0E07"/>
    <w:rsid w:val="005A2161"/>
    <w:rsid w:val="005A218D"/>
    <w:rsid w:val="005A2399"/>
    <w:rsid w:val="005A250D"/>
    <w:rsid w:val="005A2604"/>
    <w:rsid w:val="005A32A8"/>
    <w:rsid w:val="005A3881"/>
    <w:rsid w:val="005A3A97"/>
    <w:rsid w:val="005A400F"/>
    <w:rsid w:val="005A43BB"/>
    <w:rsid w:val="005A459C"/>
    <w:rsid w:val="005A5160"/>
    <w:rsid w:val="005A52D4"/>
    <w:rsid w:val="005A56D3"/>
    <w:rsid w:val="005A5749"/>
    <w:rsid w:val="005A5AC4"/>
    <w:rsid w:val="005A6243"/>
    <w:rsid w:val="005A686B"/>
    <w:rsid w:val="005A6CAB"/>
    <w:rsid w:val="005A6E8E"/>
    <w:rsid w:val="005A75EF"/>
    <w:rsid w:val="005A7747"/>
    <w:rsid w:val="005B07C9"/>
    <w:rsid w:val="005B0A85"/>
    <w:rsid w:val="005B10CE"/>
    <w:rsid w:val="005B1161"/>
    <w:rsid w:val="005B137B"/>
    <w:rsid w:val="005B1B8A"/>
    <w:rsid w:val="005B2F10"/>
    <w:rsid w:val="005B2F20"/>
    <w:rsid w:val="005B334A"/>
    <w:rsid w:val="005B343D"/>
    <w:rsid w:val="005B3651"/>
    <w:rsid w:val="005B3A82"/>
    <w:rsid w:val="005B43E2"/>
    <w:rsid w:val="005B4F3B"/>
    <w:rsid w:val="005B55EE"/>
    <w:rsid w:val="005B56AB"/>
    <w:rsid w:val="005B6423"/>
    <w:rsid w:val="005B68FD"/>
    <w:rsid w:val="005B6CD6"/>
    <w:rsid w:val="005B6E0B"/>
    <w:rsid w:val="005B7CDD"/>
    <w:rsid w:val="005C026D"/>
    <w:rsid w:val="005C0316"/>
    <w:rsid w:val="005C0402"/>
    <w:rsid w:val="005C0F77"/>
    <w:rsid w:val="005C0FD4"/>
    <w:rsid w:val="005C1664"/>
    <w:rsid w:val="005C1E2E"/>
    <w:rsid w:val="005C21A1"/>
    <w:rsid w:val="005C21FD"/>
    <w:rsid w:val="005C2411"/>
    <w:rsid w:val="005C2867"/>
    <w:rsid w:val="005C2C19"/>
    <w:rsid w:val="005C2E4F"/>
    <w:rsid w:val="005C4800"/>
    <w:rsid w:val="005C4D66"/>
    <w:rsid w:val="005C4E03"/>
    <w:rsid w:val="005C4F05"/>
    <w:rsid w:val="005C56C4"/>
    <w:rsid w:val="005C6602"/>
    <w:rsid w:val="005C667B"/>
    <w:rsid w:val="005C6ED9"/>
    <w:rsid w:val="005C6EE4"/>
    <w:rsid w:val="005C774B"/>
    <w:rsid w:val="005C7C32"/>
    <w:rsid w:val="005D0B33"/>
    <w:rsid w:val="005D0EC3"/>
    <w:rsid w:val="005D0F78"/>
    <w:rsid w:val="005D15D6"/>
    <w:rsid w:val="005D17CC"/>
    <w:rsid w:val="005D18C7"/>
    <w:rsid w:val="005D20C1"/>
    <w:rsid w:val="005D21DD"/>
    <w:rsid w:val="005D224C"/>
    <w:rsid w:val="005D2745"/>
    <w:rsid w:val="005D2977"/>
    <w:rsid w:val="005D2BAD"/>
    <w:rsid w:val="005D373F"/>
    <w:rsid w:val="005D3CF5"/>
    <w:rsid w:val="005D3FD9"/>
    <w:rsid w:val="005D5292"/>
    <w:rsid w:val="005D56F8"/>
    <w:rsid w:val="005D575E"/>
    <w:rsid w:val="005D5C25"/>
    <w:rsid w:val="005D5EF3"/>
    <w:rsid w:val="005D609A"/>
    <w:rsid w:val="005D6C8C"/>
    <w:rsid w:val="005D7BD3"/>
    <w:rsid w:val="005E0141"/>
    <w:rsid w:val="005E0875"/>
    <w:rsid w:val="005E0A44"/>
    <w:rsid w:val="005E0B75"/>
    <w:rsid w:val="005E0D45"/>
    <w:rsid w:val="005E18B2"/>
    <w:rsid w:val="005E1DEC"/>
    <w:rsid w:val="005E260D"/>
    <w:rsid w:val="005E2987"/>
    <w:rsid w:val="005E2D78"/>
    <w:rsid w:val="005E2EE0"/>
    <w:rsid w:val="005E32E2"/>
    <w:rsid w:val="005E4180"/>
    <w:rsid w:val="005E447B"/>
    <w:rsid w:val="005E4A30"/>
    <w:rsid w:val="005E4B0F"/>
    <w:rsid w:val="005E4EEA"/>
    <w:rsid w:val="005E4FFB"/>
    <w:rsid w:val="005E5193"/>
    <w:rsid w:val="005E563F"/>
    <w:rsid w:val="005E5AC9"/>
    <w:rsid w:val="005E5BAC"/>
    <w:rsid w:val="005E644F"/>
    <w:rsid w:val="005E68A2"/>
    <w:rsid w:val="005E6F04"/>
    <w:rsid w:val="005E6F50"/>
    <w:rsid w:val="005E6F93"/>
    <w:rsid w:val="005E7126"/>
    <w:rsid w:val="005E73E7"/>
    <w:rsid w:val="005E7BB6"/>
    <w:rsid w:val="005F027F"/>
    <w:rsid w:val="005F03EB"/>
    <w:rsid w:val="005F058E"/>
    <w:rsid w:val="005F076F"/>
    <w:rsid w:val="005F09C2"/>
    <w:rsid w:val="005F09DF"/>
    <w:rsid w:val="005F1050"/>
    <w:rsid w:val="005F1197"/>
    <w:rsid w:val="005F167B"/>
    <w:rsid w:val="005F1713"/>
    <w:rsid w:val="005F179D"/>
    <w:rsid w:val="005F1D86"/>
    <w:rsid w:val="005F20FB"/>
    <w:rsid w:val="005F2678"/>
    <w:rsid w:val="005F289D"/>
    <w:rsid w:val="005F2D0D"/>
    <w:rsid w:val="005F3012"/>
    <w:rsid w:val="005F34C7"/>
    <w:rsid w:val="005F3C2A"/>
    <w:rsid w:val="005F4753"/>
    <w:rsid w:val="005F4BE3"/>
    <w:rsid w:val="005F4EC3"/>
    <w:rsid w:val="005F51B2"/>
    <w:rsid w:val="005F55D3"/>
    <w:rsid w:val="005F5670"/>
    <w:rsid w:val="005F64E7"/>
    <w:rsid w:val="005F6CAC"/>
    <w:rsid w:val="005F6D75"/>
    <w:rsid w:val="005F6D77"/>
    <w:rsid w:val="005F73FD"/>
    <w:rsid w:val="005F747E"/>
    <w:rsid w:val="005F7A9E"/>
    <w:rsid w:val="005F7D95"/>
    <w:rsid w:val="005F7ECA"/>
    <w:rsid w:val="0060019C"/>
    <w:rsid w:val="0060027C"/>
    <w:rsid w:val="0060064A"/>
    <w:rsid w:val="00600AD1"/>
    <w:rsid w:val="00600C87"/>
    <w:rsid w:val="00601565"/>
    <w:rsid w:val="00601772"/>
    <w:rsid w:val="0060179F"/>
    <w:rsid w:val="00601810"/>
    <w:rsid w:val="00601AE7"/>
    <w:rsid w:val="00601B0C"/>
    <w:rsid w:val="00601B30"/>
    <w:rsid w:val="00601D8C"/>
    <w:rsid w:val="00602183"/>
    <w:rsid w:val="006023F7"/>
    <w:rsid w:val="00602FAD"/>
    <w:rsid w:val="00603218"/>
    <w:rsid w:val="00603376"/>
    <w:rsid w:val="0060355F"/>
    <w:rsid w:val="00603995"/>
    <w:rsid w:val="00603EF0"/>
    <w:rsid w:val="0060404F"/>
    <w:rsid w:val="0060466A"/>
    <w:rsid w:val="006048CB"/>
    <w:rsid w:val="0060498F"/>
    <w:rsid w:val="00604C35"/>
    <w:rsid w:val="00604DA6"/>
    <w:rsid w:val="00604E97"/>
    <w:rsid w:val="00605410"/>
    <w:rsid w:val="006056F4"/>
    <w:rsid w:val="0060570D"/>
    <w:rsid w:val="00605945"/>
    <w:rsid w:val="00605E2B"/>
    <w:rsid w:val="00606195"/>
    <w:rsid w:val="00606219"/>
    <w:rsid w:val="0060643C"/>
    <w:rsid w:val="00606CBF"/>
    <w:rsid w:val="00607771"/>
    <w:rsid w:val="0060782E"/>
    <w:rsid w:val="0060783C"/>
    <w:rsid w:val="00607D5B"/>
    <w:rsid w:val="00607EDF"/>
    <w:rsid w:val="00610080"/>
    <w:rsid w:val="006106BE"/>
    <w:rsid w:val="00610B32"/>
    <w:rsid w:val="00610C97"/>
    <w:rsid w:val="00611361"/>
    <w:rsid w:val="0061141A"/>
    <w:rsid w:val="00611E17"/>
    <w:rsid w:val="00612102"/>
    <w:rsid w:val="006122BD"/>
    <w:rsid w:val="006127AD"/>
    <w:rsid w:val="00612A0F"/>
    <w:rsid w:val="00612BD7"/>
    <w:rsid w:val="00612D26"/>
    <w:rsid w:val="00613000"/>
    <w:rsid w:val="0061309B"/>
    <w:rsid w:val="00613116"/>
    <w:rsid w:val="00613174"/>
    <w:rsid w:val="00613711"/>
    <w:rsid w:val="006139DB"/>
    <w:rsid w:val="00613B4B"/>
    <w:rsid w:val="00613C71"/>
    <w:rsid w:val="00613E26"/>
    <w:rsid w:val="00613FC7"/>
    <w:rsid w:val="00614114"/>
    <w:rsid w:val="006141F4"/>
    <w:rsid w:val="00615670"/>
    <w:rsid w:val="00615741"/>
    <w:rsid w:val="00615A7D"/>
    <w:rsid w:val="00616032"/>
    <w:rsid w:val="006160C4"/>
    <w:rsid w:val="0061614E"/>
    <w:rsid w:val="006162F0"/>
    <w:rsid w:val="006169B1"/>
    <w:rsid w:val="00617820"/>
    <w:rsid w:val="00620713"/>
    <w:rsid w:val="006215AE"/>
    <w:rsid w:val="006217AB"/>
    <w:rsid w:val="00621C20"/>
    <w:rsid w:val="00621CA9"/>
    <w:rsid w:val="0062271E"/>
    <w:rsid w:val="00622F2D"/>
    <w:rsid w:val="006238BE"/>
    <w:rsid w:val="00623DFA"/>
    <w:rsid w:val="00623F08"/>
    <w:rsid w:val="006242E6"/>
    <w:rsid w:val="0062434C"/>
    <w:rsid w:val="0062473D"/>
    <w:rsid w:val="00624FCD"/>
    <w:rsid w:val="0062508F"/>
    <w:rsid w:val="006252A1"/>
    <w:rsid w:val="0062577D"/>
    <w:rsid w:val="00625B3E"/>
    <w:rsid w:val="00626042"/>
    <w:rsid w:val="0062605E"/>
    <w:rsid w:val="006264DE"/>
    <w:rsid w:val="00626594"/>
    <w:rsid w:val="0062673B"/>
    <w:rsid w:val="0062748D"/>
    <w:rsid w:val="00627932"/>
    <w:rsid w:val="00627B4A"/>
    <w:rsid w:val="0063027D"/>
    <w:rsid w:val="0063065D"/>
    <w:rsid w:val="00630FC5"/>
    <w:rsid w:val="006313D8"/>
    <w:rsid w:val="0063157D"/>
    <w:rsid w:val="0063180C"/>
    <w:rsid w:val="0063184B"/>
    <w:rsid w:val="00631DBA"/>
    <w:rsid w:val="006322AE"/>
    <w:rsid w:val="0063296B"/>
    <w:rsid w:val="006334E8"/>
    <w:rsid w:val="00633713"/>
    <w:rsid w:val="00633B0A"/>
    <w:rsid w:val="00633EBB"/>
    <w:rsid w:val="006341B7"/>
    <w:rsid w:val="006343C0"/>
    <w:rsid w:val="00634A29"/>
    <w:rsid w:val="00635146"/>
    <w:rsid w:val="00635790"/>
    <w:rsid w:val="00635D57"/>
    <w:rsid w:val="00635F4D"/>
    <w:rsid w:val="0063612A"/>
    <w:rsid w:val="006367A0"/>
    <w:rsid w:val="006368CC"/>
    <w:rsid w:val="00636D4D"/>
    <w:rsid w:val="00636F02"/>
    <w:rsid w:val="00636FE2"/>
    <w:rsid w:val="00640763"/>
    <w:rsid w:val="00640B03"/>
    <w:rsid w:val="00640E3C"/>
    <w:rsid w:val="00641F50"/>
    <w:rsid w:val="006422ED"/>
    <w:rsid w:val="00642330"/>
    <w:rsid w:val="006424FA"/>
    <w:rsid w:val="00642C96"/>
    <w:rsid w:val="00642F04"/>
    <w:rsid w:val="00642FFD"/>
    <w:rsid w:val="00643042"/>
    <w:rsid w:val="00643A20"/>
    <w:rsid w:val="00643AF7"/>
    <w:rsid w:val="00644366"/>
    <w:rsid w:val="0064447C"/>
    <w:rsid w:val="00644F95"/>
    <w:rsid w:val="0064501A"/>
    <w:rsid w:val="00645DCE"/>
    <w:rsid w:val="0064654D"/>
    <w:rsid w:val="00646733"/>
    <w:rsid w:val="00646B6D"/>
    <w:rsid w:val="00646B7B"/>
    <w:rsid w:val="00647517"/>
    <w:rsid w:val="00647628"/>
    <w:rsid w:val="00650637"/>
    <w:rsid w:val="00650A64"/>
    <w:rsid w:val="00650FBC"/>
    <w:rsid w:val="006512DA"/>
    <w:rsid w:val="0065131A"/>
    <w:rsid w:val="00652146"/>
    <w:rsid w:val="00652644"/>
    <w:rsid w:val="00652A22"/>
    <w:rsid w:val="00652C91"/>
    <w:rsid w:val="006539C5"/>
    <w:rsid w:val="0065468E"/>
    <w:rsid w:val="00654737"/>
    <w:rsid w:val="00654A17"/>
    <w:rsid w:val="00654A58"/>
    <w:rsid w:val="00655F1B"/>
    <w:rsid w:val="00655FE5"/>
    <w:rsid w:val="006569AF"/>
    <w:rsid w:val="00656BC8"/>
    <w:rsid w:val="00656D6D"/>
    <w:rsid w:val="00657165"/>
    <w:rsid w:val="006573C1"/>
    <w:rsid w:val="00657ADE"/>
    <w:rsid w:val="00657D26"/>
    <w:rsid w:val="00661771"/>
    <w:rsid w:val="00662629"/>
    <w:rsid w:val="00662E09"/>
    <w:rsid w:val="00662F41"/>
    <w:rsid w:val="00663125"/>
    <w:rsid w:val="006635EE"/>
    <w:rsid w:val="00663997"/>
    <w:rsid w:val="00663ABD"/>
    <w:rsid w:val="006648D2"/>
    <w:rsid w:val="00664B72"/>
    <w:rsid w:val="00664C1D"/>
    <w:rsid w:val="00664F4A"/>
    <w:rsid w:val="00665634"/>
    <w:rsid w:val="0066594E"/>
    <w:rsid w:val="00665991"/>
    <w:rsid w:val="00665AAB"/>
    <w:rsid w:val="00665B21"/>
    <w:rsid w:val="006663B8"/>
    <w:rsid w:val="00666522"/>
    <w:rsid w:val="00666651"/>
    <w:rsid w:val="00666A09"/>
    <w:rsid w:val="00666FD9"/>
    <w:rsid w:val="00667998"/>
    <w:rsid w:val="00667BCF"/>
    <w:rsid w:val="00667E60"/>
    <w:rsid w:val="00670512"/>
    <w:rsid w:val="006712C4"/>
    <w:rsid w:val="00671695"/>
    <w:rsid w:val="00671EC2"/>
    <w:rsid w:val="00671F62"/>
    <w:rsid w:val="006722C8"/>
    <w:rsid w:val="006722CC"/>
    <w:rsid w:val="006723FD"/>
    <w:rsid w:val="00672D13"/>
    <w:rsid w:val="0067382E"/>
    <w:rsid w:val="006742F8"/>
    <w:rsid w:val="006745D3"/>
    <w:rsid w:val="00674A27"/>
    <w:rsid w:val="00675120"/>
    <w:rsid w:val="00675644"/>
    <w:rsid w:val="0067585B"/>
    <w:rsid w:val="006759D4"/>
    <w:rsid w:val="0067610A"/>
    <w:rsid w:val="0067633E"/>
    <w:rsid w:val="00676488"/>
    <w:rsid w:val="006768A5"/>
    <w:rsid w:val="00676E2F"/>
    <w:rsid w:val="00676FFD"/>
    <w:rsid w:val="006774F7"/>
    <w:rsid w:val="00677961"/>
    <w:rsid w:val="0067798F"/>
    <w:rsid w:val="00677C9B"/>
    <w:rsid w:val="00677F15"/>
    <w:rsid w:val="00680288"/>
    <w:rsid w:val="0068041A"/>
    <w:rsid w:val="00680503"/>
    <w:rsid w:val="006805FD"/>
    <w:rsid w:val="006806A6"/>
    <w:rsid w:val="006809CA"/>
    <w:rsid w:val="00681087"/>
    <w:rsid w:val="0068176C"/>
    <w:rsid w:val="00681ABA"/>
    <w:rsid w:val="006822B6"/>
    <w:rsid w:val="00682419"/>
    <w:rsid w:val="006824A1"/>
    <w:rsid w:val="006826BB"/>
    <w:rsid w:val="00682B94"/>
    <w:rsid w:val="00682FB2"/>
    <w:rsid w:val="00683031"/>
    <w:rsid w:val="006831EB"/>
    <w:rsid w:val="00683ACF"/>
    <w:rsid w:val="00683F89"/>
    <w:rsid w:val="0068471D"/>
    <w:rsid w:val="006850EB"/>
    <w:rsid w:val="00685217"/>
    <w:rsid w:val="00685310"/>
    <w:rsid w:val="006857B7"/>
    <w:rsid w:val="0068597F"/>
    <w:rsid w:val="00685AA6"/>
    <w:rsid w:val="00686297"/>
    <w:rsid w:val="006862F2"/>
    <w:rsid w:val="00686346"/>
    <w:rsid w:val="00686542"/>
    <w:rsid w:val="00686F4C"/>
    <w:rsid w:val="00690C82"/>
    <w:rsid w:val="0069116A"/>
    <w:rsid w:val="00691229"/>
    <w:rsid w:val="006914EF"/>
    <w:rsid w:val="00691761"/>
    <w:rsid w:val="006919D2"/>
    <w:rsid w:val="0069249A"/>
    <w:rsid w:val="00692DD2"/>
    <w:rsid w:val="006946EF"/>
    <w:rsid w:val="006948CC"/>
    <w:rsid w:val="006950ED"/>
    <w:rsid w:val="00695404"/>
    <w:rsid w:val="00695F30"/>
    <w:rsid w:val="00696249"/>
    <w:rsid w:val="006965EF"/>
    <w:rsid w:val="00697038"/>
    <w:rsid w:val="006971A0"/>
    <w:rsid w:val="006973EB"/>
    <w:rsid w:val="006977DD"/>
    <w:rsid w:val="006978AB"/>
    <w:rsid w:val="00697E7E"/>
    <w:rsid w:val="006A0375"/>
    <w:rsid w:val="006A06D3"/>
    <w:rsid w:val="006A1A2F"/>
    <w:rsid w:val="006A1EDC"/>
    <w:rsid w:val="006A2619"/>
    <w:rsid w:val="006A2E1C"/>
    <w:rsid w:val="006A2F2A"/>
    <w:rsid w:val="006A2F2D"/>
    <w:rsid w:val="006A2FE7"/>
    <w:rsid w:val="006A30B7"/>
    <w:rsid w:val="006A331F"/>
    <w:rsid w:val="006A3802"/>
    <w:rsid w:val="006A3BF9"/>
    <w:rsid w:val="006A448A"/>
    <w:rsid w:val="006A4594"/>
    <w:rsid w:val="006A4DE2"/>
    <w:rsid w:val="006A4E44"/>
    <w:rsid w:val="006A590C"/>
    <w:rsid w:val="006A65D5"/>
    <w:rsid w:val="006A66E9"/>
    <w:rsid w:val="006A7178"/>
    <w:rsid w:val="006A7461"/>
    <w:rsid w:val="006A79EB"/>
    <w:rsid w:val="006B13BC"/>
    <w:rsid w:val="006B15FA"/>
    <w:rsid w:val="006B1B24"/>
    <w:rsid w:val="006B1B55"/>
    <w:rsid w:val="006B1D80"/>
    <w:rsid w:val="006B1DC9"/>
    <w:rsid w:val="006B2677"/>
    <w:rsid w:val="006B31C7"/>
    <w:rsid w:val="006B38D7"/>
    <w:rsid w:val="006B3B36"/>
    <w:rsid w:val="006B45AA"/>
    <w:rsid w:val="006B498A"/>
    <w:rsid w:val="006B5DF6"/>
    <w:rsid w:val="006B5E1C"/>
    <w:rsid w:val="006B62F1"/>
    <w:rsid w:val="006B6337"/>
    <w:rsid w:val="006B6606"/>
    <w:rsid w:val="006B66D4"/>
    <w:rsid w:val="006B6744"/>
    <w:rsid w:val="006B677D"/>
    <w:rsid w:val="006B6B40"/>
    <w:rsid w:val="006B6C92"/>
    <w:rsid w:val="006B70F8"/>
    <w:rsid w:val="006B7133"/>
    <w:rsid w:val="006B74C8"/>
    <w:rsid w:val="006B76BC"/>
    <w:rsid w:val="006B7825"/>
    <w:rsid w:val="006B7831"/>
    <w:rsid w:val="006B7A07"/>
    <w:rsid w:val="006B7C70"/>
    <w:rsid w:val="006C015D"/>
    <w:rsid w:val="006C0243"/>
    <w:rsid w:val="006C0507"/>
    <w:rsid w:val="006C09B0"/>
    <w:rsid w:val="006C0AC7"/>
    <w:rsid w:val="006C0ED5"/>
    <w:rsid w:val="006C1147"/>
    <w:rsid w:val="006C1B4C"/>
    <w:rsid w:val="006C225D"/>
    <w:rsid w:val="006C242A"/>
    <w:rsid w:val="006C28ED"/>
    <w:rsid w:val="006C2900"/>
    <w:rsid w:val="006C2AB6"/>
    <w:rsid w:val="006C30C0"/>
    <w:rsid w:val="006C3C33"/>
    <w:rsid w:val="006C3DD7"/>
    <w:rsid w:val="006C4000"/>
    <w:rsid w:val="006C4114"/>
    <w:rsid w:val="006C4341"/>
    <w:rsid w:val="006C4AC1"/>
    <w:rsid w:val="006C4E59"/>
    <w:rsid w:val="006C530E"/>
    <w:rsid w:val="006C56B6"/>
    <w:rsid w:val="006C5F5F"/>
    <w:rsid w:val="006C7173"/>
    <w:rsid w:val="006C7310"/>
    <w:rsid w:val="006C7D21"/>
    <w:rsid w:val="006C7DE9"/>
    <w:rsid w:val="006C7E21"/>
    <w:rsid w:val="006D003A"/>
    <w:rsid w:val="006D04E9"/>
    <w:rsid w:val="006D08C6"/>
    <w:rsid w:val="006D0D91"/>
    <w:rsid w:val="006D11B6"/>
    <w:rsid w:val="006D124E"/>
    <w:rsid w:val="006D1919"/>
    <w:rsid w:val="006D24EB"/>
    <w:rsid w:val="006D259A"/>
    <w:rsid w:val="006D26D1"/>
    <w:rsid w:val="006D2A40"/>
    <w:rsid w:val="006D33E6"/>
    <w:rsid w:val="006D35A9"/>
    <w:rsid w:val="006D3700"/>
    <w:rsid w:val="006D3FFF"/>
    <w:rsid w:val="006D4565"/>
    <w:rsid w:val="006D478E"/>
    <w:rsid w:val="006D48BF"/>
    <w:rsid w:val="006D4909"/>
    <w:rsid w:val="006D4F57"/>
    <w:rsid w:val="006D5105"/>
    <w:rsid w:val="006D5161"/>
    <w:rsid w:val="006D52BD"/>
    <w:rsid w:val="006D548F"/>
    <w:rsid w:val="006D5A24"/>
    <w:rsid w:val="006D67F8"/>
    <w:rsid w:val="006D6EDD"/>
    <w:rsid w:val="006D6F35"/>
    <w:rsid w:val="006D73E4"/>
    <w:rsid w:val="006D7CE1"/>
    <w:rsid w:val="006E0256"/>
    <w:rsid w:val="006E0A6C"/>
    <w:rsid w:val="006E0C5A"/>
    <w:rsid w:val="006E1077"/>
    <w:rsid w:val="006E1529"/>
    <w:rsid w:val="006E20D5"/>
    <w:rsid w:val="006E244F"/>
    <w:rsid w:val="006E2A02"/>
    <w:rsid w:val="006E2EB0"/>
    <w:rsid w:val="006E351F"/>
    <w:rsid w:val="006E3E1B"/>
    <w:rsid w:val="006E49F8"/>
    <w:rsid w:val="006E4B4A"/>
    <w:rsid w:val="006E516A"/>
    <w:rsid w:val="006E5F4D"/>
    <w:rsid w:val="006E65C7"/>
    <w:rsid w:val="006E6DCC"/>
    <w:rsid w:val="006E75CC"/>
    <w:rsid w:val="006E7A8C"/>
    <w:rsid w:val="006E7A8D"/>
    <w:rsid w:val="006E7E4C"/>
    <w:rsid w:val="006F0387"/>
    <w:rsid w:val="006F07D8"/>
    <w:rsid w:val="006F09EC"/>
    <w:rsid w:val="006F0AE0"/>
    <w:rsid w:val="006F0CD5"/>
    <w:rsid w:val="006F170B"/>
    <w:rsid w:val="006F2380"/>
    <w:rsid w:val="006F24E6"/>
    <w:rsid w:val="006F25CB"/>
    <w:rsid w:val="006F2B2E"/>
    <w:rsid w:val="006F2FEF"/>
    <w:rsid w:val="006F3784"/>
    <w:rsid w:val="006F4056"/>
    <w:rsid w:val="006F4329"/>
    <w:rsid w:val="006F4893"/>
    <w:rsid w:val="006F4CCF"/>
    <w:rsid w:val="006F5BE5"/>
    <w:rsid w:val="006F5F89"/>
    <w:rsid w:val="006F65EF"/>
    <w:rsid w:val="006F6DF7"/>
    <w:rsid w:val="006F702F"/>
    <w:rsid w:val="006F7190"/>
    <w:rsid w:val="006F7631"/>
    <w:rsid w:val="006F782C"/>
    <w:rsid w:val="006F7B53"/>
    <w:rsid w:val="006F7C20"/>
    <w:rsid w:val="0070009C"/>
    <w:rsid w:val="00700174"/>
    <w:rsid w:val="00700885"/>
    <w:rsid w:val="0070088E"/>
    <w:rsid w:val="007015DA"/>
    <w:rsid w:val="00701630"/>
    <w:rsid w:val="00701B9F"/>
    <w:rsid w:val="00701CC8"/>
    <w:rsid w:val="00701F53"/>
    <w:rsid w:val="00701FA8"/>
    <w:rsid w:val="00702053"/>
    <w:rsid w:val="007020F7"/>
    <w:rsid w:val="007020FE"/>
    <w:rsid w:val="007025AA"/>
    <w:rsid w:val="007028D7"/>
    <w:rsid w:val="00702981"/>
    <w:rsid w:val="00702B76"/>
    <w:rsid w:val="00702C37"/>
    <w:rsid w:val="007031D9"/>
    <w:rsid w:val="007035D8"/>
    <w:rsid w:val="007037E3"/>
    <w:rsid w:val="00703F04"/>
    <w:rsid w:val="00703FD7"/>
    <w:rsid w:val="0070407C"/>
    <w:rsid w:val="00704658"/>
    <w:rsid w:val="00704A8E"/>
    <w:rsid w:val="00704F62"/>
    <w:rsid w:val="00705864"/>
    <w:rsid w:val="00705883"/>
    <w:rsid w:val="00705A29"/>
    <w:rsid w:val="00705F1C"/>
    <w:rsid w:val="00706ED9"/>
    <w:rsid w:val="00707330"/>
    <w:rsid w:val="0070758E"/>
    <w:rsid w:val="007075EC"/>
    <w:rsid w:val="00707EA2"/>
    <w:rsid w:val="00710213"/>
    <w:rsid w:val="0071032C"/>
    <w:rsid w:val="0071099A"/>
    <w:rsid w:val="007112FC"/>
    <w:rsid w:val="00711BCA"/>
    <w:rsid w:val="00711F9D"/>
    <w:rsid w:val="007122D4"/>
    <w:rsid w:val="00712B65"/>
    <w:rsid w:val="00712BF1"/>
    <w:rsid w:val="00713286"/>
    <w:rsid w:val="007132E0"/>
    <w:rsid w:val="00713BE9"/>
    <w:rsid w:val="00714344"/>
    <w:rsid w:val="00715099"/>
    <w:rsid w:val="00715850"/>
    <w:rsid w:val="007159B1"/>
    <w:rsid w:val="00715E61"/>
    <w:rsid w:val="00715FE4"/>
    <w:rsid w:val="007162DB"/>
    <w:rsid w:val="00716411"/>
    <w:rsid w:val="007164BC"/>
    <w:rsid w:val="0071658F"/>
    <w:rsid w:val="00716624"/>
    <w:rsid w:val="00716991"/>
    <w:rsid w:val="00716E52"/>
    <w:rsid w:val="00717DC5"/>
    <w:rsid w:val="00717EC1"/>
    <w:rsid w:val="00720B42"/>
    <w:rsid w:val="00720E37"/>
    <w:rsid w:val="0072116C"/>
    <w:rsid w:val="00721365"/>
    <w:rsid w:val="007224C5"/>
    <w:rsid w:val="007224F5"/>
    <w:rsid w:val="00722897"/>
    <w:rsid w:val="007231F8"/>
    <w:rsid w:val="00723644"/>
    <w:rsid w:val="007239A9"/>
    <w:rsid w:val="00723C91"/>
    <w:rsid w:val="007245A2"/>
    <w:rsid w:val="00724AE7"/>
    <w:rsid w:val="00724ED1"/>
    <w:rsid w:val="00724F18"/>
    <w:rsid w:val="00725058"/>
    <w:rsid w:val="007255D1"/>
    <w:rsid w:val="00725AAB"/>
    <w:rsid w:val="00725C0D"/>
    <w:rsid w:val="00726A17"/>
    <w:rsid w:val="0072720E"/>
    <w:rsid w:val="0072733B"/>
    <w:rsid w:val="007276A4"/>
    <w:rsid w:val="00727C10"/>
    <w:rsid w:val="00731101"/>
    <w:rsid w:val="0073121D"/>
    <w:rsid w:val="00731725"/>
    <w:rsid w:val="007318FE"/>
    <w:rsid w:val="00731A0D"/>
    <w:rsid w:val="00731C77"/>
    <w:rsid w:val="00731EE1"/>
    <w:rsid w:val="00731FDF"/>
    <w:rsid w:val="007322F5"/>
    <w:rsid w:val="007324ED"/>
    <w:rsid w:val="0073299B"/>
    <w:rsid w:val="00732BFD"/>
    <w:rsid w:val="007330A8"/>
    <w:rsid w:val="0073330C"/>
    <w:rsid w:val="0073363F"/>
    <w:rsid w:val="007337D8"/>
    <w:rsid w:val="00733A0C"/>
    <w:rsid w:val="00733F64"/>
    <w:rsid w:val="0073424E"/>
    <w:rsid w:val="0073469D"/>
    <w:rsid w:val="00734D10"/>
    <w:rsid w:val="00734F31"/>
    <w:rsid w:val="007352A6"/>
    <w:rsid w:val="0073545A"/>
    <w:rsid w:val="00735B9B"/>
    <w:rsid w:val="00735EE1"/>
    <w:rsid w:val="00735F35"/>
    <w:rsid w:val="00736245"/>
    <w:rsid w:val="00736675"/>
    <w:rsid w:val="007369AB"/>
    <w:rsid w:val="007371E0"/>
    <w:rsid w:val="00737297"/>
    <w:rsid w:val="0073731F"/>
    <w:rsid w:val="00737550"/>
    <w:rsid w:val="00737B70"/>
    <w:rsid w:val="00740DF4"/>
    <w:rsid w:val="0074168D"/>
    <w:rsid w:val="007417F1"/>
    <w:rsid w:val="00742414"/>
    <w:rsid w:val="007424C5"/>
    <w:rsid w:val="007424DD"/>
    <w:rsid w:val="00742D9C"/>
    <w:rsid w:val="00743297"/>
    <w:rsid w:val="007448D2"/>
    <w:rsid w:val="00744A4B"/>
    <w:rsid w:val="00745133"/>
    <w:rsid w:val="00745333"/>
    <w:rsid w:val="0074549A"/>
    <w:rsid w:val="00745C54"/>
    <w:rsid w:val="00745E0A"/>
    <w:rsid w:val="00746287"/>
    <w:rsid w:val="0074635E"/>
    <w:rsid w:val="007468AE"/>
    <w:rsid w:val="00746BD9"/>
    <w:rsid w:val="00750B19"/>
    <w:rsid w:val="007511D7"/>
    <w:rsid w:val="0075134D"/>
    <w:rsid w:val="007515BD"/>
    <w:rsid w:val="007518E5"/>
    <w:rsid w:val="00751944"/>
    <w:rsid w:val="00751DB7"/>
    <w:rsid w:val="00751DE3"/>
    <w:rsid w:val="007529D5"/>
    <w:rsid w:val="00752F7A"/>
    <w:rsid w:val="00753449"/>
    <w:rsid w:val="0075346D"/>
    <w:rsid w:val="007537C5"/>
    <w:rsid w:val="007541B2"/>
    <w:rsid w:val="00754CCC"/>
    <w:rsid w:val="00754E57"/>
    <w:rsid w:val="00755463"/>
    <w:rsid w:val="00755678"/>
    <w:rsid w:val="00755A0D"/>
    <w:rsid w:val="00755AEC"/>
    <w:rsid w:val="0075618B"/>
    <w:rsid w:val="007564FB"/>
    <w:rsid w:val="00757EE7"/>
    <w:rsid w:val="0076012A"/>
    <w:rsid w:val="007607E8"/>
    <w:rsid w:val="00760A9F"/>
    <w:rsid w:val="00761059"/>
    <w:rsid w:val="007610F1"/>
    <w:rsid w:val="0076166F"/>
    <w:rsid w:val="00761679"/>
    <w:rsid w:val="00761F04"/>
    <w:rsid w:val="00762125"/>
    <w:rsid w:val="0076221A"/>
    <w:rsid w:val="007623AC"/>
    <w:rsid w:val="00762446"/>
    <w:rsid w:val="0076366E"/>
    <w:rsid w:val="00763FF8"/>
    <w:rsid w:val="00764617"/>
    <w:rsid w:val="00764659"/>
    <w:rsid w:val="00765A74"/>
    <w:rsid w:val="007666F7"/>
    <w:rsid w:val="00766A0D"/>
    <w:rsid w:val="00766C9D"/>
    <w:rsid w:val="00766D7C"/>
    <w:rsid w:val="00766ECF"/>
    <w:rsid w:val="00767309"/>
    <w:rsid w:val="00770033"/>
    <w:rsid w:val="0077029B"/>
    <w:rsid w:val="00770595"/>
    <w:rsid w:val="00771052"/>
    <w:rsid w:val="007718EC"/>
    <w:rsid w:val="00771941"/>
    <w:rsid w:val="00772035"/>
    <w:rsid w:val="007723B9"/>
    <w:rsid w:val="00772422"/>
    <w:rsid w:val="00773606"/>
    <w:rsid w:val="00774019"/>
    <w:rsid w:val="00774537"/>
    <w:rsid w:val="00774618"/>
    <w:rsid w:val="00774868"/>
    <w:rsid w:val="00775CE5"/>
    <w:rsid w:val="00777519"/>
    <w:rsid w:val="00777808"/>
    <w:rsid w:val="007778CA"/>
    <w:rsid w:val="00777CF5"/>
    <w:rsid w:val="007800DE"/>
    <w:rsid w:val="007804B7"/>
    <w:rsid w:val="00780549"/>
    <w:rsid w:val="007809B0"/>
    <w:rsid w:val="00780BC3"/>
    <w:rsid w:val="00780EF5"/>
    <w:rsid w:val="007816DA"/>
    <w:rsid w:val="00781A60"/>
    <w:rsid w:val="00781B88"/>
    <w:rsid w:val="00781BB5"/>
    <w:rsid w:val="00782636"/>
    <w:rsid w:val="00782659"/>
    <w:rsid w:val="0078288D"/>
    <w:rsid w:val="00782ACA"/>
    <w:rsid w:val="007833D0"/>
    <w:rsid w:val="00783CD2"/>
    <w:rsid w:val="007846CF"/>
    <w:rsid w:val="00784A18"/>
    <w:rsid w:val="00784AEF"/>
    <w:rsid w:val="00784F15"/>
    <w:rsid w:val="00785B83"/>
    <w:rsid w:val="00785ECB"/>
    <w:rsid w:val="00785F50"/>
    <w:rsid w:val="00785FFE"/>
    <w:rsid w:val="007860A6"/>
    <w:rsid w:val="00786328"/>
    <w:rsid w:val="00786341"/>
    <w:rsid w:val="00786A7E"/>
    <w:rsid w:val="00786ABD"/>
    <w:rsid w:val="0078706E"/>
    <w:rsid w:val="00787896"/>
    <w:rsid w:val="00790161"/>
    <w:rsid w:val="007904E3"/>
    <w:rsid w:val="0079057E"/>
    <w:rsid w:val="007909E3"/>
    <w:rsid w:val="00790B01"/>
    <w:rsid w:val="00790ECE"/>
    <w:rsid w:val="007913CC"/>
    <w:rsid w:val="00791406"/>
    <w:rsid w:val="00791980"/>
    <w:rsid w:val="00791D22"/>
    <w:rsid w:val="00792997"/>
    <w:rsid w:val="00792CC8"/>
    <w:rsid w:val="00792EAF"/>
    <w:rsid w:val="007937A8"/>
    <w:rsid w:val="00794029"/>
    <w:rsid w:val="00794152"/>
    <w:rsid w:val="00794611"/>
    <w:rsid w:val="007947DC"/>
    <w:rsid w:val="007947F3"/>
    <w:rsid w:val="00794960"/>
    <w:rsid w:val="007949D2"/>
    <w:rsid w:val="00794AC8"/>
    <w:rsid w:val="00794E3A"/>
    <w:rsid w:val="00794FA6"/>
    <w:rsid w:val="00794FF2"/>
    <w:rsid w:val="00795097"/>
    <w:rsid w:val="00795103"/>
    <w:rsid w:val="007968A2"/>
    <w:rsid w:val="007971C6"/>
    <w:rsid w:val="007975AA"/>
    <w:rsid w:val="00797800"/>
    <w:rsid w:val="007A012D"/>
    <w:rsid w:val="007A0670"/>
    <w:rsid w:val="007A0AFE"/>
    <w:rsid w:val="007A0CD0"/>
    <w:rsid w:val="007A17C4"/>
    <w:rsid w:val="007A17F3"/>
    <w:rsid w:val="007A1C3F"/>
    <w:rsid w:val="007A2719"/>
    <w:rsid w:val="007A28E4"/>
    <w:rsid w:val="007A307E"/>
    <w:rsid w:val="007A34CE"/>
    <w:rsid w:val="007A42C3"/>
    <w:rsid w:val="007A4485"/>
    <w:rsid w:val="007A44C1"/>
    <w:rsid w:val="007A45DC"/>
    <w:rsid w:val="007A4BB7"/>
    <w:rsid w:val="007A51B9"/>
    <w:rsid w:val="007A561E"/>
    <w:rsid w:val="007A5725"/>
    <w:rsid w:val="007A59A1"/>
    <w:rsid w:val="007A5A73"/>
    <w:rsid w:val="007A6136"/>
    <w:rsid w:val="007A6418"/>
    <w:rsid w:val="007A66A4"/>
    <w:rsid w:val="007A69B0"/>
    <w:rsid w:val="007A79CD"/>
    <w:rsid w:val="007A7B05"/>
    <w:rsid w:val="007B00F8"/>
    <w:rsid w:val="007B0810"/>
    <w:rsid w:val="007B0C4B"/>
    <w:rsid w:val="007B0D68"/>
    <w:rsid w:val="007B1640"/>
    <w:rsid w:val="007B2696"/>
    <w:rsid w:val="007B2BD6"/>
    <w:rsid w:val="007B2E55"/>
    <w:rsid w:val="007B31CC"/>
    <w:rsid w:val="007B3A81"/>
    <w:rsid w:val="007B3A8B"/>
    <w:rsid w:val="007B3ADC"/>
    <w:rsid w:val="007B48EB"/>
    <w:rsid w:val="007B49D8"/>
    <w:rsid w:val="007B4BB9"/>
    <w:rsid w:val="007B558D"/>
    <w:rsid w:val="007B560D"/>
    <w:rsid w:val="007B59ED"/>
    <w:rsid w:val="007B5A89"/>
    <w:rsid w:val="007B5BDA"/>
    <w:rsid w:val="007B666F"/>
    <w:rsid w:val="007B6685"/>
    <w:rsid w:val="007B75A9"/>
    <w:rsid w:val="007B76DA"/>
    <w:rsid w:val="007C045F"/>
    <w:rsid w:val="007C0A41"/>
    <w:rsid w:val="007C0E28"/>
    <w:rsid w:val="007C1268"/>
    <w:rsid w:val="007C14B3"/>
    <w:rsid w:val="007C1EDA"/>
    <w:rsid w:val="007C20AD"/>
    <w:rsid w:val="007C2871"/>
    <w:rsid w:val="007C2B32"/>
    <w:rsid w:val="007C31F5"/>
    <w:rsid w:val="007C36B2"/>
    <w:rsid w:val="007C3B71"/>
    <w:rsid w:val="007C3EFA"/>
    <w:rsid w:val="007C47E4"/>
    <w:rsid w:val="007C49C1"/>
    <w:rsid w:val="007C4A9D"/>
    <w:rsid w:val="007C5107"/>
    <w:rsid w:val="007C555A"/>
    <w:rsid w:val="007C5F1E"/>
    <w:rsid w:val="007C61D3"/>
    <w:rsid w:val="007C62DE"/>
    <w:rsid w:val="007C6338"/>
    <w:rsid w:val="007C6B08"/>
    <w:rsid w:val="007C6C19"/>
    <w:rsid w:val="007C7451"/>
    <w:rsid w:val="007C7AB0"/>
    <w:rsid w:val="007D04CD"/>
    <w:rsid w:val="007D085B"/>
    <w:rsid w:val="007D0A49"/>
    <w:rsid w:val="007D0AE9"/>
    <w:rsid w:val="007D0B20"/>
    <w:rsid w:val="007D1330"/>
    <w:rsid w:val="007D14B4"/>
    <w:rsid w:val="007D15D2"/>
    <w:rsid w:val="007D2182"/>
    <w:rsid w:val="007D2999"/>
    <w:rsid w:val="007D2AC8"/>
    <w:rsid w:val="007D3201"/>
    <w:rsid w:val="007D398D"/>
    <w:rsid w:val="007D3CE8"/>
    <w:rsid w:val="007D3E67"/>
    <w:rsid w:val="007D3F40"/>
    <w:rsid w:val="007D48D0"/>
    <w:rsid w:val="007D4A53"/>
    <w:rsid w:val="007D4F7E"/>
    <w:rsid w:val="007D5806"/>
    <w:rsid w:val="007D598F"/>
    <w:rsid w:val="007D64AD"/>
    <w:rsid w:val="007D6DC9"/>
    <w:rsid w:val="007D6FC6"/>
    <w:rsid w:val="007D7331"/>
    <w:rsid w:val="007E0D7B"/>
    <w:rsid w:val="007E0F08"/>
    <w:rsid w:val="007E138B"/>
    <w:rsid w:val="007E1A18"/>
    <w:rsid w:val="007E22B8"/>
    <w:rsid w:val="007E2398"/>
    <w:rsid w:val="007E26E1"/>
    <w:rsid w:val="007E2940"/>
    <w:rsid w:val="007E2E37"/>
    <w:rsid w:val="007E30FD"/>
    <w:rsid w:val="007E32C1"/>
    <w:rsid w:val="007E3889"/>
    <w:rsid w:val="007E3D08"/>
    <w:rsid w:val="007E4104"/>
    <w:rsid w:val="007E4942"/>
    <w:rsid w:val="007E4C01"/>
    <w:rsid w:val="007E4E72"/>
    <w:rsid w:val="007E520F"/>
    <w:rsid w:val="007E5259"/>
    <w:rsid w:val="007E5472"/>
    <w:rsid w:val="007E57CB"/>
    <w:rsid w:val="007E5972"/>
    <w:rsid w:val="007E5BC6"/>
    <w:rsid w:val="007E6042"/>
    <w:rsid w:val="007E6108"/>
    <w:rsid w:val="007E683C"/>
    <w:rsid w:val="007E6AD9"/>
    <w:rsid w:val="007E6B77"/>
    <w:rsid w:val="007E77A9"/>
    <w:rsid w:val="007E78A9"/>
    <w:rsid w:val="007E7A32"/>
    <w:rsid w:val="007E7E85"/>
    <w:rsid w:val="007F0621"/>
    <w:rsid w:val="007F08B7"/>
    <w:rsid w:val="007F0BB9"/>
    <w:rsid w:val="007F17E1"/>
    <w:rsid w:val="007F206D"/>
    <w:rsid w:val="007F2419"/>
    <w:rsid w:val="007F2B30"/>
    <w:rsid w:val="007F2C31"/>
    <w:rsid w:val="007F2E9E"/>
    <w:rsid w:val="007F3087"/>
    <w:rsid w:val="007F31AE"/>
    <w:rsid w:val="007F3750"/>
    <w:rsid w:val="007F3849"/>
    <w:rsid w:val="007F3EF9"/>
    <w:rsid w:val="007F4284"/>
    <w:rsid w:val="007F4414"/>
    <w:rsid w:val="007F46EB"/>
    <w:rsid w:val="007F49DE"/>
    <w:rsid w:val="007F4A9E"/>
    <w:rsid w:val="007F5514"/>
    <w:rsid w:val="007F5637"/>
    <w:rsid w:val="007F5666"/>
    <w:rsid w:val="007F63A2"/>
    <w:rsid w:val="007F681D"/>
    <w:rsid w:val="007F722C"/>
    <w:rsid w:val="007F742A"/>
    <w:rsid w:val="007F795A"/>
    <w:rsid w:val="00800088"/>
    <w:rsid w:val="0080021E"/>
    <w:rsid w:val="008009D1"/>
    <w:rsid w:val="00800ADE"/>
    <w:rsid w:val="0080124F"/>
    <w:rsid w:val="00801496"/>
    <w:rsid w:val="00801811"/>
    <w:rsid w:val="00802A8E"/>
    <w:rsid w:val="00803152"/>
    <w:rsid w:val="00803246"/>
    <w:rsid w:val="008034E8"/>
    <w:rsid w:val="008036D6"/>
    <w:rsid w:val="008039A4"/>
    <w:rsid w:val="00803FBC"/>
    <w:rsid w:val="00804284"/>
    <w:rsid w:val="008043F2"/>
    <w:rsid w:val="00804427"/>
    <w:rsid w:val="0080464F"/>
    <w:rsid w:val="00804B0B"/>
    <w:rsid w:val="0080516F"/>
    <w:rsid w:val="00805492"/>
    <w:rsid w:val="008057CD"/>
    <w:rsid w:val="008059A8"/>
    <w:rsid w:val="00806357"/>
    <w:rsid w:val="0080645D"/>
    <w:rsid w:val="008064FF"/>
    <w:rsid w:val="00806C1E"/>
    <w:rsid w:val="00807024"/>
    <w:rsid w:val="00807507"/>
    <w:rsid w:val="0080766E"/>
    <w:rsid w:val="00807670"/>
    <w:rsid w:val="00810690"/>
    <w:rsid w:val="008109D4"/>
    <w:rsid w:val="00810C30"/>
    <w:rsid w:val="00810C73"/>
    <w:rsid w:val="00810E1F"/>
    <w:rsid w:val="00810F4F"/>
    <w:rsid w:val="0081118C"/>
    <w:rsid w:val="00811342"/>
    <w:rsid w:val="0081139B"/>
    <w:rsid w:val="0081145F"/>
    <w:rsid w:val="00811F39"/>
    <w:rsid w:val="00812044"/>
    <w:rsid w:val="00813054"/>
    <w:rsid w:val="00813ED8"/>
    <w:rsid w:val="008149C5"/>
    <w:rsid w:val="00814A30"/>
    <w:rsid w:val="00814F3A"/>
    <w:rsid w:val="00815382"/>
    <w:rsid w:val="0081560C"/>
    <w:rsid w:val="008160BA"/>
    <w:rsid w:val="00816388"/>
    <w:rsid w:val="0081723D"/>
    <w:rsid w:val="008172A9"/>
    <w:rsid w:val="00817311"/>
    <w:rsid w:val="008173A2"/>
    <w:rsid w:val="00817406"/>
    <w:rsid w:val="008174F6"/>
    <w:rsid w:val="008176F0"/>
    <w:rsid w:val="00817D54"/>
    <w:rsid w:val="00817DFD"/>
    <w:rsid w:val="008201E7"/>
    <w:rsid w:val="008208B9"/>
    <w:rsid w:val="00820C92"/>
    <w:rsid w:val="00820D10"/>
    <w:rsid w:val="00820D3C"/>
    <w:rsid w:val="00820F4D"/>
    <w:rsid w:val="00821780"/>
    <w:rsid w:val="0082187B"/>
    <w:rsid w:val="0082193A"/>
    <w:rsid w:val="00821C2C"/>
    <w:rsid w:val="00822072"/>
    <w:rsid w:val="008220C6"/>
    <w:rsid w:val="00822308"/>
    <w:rsid w:val="0082235A"/>
    <w:rsid w:val="00822F51"/>
    <w:rsid w:val="00822FC9"/>
    <w:rsid w:val="00823CAD"/>
    <w:rsid w:val="00823D41"/>
    <w:rsid w:val="00824B8A"/>
    <w:rsid w:val="008250D1"/>
    <w:rsid w:val="0082518E"/>
    <w:rsid w:val="0082580A"/>
    <w:rsid w:val="008263EE"/>
    <w:rsid w:val="0082651B"/>
    <w:rsid w:val="0082697E"/>
    <w:rsid w:val="00826EF0"/>
    <w:rsid w:val="0082704C"/>
    <w:rsid w:val="008270B8"/>
    <w:rsid w:val="00827518"/>
    <w:rsid w:val="0082787F"/>
    <w:rsid w:val="00827950"/>
    <w:rsid w:val="00827A21"/>
    <w:rsid w:val="00827A3F"/>
    <w:rsid w:val="00830534"/>
    <w:rsid w:val="008306B8"/>
    <w:rsid w:val="00830B75"/>
    <w:rsid w:val="00830C9A"/>
    <w:rsid w:val="00830C9B"/>
    <w:rsid w:val="008313D9"/>
    <w:rsid w:val="0083174F"/>
    <w:rsid w:val="00831A15"/>
    <w:rsid w:val="00831CE3"/>
    <w:rsid w:val="00831E1D"/>
    <w:rsid w:val="00831EDC"/>
    <w:rsid w:val="008324DB"/>
    <w:rsid w:val="00832D03"/>
    <w:rsid w:val="00832EC3"/>
    <w:rsid w:val="00832EDC"/>
    <w:rsid w:val="00832F0A"/>
    <w:rsid w:val="0083316A"/>
    <w:rsid w:val="008338BE"/>
    <w:rsid w:val="00834070"/>
    <w:rsid w:val="008340E7"/>
    <w:rsid w:val="008348E6"/>
    <w:rsid w:val="00834954"/>
    <w:rsid w:val="00834AB0"/>
    <w:rsid w:val="00834D5E"/>
    <w:rsid w:val="00834E38"/>
    <w:rsid w:val="00834E77"/>
    <w:rsid w:val="008351D1"/>
    <w:rsid w:val="008356EC"/>
    <w:rsid w:val="00835C05"/>
    <w:rsid w:val="00836639"/>
    <w:rsid w:val="00836756"/>
    <w:rsid w:val="008370C9"/>
    <w:rsid w:val="008373A5"/>
    <w:rsid w:val="00837443"/>
    <w:rsid w:val="00837547"/>
    <w:rsid w:val="00837DD2"/>
    <w:rsid w:val="008402D5"/>
    <w:rsid w:val="008409BF"/>
    <w:rsid w:val="00840A01"/>
    <w:rsid w:val="008412D7"/>
    <w:rsid w:val="008413F4"/>
    <w:rsid w:val="00841763"/>
    <w:rsid w:val="0084179B"/>
    <w:rsid w:val="008419B8"/>
    <w:rsid w:val="0084224F"/>
    <w:rsid w:val="008428B1"/>
    <w:rsid w:val="00842DC9"/>
    <w:rsid w:val="008431F7"/>
    <w:rsid w:val="0084328A"/>
    <w:rsid w:val="00843531"/>
    <w:rsid w:val="00843982"/>
    <w:rsid w:val="00843D8A"/>
    <w:rsid w:val="00844377"/>
    <w:rsid w:val="00844419"/>
    <w:rsid w:val="0084467D"/>
    <w:rsid w:val="0084504D"/>
    <w:rsid w:val="00845384"/>
    <w:rsid w:val="00845881"/>
    <w:rsid w:val="00845AA6"/>
    <w:rsid w:val="00845E0F"/>
    <w:rsid w:val="00845EC3"/>
    <w:rsid w:val="008461DF"/>
    <w:rsid w:val="008467E4"/>
    <w:rsid w:val="00846853"/>
    <w:rsid w:val="00846FF4"/>
    <w:rsid w:val="0084709F"/>
    <w:rsid w:val="00847547"/>
    <w:rsid w:val="0085002D"/>
    <w:rsid w:val="008508EB"/>
    <w:rsid w:val="00850CEC"/>
    <w:rsid w:val="008518BA"/>
    <w:rsid w:val="0085192C"/>
    <w:rsid w:val="00851A1F"/>
    <w:rsid w:val="00852856"/>
    <w:rsid w:val="0085408C"/>
    <w:rsid w:val="008540DB"/>
    <w:rsid w:val="008542FD"/>
    <w:rsid w:val="008544DF"/>
    <w:rsid w:val="0085484D"/>
    <w:rsid w:val="00854C8A"/>
    <w:rsid w:val="00854CE3"/>
    <w:rsid w:val="00855A20"/>
    <w:rsid w:val="00855CB8"/>
    <w:rsid w:val="00856313"/>
    <w:rsid w:val="00856369"/>
    <w:rsid w:val="0085660C"/>
    <w:rsid w:val="00856890"/>
    <w:rsid w:val="0085692A"/>
    <w:rsid w:val="00856DD8"/>
    <w:rsid w:val="0085772E"/>
    <w:rsid w:val="00857878"/>
    <w:rsid w:val="00857F02"/>
    <w:rsid w:val="00857F31"/>
    <w:rsid w:val="00857FDE"/>
    <w:rsid w:val="008602F7"/>
    <w:rsid w:val="0086084F"/>
    <w:rsid w:val="0086095F"/>
    <w:rsid w:val="00860C28"/>
    <w:rsid w:val="008611E5"/>
    <w:rsid w:val="00861A9E"/>
    <w:rsid w:val="00861F20"/>
    <w:rsid w:val="00862912"/>
    <w:rsid w:val="00862ADE"/>
    <w:rsid w:val="00862B39"/>
    <w:rsid w:val="00862D7E"/>
    <w:rsid w:val="00863B0B"/>
    <w:rsid w:val="008640A1"/>
    <w:rsid w:val="00864549"/>
    <w:rsid w:val="008648BF"/>
    <w:rsid w:val="00865090"/>
    <w:rsid w:val="00865D99"/>
    <w:rsid w:val="008668EA"/>
    <w:rsid w:val="00866C2D"/>
    <w:rsid w:val="00866CC0"/>
    <w:rsid w:val="00866FBA"/>
    <w:rsid w:val="008671BC"/>
    <w:rsid w:val="008671DD"/>
    <w:rsid w:val="00867385"/>
    <w:rsid w:val="0086765E"/>
    <w:rsid w:val="00867CD1"/>
    <w:rsid w:val="0087043A"/>
    <w:rsid w:val="008704C0"/>
    <w:rsid w:val="00870D97"/>
    <w:rsid w:val="00870EC6"/>
    <w:rsid w:val="008710C6"/>
    <w:rsid w:val="00871BFD"/>
    <w:rsid w:val="0087253C"/>
    <w:rsid w:val="00872B9B"/>
    <w:rsid w:val="00872DB7"/>
    <w:rsid w:val="00872EE3"/>
    <w:rsid w:val="0087319A"/>
    <w:rsid w:val="0087331C"/>
    <w:rsid w:val="0087337B"/>
    <w:rsid w:val="008733A4"/>
    <w:rsid w:val="00873403"/>
    <w:rsid w:val="008735BC"/>
    <w:rsid w:val="0087361F"/>
    <w:rsid w:val="0087396A"/>
    <w:rsid w:val="008741E5"/>
    <w:rsid w:val="0087444E"/>
    <w:rsid w:val="00874A7F"/>
    <w:rsid w:val="00875297"/>
    <w:rsid w:val="00875317"/>
    <w:rsid w:val="008759F0"/>
    <w:rsid w:val="00876502"/>
    <w:rsid w:val="00876935"/>
    <w:rsid w:val="00876B84"/>
    <w:rsid w:val="00876D92"/>
    <w:rsid w:val="00877224"/>
    <w:rsid w:val="0087785D"/>
    <w:rsid w:val="00877E95"/>
    <w:rsid w:val="00877FA4"/>
    <w:rsid w:val="0088079E"/>
    <w:rsid w:val="008808ED"/>
    <w:rsid w:val="00880AC4"/>
    <w:rsid w:val="00880B99"/>
    <w:rsid w:val="00880C2E"/>
    <w:rsid w:val="008819F5"/>
    <w:rsid w:val="00881FA1"/>
    <w:rsid w:val="00883243"/>
    <w:rsid w:val="00883478"/>
    <w:rsid w:val="00883FE7"/>
    <w:rsid w:val="00884087"/>
    <w:rsid w:val="0088408A"/>
    <w:rsid w:val="00884A8D"/>
    <w:rsid w:val="00884CAA"/>
    <w:rsid w:val="008853FB"/>
    <w:rsid w:val="00885D2F"/>
    <w:rsid w:val="00885F1D"/>
    <w:rsid w:val="00885F9A"/>
    <w:rsid w:val="00886076"/>
    <w:rsid w:val="008860EA"/>
    <w:rsid w:val="008863EC"/>
    <w:rsid w:val="0088656D"/>
    <w:rsid w:val="00886B5C"/>
    <w:rsid w:val="00886C24"/>
    <w:rsid w:val="00887191"/>
    <w:rsid w:val="00887393"/>
    <w:rsid w:val="00887476"/>
    <w:rsid w:val="00887537"/>
    <w:rsid w:val="00887E87"/>
    <w:rsid w:val="00890234"/>
    <w:rsid w:val="0089044D"/>
    <w:rsid w:val="008909AF"/>
    <w:rsid w:val="00890A12"/>
    <w:rsid w:val="00890B53"/>
    <w:rsid w:val="00890BB5"/>
    <w:rsid w:val="00890DB3"/>
    <w:rsid w:val="00891E05"/>
    <w:rsid w:val="00891E2B"/>
    <w:rsid w:val="00891F92"/>
    <w:rsid w:val="008926D2"/>
    <w:rsid w:val="00892CEE"/>
    <w:rsid w:val="00892F7D"/>
    <w:rsid w:val="00893A12"/>
    <w:rsid w:val="00893E8B"/>
    <w:rsid w:val="00893FAF"/>
    <w:rsid w:val="008942C9"/>
    <w:rsid w:val="00894852"/>
    <w:rsid w:val="008948F2"/>
    <w:rsid w:val="00894FE7"/>
    <w:rsid w:val="008956A0"/>
    <w:rsid w:val="008958D9"/>
    <w:rsid w:val="00895A00"/>
    <w:rsid w:val="00895A87"/>
    <w:rsid w:val="00895B20"/>
    <w:rsid w:val="0089613B"/>
    <w:rsid w:val="00896484"/>
    <w:rsid w:val="008967AA"/>
    <w:rsid w:val="00896BCC"/>
    <w:rsid w:val="00896F26"/>
    <w:rsid w:val="00897251"/>
    <w:rsid w:val="00897390"/>
    <w:rsid w:val="00897478"/>
    <w:rsid w:val="00897FF0"/>
    <w:rsid w:val="008A003D"/>
    <w:rsid w:val="008A06D0"/>
    <w:rsid w:val="008A124E"/>
    <w:rsid w:val="008A13E4"/>
    <w:rsid w:val="008A1763"/>
    <w:rsid w:val="008A1A5A"/>
    <w:rsid w:val="008A1A72"/>
    <w:rsid w:val="008A1AAE"/>
    <w:rsid w:val="008A1BB4"/>
    <w:rsid w:val="008A1CB5"/>
    <w:rsid w:val="008A1F45"/>
    <w:rsid w:val="008A2C91"/>
    <w:rsid w:val="008A2CE9"/>
    <w:rsid w:val="008A332C"/>
    <w:rsid w:val="008A33CE"/>
    <w:rsid w:val="008A3EA3"/>
    <w:rsid w:val="008A412B"/>
    <w:rsid w:val="008A512B"/>
    <w:rsid w:val="008A534A"/>
    <w:rsid w:val="008A57B3"/>
    <w:rsid w:val="008A6FD3"/>
    <w:rsid w:val="008A71E2"/>
    <w:rsid w:val="008A735B"/>
    <w:rsid w:val="008A7499"/>
    <w:rsid w:val="008A752F"/>
    <w:rsid w:val="008A76E4"/>
    <w:rsid w:val="008A7915"/>
    <w:rsid w:val="008B02A7"/>
    <w:rsid w:val="008B078D"/>
    <w:rsid w:val="008B0ED7"/>
    <w:rsid w:val="008B0F3F"/>
    <w:rsid w:val="008B124E"/>
    <w:rsid w:val="008B1810"/>
    <w:rsid w:val="008B1C84"/>
    <w:rsid w:val="008B1E30"/>
    <w:rsid w:val="008B224A"/>
    <w:rsid w:val="008B234D"/>
    <w:rsid w:val="008B2355"/>
    <w:rsid w:val="008B23C5"/>
    <w:rsid w:val="008B2BA9"/>
    <w:rsid w:val="008B30CA"/>
    <w:rsid w:val="008B314F"/>
    <w:rsid w:val="008B34D3"/>
    <w:rsid w:val="008B35A9"/>
    <w:rsid w:val="008B40AA"/>
    <w:rsid w:val="008B4270"/>
    <w:rsid w:val="008B500F"/>
    <w:rsid w:val="008B51AD"/>
    <w:rsid w:val="008B51FB"/>
    <w:rsid w:val="008B538D"/>
    <w:rsid w:val="008B565D"/>
    <w:rsid w:val="008B5AC4"/>
    <w:rsid w:val="008B60C8"/>
    <w:rsid w:val="008B72D7"/>
    <w:rsid w:val="008B73B7"/>
    <w:rsid w:val="008B7562"/>
    <w:rsid w:val="008B7602"/>
    <w:rsid w:val="008C00CB"/>
    <w:rsid w:val="008C031C"/>
    <w:rsid w:val="008C0AED"/>
    <w:rsid w:val="008C0E3B"/>
    <w:rsid w:val="008C0F28"/>
    <w:rsid w:val="008C11E3"/>
    <w:rsid w:val="008C19A4"/>
    <w:rsid w:val="008C19F5"/>
    <w:rsid w:val="008C227F"/>
    <w:rsid w:val="008C279B"/>
    <w:rsid w:val="008C2C30"/>
    <w:rsid w:val="008C32E2"/>
    <w:rsid w:val="008C4474"/>
    <w:rsid w:val="008C4495"/>
    <w:rsid w:val="008C4B48"/>
    <w:rsid w:val="008C5121"/>
    <w:rsid w:val="008C51E2"/>
    <w:rsid w:val="008C548E"/>
    <w:rsid w:val="008C5648"/>
    <w:rsid w:val="008C62AF"/>
    <w:rsid w:val="008C62BA"/>
    <w:rsid w:val="008C6CC7"/>
    <w:rsid w:val="008C6E10"/>
    <w:rsid w:val="008C7315"/>
    <w:rsid w:val="008C74AA"/>
    <w:rsid w:val="008C7507"/>
    <w:rsid w:val="008C7874"/>
    <w:rsid w:val="008C7E3D"/>
    <w:rsid w:val="008D02C7"/>
    <w:rsid w:val="008D0F17"/>
    <w:rsid w:val="008D15C8"/>
    <w:rsid w:val="008D1D28"/>
    <w:rsid w:val="008D282E"/>
    <w:rsid w:val="008D28AC"/>
    <w:rsid w:val="008D2A05"/>
    <w:rsid w:val="008D366F"/>
    <w:rsid w:val="008D36C3"/>
    <w:rsid w:val="008D386D"/>
    <w:rsid w:val="008D3892"/>
    <w:rsid w:val="008D3A28"/>
    <w:rsid w:val="008D3BA9"/>
    <w:rsid w:val="008D42D9"/>
    <w:rsid w:val="008D4B5E"/>
    <w:rsid w:val="008D52AF"/>
    <w:rsid w:val="008D55B1"/>
    <w:rsid w:val="008D6787"/>
    <w:rsid w:val="008D6871"/>
    <w:rsid w:val="008D783D"/>
    <w:rsid w:val="008D7BD0"/>
    <w:rsid w:val="008D7BD9"/>
    <w:rsid w:val="008D7EF8"/>
    <w:rsid w:val="008E0024"/>
    <w:rsid w:val="008E01F3"/>
    <w:rsid w:val="008E09DC"/>
    <w:rsid w:val="008E133A"/>
    <w:rsid w:val="008E1353"/>
    <w:rsid w:val="008E23B3"/>
    <w:rsid w:val="008E24B3"/>
    <w:rsid w:val="008E37AB"/>
    <w:rsid w:val="008E39F9"/>
    <w:rsid w:val="008E3A0D"/>
    <w:rsid w:val="008E3E35"/>
    <w:rsid w:val="008E3EF8"/>
    <w:rsid w:val="008E3F21"/>
    <w:rsid w:val="008E42DE"/>
    <w:rsid w:val="008E55CD"/>
    <w:rsid w:val="008E5EB4"/>
    <w:rsid w:val="008E696D"/>
    <w:rsid w:val="008E7040"/>
    <w:rsid w:val="008E755D"/>
    <w:rsid w:val="008F02B1"/>
    <w:rsid w:val="008F087E"/>
    <w:rsid w:val="008F16FB"/>
    <w:rsid w:val="008F197B"/>
    <w:rsid w:val="008F238E"/>
    <w:rsid w:val="008F277B"/>
    <w:rsid w:val="008F2840"/>
    <w:rsid w:val="008F2901"/>
    <w:rsid w:val="008F2C04"/>
    <w:rsid w:val="008F34EC"/>
    <w:rsid w:val="008F3625"/>
    <w:rsid w:val="008F3AF3"/>
    <w:rsid w:val="008F44EB"/>
    <w:rsid w:val="008F4532"/>
    <w:rsid w:val="008F49AA"/>
    <w:rsid w:val="008F566E"/>
    <w:rsid w:val="008F61FA"/>
    <w:rsid w:val="008F64B2"/>
    <w:rsid w:val="008F6ACA"/>
    <w:rsid w:val="008F6E3A"/>
    <w:rsid w:val="008F733B"/>
    <w:rsid w:val="008F74B0"/>
    <w:rsid w:val="008F7772"/>
    <w:rsid w:val="008F7910"/>
    <w:rsid w:val="008F7C5D"/>
    <w:rsid w:val="009002FF"/>
    <w:rsid w:val="00900A8D"/>
    <w:rsid w:val="0090180A"/>
    <w:rsid w:val="00901E4C"/>
    <w:rsid w:val="00902300"/>
    <w:rsid w:val="009025CC"/>
    <w:rsid w:val="00902BDD"/>
    <w:rsid w:val="00902D4E"/>
    <w:rsid w:val="00902FC5"/>
    <w:rsid w:val="0090333C"/>
    <w:rsid w:val="009036E4"/>
    <w:rsid w:val="009039DE"/>
    <w:rsid w:val="00903D37"/>
    <w:rsid w:val="00903FAA"/>
    <w:rsid w:val="00904159"/>
    <w:rsid w:val="00904E31"/>
    <w:rsid w:val="00904F66"/>
    <w:rsid w:val="00905605"/>
    <w:rsid w:val="0090587F"/>
    <w:rsid w:val="00906046"/>
    <w:rsid w:val="009069E7"/>
    <w:rsid w:val="00906BC8"/>
    <w:rsid w:val="00906D90"/>
    <w:rsid w:val="009072DB"/>
    <w:rsid w:val="009072F1"/>
    <w:rsid w:val="00907304"/>
    <w:rsid w:val="009103DA"/>
    <w:rsid w:val="00910BB8"/>
    <w:rsid w:val="00910C34"/>
    <w:rsid w:val="0091112F"/>
    <w:rsid w:val="00911894"/>
    <w:rsid w:val="00911C4B"/>
    <w:rsid w:val="009123CE"/>
    <w:rsid w:val="00912530"/>
    <w:rsid w:val="009128E0"/>
    <w:rsid w:val="00912F87"/>
    <w:rsid w:val="00913157"/>
    <w:rsid w:val="00913452"/>
    <w:rsid w:val="009134BA"/>
    <w:rsid w:val="009135C9"/>
    <w:rsid w:val="00913801"/>
    <w:rsid w:val="0091382A"/>
    <w:rsid w:val="00913FFA"/>
    <w:rsid w:val="009144B4"/>
    <w:rsid w:val="00914834"/>
    <w:rsid w:val="00914F34"/>
    <w:rsid w:val="00915AB4"/>
    <w:rsid w:val="00915E03"/>
    <w:rsid w:val="00916156"/>
    <w:rsid w:val="00916162"/>
    <w:rsid w:val="009161BC"/>
    <w:rsid w:val="0091674A"/>
    <w:rsid w:val="00916823"/>
    <w:rsid w:val="0091720B"/>
    <w:rsid w:val="00917BAC"/>
    <w:rsid w:val="0092137D"/>
    <w:rsid w:val="0092153D"/>
    <w:rsid w:val="009215F1"/>
    <w:rsid w:val="00921C7C"/>
    <w:rsid w:val="00921DEC"/>
    <w:rsid w:val="0092226D"/>
    <w:rsid w:val="00922C87"/>
    <w:rsid w:val="00922EEB"/>
    <w:rsid w:val="009233F6"/>
    <w:rsid w:val="0092357F"/>
    <w:rsid w:val="0092395F"/>
    <w:rsid w:val="00923BD7"/>
    <w:rsid w:val="00923DB3"/>
    <w:rsid w:val="00923ED5"/>
    <w:rsid w:val="00923F51"/>
    <w:rsid w:val="009241E8"/>
    <w:rsid w:val="00924257"/>
    <w:rsid w:val="0092458B"/>
    <w:rsid w:val="00924630"/>
    <w:rsid w:val="0092478F"/>
    <w:rsid w:val="00924CD3"/>
    <w:rsid w:val="00924DFB"/>
    <w:rsid w:val="00925AF7"/>
    <w:rsid w:val="00926110"/>
    <w:rsid w:val="009261CE"/>
    <w:rsid w:val="009269BF"/>
    <w:rsid w:val="00926BC7"/>
    <w:rsid w:val="00926FD8"/>
    <w:rsid w:val="00927372"/>
    <w:rsid w:val="00927525"/>
    <w:rsid w:val="009275F0"/>
    <w:rsid w:val="0092770B"/>
    <w:rsid w:val="00927BE8"/>
    <w:rsid w:val="0093034D"/>
    <w:rsid w:val="009304F3"/>
    <w:rsid w:val="0093084B"/>
    <w:rsid w:val="0093096C"/>
    <w:rsid w:val="00930AC3"/>
    <w:rsid w:val="00930BE8"/>
    <w:rsid w:val="00931742"/>
    <w:rsid w:val="00931887"/>
    <w:rsid w:val="0093243E"/>
    <w:rsid w:val="009325A7"/>
    <w:rsid w:val="00932732"/>
    <w:rsid w:val="00932C1E"/>
    <w:rsid w:val="00932C57"/>
    <w:rsid w:val="00933372"/>
    <w:rsid w:val="00933420"/>
    <w:rsid w:val="009334DF"/>
    <w:rsid w:val="00933D05"/>
    <w:rsid w:val="00933D9B"/>
    <w:rsid w:val="0093429A"/>
    <w:rsid w:val="0093538F"/>
    <w:rsid w:val="009355C6"/>
    <w:rsid w:val="009356BB"/>
    <w:rsid w:val="00935C2B"/>
    <w:rsid w:val="00935EED"/>
    <w:rsid w:val="00935F5D"/>
    <w:rsid w:val="00936087"/>
    <w:rsid w:val="009361B8"/>
    <w:rsid w:val="00936248"/>
    <w:rsid w:val="009363D9"/>
    <w:rsid w:val="00936D42"/>
    <w:rsid w:val="00937744"/>
    <w:rsid w:val="00937E34"/>
    <w:rsid w:val="00937ED6"/>
    <w:rsid w:val="00937F44"/>
    <w:rsid w:val="00940A4B"/>
    <w:rsid w:val="00940BC1"/>
    <w:rsid w:val="00940ED9"/>
    <w:rsid w:val="0094190B"/>
    <w:rsid w:val="00941938"/>
    <w:rsid w:val="00941BB5"/>
    <w:rsid w:val="00941D71"/>
    <w:rsid w:val="00941E53"/>
    <w:rsid w:val="009423A5"/>
    <w:rsid w:val="00942825"/>
    <w:rsid w:val="00942CF1"/>
    <w:rsid w:val="00942F63"/>
    <w:rsid w:val="00943017"/>
    <w:rsid w:val="00943465"/>
    <w:rsid w:val="00943DEC"/>
    <w:rsid w:val="009448D1"/>
    <w:rsid w:val="00944D1F"/>
    <w:rsid w:val="00945031"/>
    <w:rsid w:val="009450E6"/>
    <w:rsid w:val="00945195"/>
    <w:rsid w:val="00945566"/>
    <w:rsid w:val="00945EA7"/>
    <w:rsid w:val="00946AAB"/>
    <w:rsid w:val="00946BDE"/>
    <w:rsid w:val="00946F07"/>
    <w:rsid w:val="00947C47"/>
    <w:rsid w:val="009500BF"/>
    <w:rsid w:val="00950700"/>
    <w:rsid w:val="00950E60"/>
    <w:rsid w:val="0095118B"/>
    <w:rsid w:val="009520B9"/>
    <w:rsid w:val="009524A6"/>
    <w:rsid w:val="0095256D"/>
    <w:rsid w:val="00952F12"/>
    <w:rsid w:val="00953024"/>
    <w:rsid w:val="009531CC"/>
    <w:rsid w:val="0095372B"/>
    <w:rsid w:val="00954979"/>
    <w:rsid w:val="00954A3D"/>
    <w:rsid w:val="00954C79"/>
    <w:rsid w:val="009551EC"/>
    <w:rsid w:val="0095525D"/>
    <w:rsid w:val="0095526D"/>
    <w:rsid w:val="0095553F"/>
    <w:rsid w:val="0095578A"/>
    <w:rsid w:val="009557B1"/>
    <w:rsid w:val="00955E6E"/>
    <w:rsid w:val="00956576"/>
    <w:rsid w:val="00957510"/>
    <w:rsid w:val="009578C0"/>
    <w:rsid w:val="009605AC"/>
    <w:rsid w:val="009608A4"/>
    <w:rsid w:val="009609BD"/>
    <w:rsid w:val="00960CE0"/>
    <w:rsid w:val="00960DE3"/>
    <w:rsid w:val="00960E9C"/>
    <w:rsid w:val="00961726"/>
    <w:rsid w:val="009617D8"/>
    <w:rsid w:val="00961DA6"/>
    <w:rsid w:val="00962214"/>
    <w:rsid w:val="00962776"/>
    <w:rsid w:val="00962A8F"/>
    <w:rsid w:val="00962DAC"/>
    <w:rsid w:val="0096333C"/>
    <w:rsid w:val="00963F2C"/>
    <w:rsid w:val="00964B4C"/>
    <w:rsid w:val="00964C78"/>
    <w:rsid w:val="00965355"/>
    <w:rsid w:val="00965FD8"/>
    <w:rsid w:val="00966703"/>
    <w:rsid w:val="0096744F"/>
    <w:rsid w:val="009676A1"/>
    <w:rsid w:val="00967A91"/>
    <w:rsid w:val="00967BD7"/>
    <w:rsid w:val="00967DDD"/>
    <w:rsid w:val="0097045C"/>
    <w:rsid w:val="00970901"/>
    <w:rsid w:val="00970BC0"/>
    <w:rsid w:val="00971705"/>
    <w:rsid w:val="00971765"/>
    <w:rsid w:val="00971B0E"/>
    <w:rsid w:val="00971D98"/>
    <w:rsid w:val="0097283C"/>
    <w:rsid w:val="00973879"/>
    <w:rsid w:val="00973DC9"/>
    <w:rsid w:val="00974884"/>
    <w:rsid w:val="00974EF2"/>
    <w:rsid w:val="00974F8F"/>
    <w:rsid w:val="00975114"/>
    <w:rsid w:val="0097554F"/>
    <w:rsid w:val="0097558C"/>
    <w:rsid w:val="009759AE"/>
    <w:rsid w:val="009759EC"/>
    <w:rsid w:val="00975DF7"/>
    <w:rsid w:val="00975E4A"/>
    <w:rsid w:val="00975EF5"/>
    <w:rsid w:val="00976099"/>
    <w:rsid w:val="00976596"/>
    <w:rsid w:val="0097688A"/>
    <w:rsid w:val="00976E5C"/>
    <w:rsid w:val="00977B02"/>
    <w:rsid w:val="00981217"/>
    <w:rsid w:val="00981750"/>
    <w:rsid w:val="00981BF7"/>
    <w:rsid w:val="00981F34"/>
    <w:rsid w:val="00982106"/>
    <w:rsid w:val="009827B5"/>
    <w:rsid w:val="00982A66"/>
    <w:rsid w:val="00982CDA"/>
    <w:rsid w:val="00982E7B"/>
    <w:rsid w:val="0098317B"/>
    <w:rsid w:val="00983BCD"/>
    <w:rsid w:val="00983C8D"/>
    <w:rsid w:val="00984987"/>
    <w:rsid w:val="00984C82"/>
    <w:rsid w:val="00984F47"/>
    <w:rsid w:val="009858E9"/>
    <w:rsid w:val="00985C5C"/>
    <w:rsid w:val="009867BC"/>
    <w:rsid w:val="0098731F"/>
    <w:rsid w:val="00987827"/>
    <w:rsid w:val="00987F3D"/>
    <w:rsid w:val="00990148"/>
    <w:rsid w:val="009902BE"/>
    <w:rsid w:val="009907F0"/>
    <w:rsid w:val="00990A99"/>
    <w:rsid w:val="00991115"/>
    <w:rsid w:val="009918A7"/>
    <w:rsid w:val="00991AEA"/>
    <w:rsid w:val="009920AE"/>
    <w:rsid w:val="009923EE"/>
    <w:rsid w:val="00992634"/>
    <w:rsid w:val="00992651"/>
    <w:rsid w:val="009928E8"/>
    <w:rsid w:val="00993485"/>
    <w:rsid w:val="0099396A"/>
    <w:rsid w:val="00993F7B"/>
    <w:rsid w:val="0099429F"/>
    <w:rsid w:val="00994306"/>
    <w:rsid w:val="0099465F"/>
    <w:rsid w:val="00994A62"/>
    <w:rsid w:val="00994C1B"/>
    <w:rsid w:val="00994D5C"/>
    <w:rsid w:val="0099599B"/>
    <w:rsid w:val="00995CCC"/>
    <w:rsid w:val="00995D31"/>
    <w:rsid w:val="00995D9F"/>
    <w:rsid w:val="0099610F"/>
    <w:rsid w:val="00996CC1"/>
    <w:rsid w:val="00996D84"/>
    <w:rsid w:val="00996F66"/>
    <w:rsid w:val="009975E2"/>
    <w:rsid w:val="00997718"/>
    <w:rsid w:val="0099785E"/>
    <w:rsid w:val="00997E7A"/>
    <w:rsid w:val="009A0739"/>
    <w:rsid w:val="009A09B9"/>
    <w:rsid w:val="009A0AFB"/>
    <w:rsid w:val="009A1194"/>
    <w:rsid w:val="009A13B1"/>
    <w:rsid w:val="009A214D"/>
    <w:rsid w:val="009A22DE"/>
    <w:rsid w:val="009A23E7"/>
    <w:rsid w:val="009A2583"/>
    <w:rsid w:val="009A2846"/>
    <w:rsid w:val="009A2A26"/>
    <w:rsid w:val="009A3678"/>
    <w:rsid w:val="009A42D6"/>
    <w:rsid w:val="009A43CB"/>
    <w:rsid w:val="009A499E"/>
    <w:rsid w:val="009A4D23"/>
    <w:rsid w:val="009A5483"/>
    <w:rsid w:val="009A5622"/>
    <w:rsid w:val="009A56C9"/>
    <w:rsid w:val="009A6CAF"/>
    <w:rsid w:val="009A7467"/>
    <w:rsid w:val="009A7C11"/>
    <w:rsid w:val="009A7FBC"/>
    <w:rsid w:val="009B03E2"/>
    <w:rsid w:val="009B0452"/>
    <w:rsid w:val="009B0ED2"/>
    <w:rsid w:val="009B1152"/>
    <w:rsid w:val="009B1158"/>
    <w:rsid w:val="009B19C7"/>
    <w:rsid w:val="009B25F5"/>
    <w:rsid w:val="009B3059"/>
    <w:rsid w:val="009B3775"/>
    <w:rsid w:val="009B3840"/>
    <w:rsid w:val="009B4CB3"/>
    <w:rsid w:val="009B5102"/>
    <w:rsid w:val="009B560E"/>
    <w:rsid w:val="009B70B3"/>
    <w:rsid w:val="009B7FAF"/>
    <w:rsid w:val="009C0795"/>
    <w:rsid w:val="009C0A53"/>
    <w:rsid w:val="009C116A"/>
    <w:rsid w:val="009C1EF2"/>
    <w:rsid w:val="009C232B"/>
    <w:rsid w:val="009C2468"/>
    <w:rsid w:val="009C25FC"/>
    <w:rsid w:val="009C2960"/>
    <w:rsid w:val="009C2CF3"/>
    <w:rsid w:val="009C3224"/>
    <w:rsid w:val="009C3332"/>
    <w:rsid w:val="009C3850"/>
    <w:rsid w:val="009C44E7"/>
    <w:rsid w:val="009C467B"/>
    <w:rsid w:val="009C4BD5"/>
    <w:rsid w:val="009C577A"/>
    <w:rsid w:val="009C5A38"/>
    <w:rsid w:val="009C664F"/>
    <w:rsid w:val="009C6D6C"/>
    <w:rsid w:val="009C7296"/>
    <w:rsid w:val="009C7593"/>
    <w:rsid w:val="009C76E5"/>
    <w:rsid w:val="009C7732"/>
    <w:rsid w:val="009C7B1E"/>
    <w:rsid w:val="009C7C8F"/>
    <w:rsid w:val="009C7D36"/>
    <w:rsid w:val="009D0886"/>
    <w:rsid w:val="009D0A48"/>
    <w:rsid w:val="009D0BE5"/>
    <w:rsid w:val="009D1010"/>
    <w:rsid w:val="009D16B1"/>
    <w:rsid w:val="009D1C43"/>
    <w:rsid w:val="009D24E0"/>
    <w:rsid w:val="009D2528"/>
    <w:rsid w:val="009D33E5"/>
    <w:rsid w:val="009D353B"/>
    <w:rsid w:val="009D3F34"/>
    <w:rsid w:val="009D49C7"/>
    <w:rsid w:val="009D57BB"/>
    <w:rsid w:val="009D5C80"/>
    <w:rsid w:val="009D5D96"/>
    <w:rsid w:val="009D64C5"/>
    <w:rsid w:val="009D6819"/>
    <w:rsid w:val="009D6AFD"/>
    <w:rsid w:val="009D6E81"/>
    <w:rsid w:val="009D73A6"/>
    <w:rsid w:val="009E01FC"/>
    <w:rsid w:val="009E02E4"/>
    <w:rsid w:val="009E03F6"/>
    <w:rsid w:val="009E0D9A"/>
    <w:rsid w:val="009E104A"/>
    <w:rsid w:val="009E131B"/>
    <w:rsid w:val="009E19A6"/>
    <w:rsid w:val="009E1C7B"/>
    <w:rsid w:val="009E2100"/>
    <w:rsid w:val="009E240B"/>
    <w:rsid w:val="009E27FE"/>
    <w:rsid w:val="009E2B55"/>
    <w:rsid w:val="009E3D87"/>
    <w:rsid w:val="009E45DB"/>
    <w:rsid w:val="009E4C54"/>
    <w:rsid w:val="009E5E52"/>
    <w:rsid w:val="009E5E6F"/>
    <w:rsid w:val="009E5F89"/>
    <w:rsid w:val="009E6817"/>
    <w:rsid w:val="009E6929"/>
    <w:rsid w:val="009E69C9"/>
    <w:rsid w:val="009E6A51"/>
    <w:rsid w:val="009E6FF2"/>
    <w:rsid w:val="009E7C9E"/>
    <w:rsid w:val="009E7F8C"/>
    <w:rsid w:val="009F0802"/>
    <w:rsid w:val="009F0954"/>
    <w:rsid w:val="009F0C7D"/>
    <w:rsid w:val="009F1AE2"/>
    <w:rsid w:val="009F1FAE"/>
    <w:rsid w:val="009F234D"/>
    <w:rsid w:val="009F2629"/>
    <w:rsid w:val="009F31F3"/>
    <w:rsid w:val="009F342E"/>
    <w:rsid w:val="009F354E"/>
    <w:rsid w:val="009F43D7"/>
    <w:rsid w:val="009F44A0"/>
    <w:rsid w:val="009F45DD"/>
    <w:rsid w:val="009F4AA8"/>
    <w:rsid w:val="009F4BC6"/>
    <w:rsid w:val="009F6F1F"/>
    <w:rsid w:val="009F6F81"/>
    <w:rsid w:val="009F760C"/>
    <w:rsid w:val="009F78D8"/>
    <w:rsid w:val="009F7FA8"/>
    <w:rsid w:val="009F7FD2"/>
    <w:rsid w:val="00A000F3"/>
    <w:rsid w:val="00A00215"/>
    <w:rsid w:val="00A00554"/>
    <w:rsid w:val="00A00A26"/>
    <w:rsid w:val="00A00E7A"/>
    <w:rsid w:val="00A00E84"/>
    <w:rsid w:val="00A012B3"/>
    <w:rsid w:val="00A01800"/>
    <w:rsid w:val="00A01E1A"/>
    <w:rsid w:val="00A0201D"/>
    <w:rsid w:val="00A0225F"/>
    <w:rsid w:val="00A02776"/>
    <w:rsid w:val="00A02D5F"/>
    <w:rsid w:val="00A02FE0"/>
    <w:rsid w:val="00A03549"/>
    <w:rsid w:val="00A037AA"/>
    <w:rsid w:val="00A03FEB"/>
    <w:rsid w:val="00A0412C"/>
    <w:rsid w:val="00A0468B"/>
    <w:rsid w:val="00A04987"/>
    <w:rsid w:val="00A04E16"/>
    <w:rsid w:val="00A05AD4"/>
    <w:rsid w:val="00A05B52"/>
    <w:rsid w:val="00A06F05"/>
    <w:rsid w:val="00A07C54"/>
    <w:rsid w:val="00A103F0"/>
    <w:rsid w:val="00A104A3"/>
    <w:rsid w:val="00A1095C"/>
    <w:rsid w:val="00A11386"/>
    <w:rsid w:val="00A12A03"/>
    <w:rsid w:val="00A12F7D"/>
    <w:rsid w:val="00A13477"/>
    <w:rsid w:val="00A13884"/>
    <w:rsid w:val="00A13B17"/>
    <w:rsid w:val="00A13CE4"/>
    <w:rsid w:val="00A146C7"/>
    <w:rsid w:val="00A14A71"/>
    <w:rsid w:val="00A14B56"/>
    <w:rsid w:val="00A14DE1"/>
    <w:rsid w:val="00A15107"/>
    <w:rsid w:val="00A154AB"/>
    <w:rsid w:val="00A15510"/>
    <w:rsid w:val="00A15A17"/>
    <w:rsid w:val="00A165AF"/>
    <w:rsid w:val="00A16AC5"/>
    <w:rsid w:val="00A16E63"/>
    <w:rsid w:val="00A17104"/>
    <w:rsid w:val="00A17F91"/>
    <w:rsid w:val="00A2006D"/>
    <w:rsid w:val="00A2063A"/>
    <w:rsid w:val="00A211F7"/>
    <w:rsid w:val="00A21305"/>
    <w:rsid w:val="00A2194D"/>
    <w:rsid w:val="00A21D62"/>
    <w:rsid w:val="00A21E5D"/>
    <w:rsid w:val="00A2277D"/>
    <w:rsid w:val="00A22822"/>
    <w:rsid w:val="00A22C4C"/>
    <w:rsid w:val="00A22F37"/>
    <w:rsid w:val="00A23811"/>
    <w:rsid w:val="00A238F5"/>
    <w:rsid w:val="00A23FFF"/>
    <w:rsid w:val="00A249CE"/>
    <w:rsid w:val="00A2537E"/>
    <w:rsid w:val="00A2547B"/>
    <w:rsid w:val="00A25742"/>
    <w:rsid w:val="00A25A0B"/>
    <w:rsid w:val="00A260B8"/>
    <w:rsid w:val="00A26219"/>
    <w:rsid w:val="00A2636C"/>
    <w:rsid w:val="00A26776"/>
    <w:rsid w:val="00A26B84"/>
    <w:rsid w:val="00A26C10"/>
    <w:rsid w:val="00A26D66"/>
    <w:rsid w:val="00A2708A"/>
    <w:rsid w:val="00A27654"/>
    <w:rsid w:val="00A2780A"/>
    <w:rsid w:val="00A27841"/>
    <w:rsid w:val="00A27945"/>
    <w:rsid w:val="00A2799C"/>
    <w:rsid w:val="00A27AA6"/>
    <w:rsid w:val="00A27AE0"/>
    <w:rsid w:val="00A27BE5"/>
    <w:rsid w:val="00A30082"/>
    <w:rsid w:val="00A3067C"/>
    <w:rsid w:val="00A30AAE"/>
    <w:rsid w:val="00A30B7C"/>
    <w:rsid w:val="00A30E37"/>
    <w:rsid w:val="00A30F9E"/>
    <w:rsid w:val="00A30FAD"/>
    <w:rsid w:val="00A311EC"/>
    <w:rsid w:val="00A316A1"/>
    <w:rsid w:val="00A31AFD"/>
    <w:rsid w:val="00A31B9C"/>
    <w:rsid w:val="00A31C43"/>
    <w:rsid w:val="00A31E6D"/>
    <w:rsid w:val="00A327FF"/>
    <w:rsid w:val="00A32BA4"/>
    <w:rsid w:val="00A32C93"/>
    <w:rsid w:val="00A345B7"/>
    <w:rsid w:val="00A34636"/>
    <w:rsid w:val="00A34AEC"/>
    <w:rsid w:val="00A34C00"/>
    <w:rsid w:val="00A34CFA"/>
    <w:rsid w:val="00A3591F"/>
    <w:rsid w:val="00A35943"/>
    <w:rsid w:val="00A35C49"/>
    <w:rsid w:val="00A35CC2"/>
    <w:rsid w:val="00A35CF4"/>
    <w:rsid w:val="00A35F9A"/>
    <w:rsid w:val="00A3635C"/>
    <w:rsid w:val="00A36471"/>
    <w:rsid w:val="00A36505"/>
    <w:rsid w:val="00A36701"/>
    <w:rsid w:val="00A368B0"/>
    <w:rsid w:val="00A375D1"/>
    <w:rsid w:val="00A37952"/>
    <w:rsid w:val="00A379EF"/>
    <w:rsid w:val="00A401F4"/>
    <w:rsid w:val="00A40213"/>
    <w:rsid w:val="00A40315"/>
    <w:rsid w:val="00A407E9"/>
    <w:rsid w:val="00A41262"/>
    <w:rsid w:val="00A41531"/>
    <w:rsid w:val="00A41626"/>
    <w:rsid w:val="00A42088"/>
    <w:rsid w:val="00A42193"/>
    <w:rsid w:val="00A42510"/>
    <w:rsid w:val="00A42DF8"/>
    <w:rsid w:val="00A42F73"/>
    <w:rsid w:val="00A4319F"/>
    <w:rsid w:val="00A435B5"/>
    <w:rsid w:val="00A4368D"/>
    <w:rsid w:val="00A4395F"/>
    <w:rsid w:val="00A43BEE"/>
    <w:rsid w:val="00A458F9"/>
    <w:rsid w:val="00A45BA7"/>
    <w:rsid w:val="00A45BDD"/>
    <w:rsid w:val="00A46353"/>
    <w:rsid w:val="00A4640F"/>
    <w:rsid w:val="00A467DE"/>
    <w:rsid w:val="00A46A14"/>
    <w:rsid w:val="00A476D0"/>
    <w:rsid w:val="00A47C69"/>
    <w:rsid w:val="00A47F27"/>
    <w:rsid w:val="00A50212"/>
    <w:rsid w:val="00A503C9"/>
    <w:rsid w:val="00A507F6"/>
    <w:rsid w:val="00A50B27"/>
    <w:rsid w:val="00A5154A"/>
    <w:rsid w:val="00A51B3F"/>
    <w:rsid w:val="00A52456"/>
    <w:rsid w:val="00A52E23"/>
    <w:rsid w:val="00A53820"/>
    <w:rsid w:val="00A53A12"/>
    <w:rsid w:val="00A53A19"/>
    <w:rsid w:val="00A54251"/>
    <w:rsid w:val="00A54469"/>
    <w:rsid w:val="00A5455C"/>
    <w:rsid w:val="00A54FAA"/>
    <w:rsid w:val="00A55208"/>
    <w:rsid w:val="00A55460"/>
    <w:rsid w:val="00A55607"/>
    <w:rsid w:val="00A55AE7"/>
    <w:rsid w:val="00A56A4F"/>
    <w:rsid w:val="00A56E3B"/>
    <w:rsid w:val="00A570C7"/>
    <w:rsid w:val="00A5713B"/>
    <w:rsid w:val="00A57591"/>
    <w:rsid w:val="00A5764D"/>
    <w:rsid w:val="00A57D58"/>
    <w:rsid w:val="00A57DB5"/>
    <w:rsid w:val="00A60179"/>
    <w:rsid w:val="00A60769"/>
    <w:rsid w:val="00A6078C"/>
    <w:rsid w:val="00A607D5"/>
    <w:rsid w:val="00A608FA"/>
    <w:rsid w:val="00A609DE"/>
    <w:rsid w:val="00A614A1"/>
    <w:rsid w:val="00A6183A"/>
    <w:rsid w:val="00A619D7"/>
    <w:rsid w:val="00A61AA5"/>
    <w:rsid w:val="00A61B2E"/>
    <w:rsid w:val="00A61E7E"/>
    <w:rsid w:val="00A61FE7"/>
    <w:rsid w:val="00A623AF"/>
    <w:rsid w:val="00A628E4"/>
    <w:rsid w:val="00A62E7D"/>
    <w:rsid w:val="00A62F15"/>
    <w:rsid w:val="00A63094"/>
    <w:rsid w:val="00A6313A"/>
    <w:rsid w:val="00A6317E"/>
    <w:rsid w:val="00A63529"/>
    <w:rsid w:val="00A63958"/>
    <w:rsid w:val="00A64C8F"/>
    <w:rsid w:val="00A64EC8"/>
    <w:rsid w:val="00A656BA"/>
    <w:rsid w:val="00A65CA3"/>
    <w:rsid w:val="00A65E70"/>
    <w:rsid w:val="00A662B5"/>
    <w:rsid w:val="00A66A35"/>
    <w:rsid w:val="00A66E2B"/>
    <w:rsid w:val="00A67B30"/>
    <w:rsid w:val="00A67D8C"/>
    <w:rsid w:val="00A67F8E"/>
    <w:rsid w:val="00A70428"/>
    <w:rsid w:val="00A70F40"/>
    <w:rsid w:val="00A710AD"/>
    <w:rsid w:val="00A711EF"/>
    <w:rsid w:val="00A712C2"/>
    <w:rsid w:val="00A71A5D"/>
    <w:rsid w:val="00A729F7"/>
    <w:rsid w:val="00A72FEF"/>
    <w:rsid w:val="00A73004"/>
    <w:rsid w:val="00A73221"/>
    <w:rsid w:val="00A7367F"/>
    <w:rsid w:val="00A737F5"/>
    <w:rsid w:val="00A73969"/>
    <w:rsid w:val="00A73EB4"/>
    <w:rsid w:val="00A7402C"/>
    <w:rsid w:val="00A7453B"/>
    <w:rsid w:val="00A75DB4"/>
    <w:rsid w:val="00A75FCA"/>
    <w:rsid w:val="00A76387"/>
    <w:rsid w:val="00A76460"/>
    <w:rsid w:val="00A76548"/>
    <w:rsid w:val="00A7663A"/>
    <w:rsid w:val="00A7686D"/>
    <w:rsid w:val="00A7708E"/>
    <w:rsid w:val="00A774A0"/>
    <w:rsid w:val="00A77576"/>
    <w:rsid w:val="00A77E72"/>
    <w:rsid w:val="00A77FA6"/>
    <w:rsid w:val="00A804EF"/>
    <w:rsid w:val="00A80724"/>
    <w:rsid w:val="00A80980"/>
    <w:rsid w:val="00A814B9"/>
    <w:rsid w:val="00A81DBA"/>
    <w:rsid w:val="00A81F0F"/>
    <w:rsid w:val="00A82515"/>
    <w:rsid w:val="00A82655"/>
    <w:rsid w:val="00A835AD"/>
    <w:rsid w:val="00A83EDD"/>
    <w:rsid w:val="00A84204"/>
    <w:rsid w:val="00A84393"/>
    <w:rsid w:val="00A84AC8"/>
    <w:rsid w:val="00A85103"/>
    <w:rsid w:val="00A8576D"/>
    <w:rsid w:val="00A85AAB"/>
    <w:rsid w:val="00A85C18"/>
    <w:rsid w:val="00A85C93"/>
    <w:rsid w:val="00A860AB"/>
    <w:rsid w:val="00A869B1"/>
    <w:rsid w:val="00A86A2A"/>
    <w:rsid w:val="00A86ACC"/>
    <w:rsid w:val="00A87209"/>
    <w:rsid w:val="00A879B9"/>
    <w:rsid w:val="00A87A4D"/>
    <w:rsid w:val="00A9004C"/>
    <w:rsid w:val="00A90145"/>
    <w:rsid w:val="00A90276"/>
    <w:rsid w:val="00A9029F"/>
    <w:rsid w:val="00A903AA"/>
    <w:rsid w:val="00A90D23"/>
    <w:rsid w:val="00A9145D"/>
    <w:rsid w:val="00A91BF2"/>
    <w:rsid w:val="00A92616"/>
    <w:rsid w:val="00A9290B"/>
    <w:rsid w:val="00A929CF"/>
    <w:rsid w:val="00A93922"/>
    <w:rsid w:val="00A93B6F"/>
    <w:rsid w:val="00A945EF"/>
    <w:rsid w:val="00A9460F"/>
    <w:rsid w:val="00A947FA"/>
    <w:rsid w:val="00A94966"/>
    <w:rsid w:val="00A95516"/>
    <w:rsid w:val="00A95AFC"/>
    <w:rsid w:val="00A95D2C"/>
    <w:rsid w:val="00A95D7F"/>
    <w:rsid w:val="00A95FB3"/>
    <w:rsid w:val="00A969BE"/>
    <w:rsid w:val="00A96AE7"/>
    <w:rsid w:val="00A96EED"/>
    <w:rsid w:val="00A975E3"/>
    <w:rsid w:val="00A97947"/>
    <w:rsid w:val="00A97B55"/>
    <w:rsid w:val="00AA061C"/>
    <w:rsid w:val="00AA0664"/>
    <w:rsid w:val="00AA0755"/>
    <w:rsid w:val="00AA08D5"/>
    <w:rsid w:val="00AA08E8"/>
    <w:rsid w:val="00AA1238"/>
    <w:rsid w:val="00AA161C"/>
    <w:rsid w:val="00AA1A91"/>
    <w:rsid w:val="00AA1C12"/>
    <w:rsid w:val="00AA1DFB"/>
    <w:rsid w:val="00AA24E0"/>
    <w:rsid w:val="00AA2B3E"/>
    <w:rsid w:val="00AA376E"/>
    <w:rsid w:val="00AA37BD"/>
    <w:rsid w:val="00AA39E6"/>
    <w:rsid w:val="00AA3CCB"/>
    <w:rsid w:val="00AA41A2"/>
    <w:rsid w:val="00AA4404"/>
    <w:rsid w:val="00AA4426"/>
    <w:rsid w:val="00AA51C7"/>
    <w:rsid w:val="00AA5501"/>
    <w:rsid w:val="00AA5853"/>
    <w:rsid w:val="00AA6227"/>
    <w:rsid w:val="00AA6A12"/>
    <w:rsid w:val="00AA7C4A"/>
    <w:rsid w:val="00AB0ACB"/>
    <w:rsid w:val="00AB0D10"/>
    <w:rsid w:val="00AB1071"/>
    <w:rsid w:val="00AB1D43"/>
    <w:rsid w:val="00AB1EE2"/>
    <w:rsid w:val="00AB1F1E"/>
    <w:rsid w:val="00AB20E8"/>
    <w:rsid w:val="00AB2151"/>
    <w:rsid w:val="00AB28D5"/>
    <w:rsid w:val="00AB2D5A"/>
    <w:rsid w:val="00AB2FA0"/>
    <w:rsid w:val="00AB370D"/>
    <w:rsid w:val="00AB37F8"/>
    <w:rsid w:val="00AB3838"/>
    <w:rsid w:val="00AB3ADA"/>
    <w:rsid w:val="00AB41DF"/>
    <w:rsid w:val="00AB4937"/>
    <w:rsid w:val="00AB4F53"/>
    <w:rsid w:val="00AB5903"/>
    <w:rsid w:val="00AB67FF"/>
    <w:rsid w:val="00AB6A64"/>
    <w:rsid w:val="00AB70F6"/>
    <w:rsid w:val="00AB73EB"/>
    <w:rsid w:val="00AB7976"/>
    <w:rsid w:val="00AB7AD5"/>
    <w:rsid w:val="00AB7FA0"/>
    <w:rsid w:val="00AC0924"/>
    <w:rsid w:val="00AC0EEF"/>
    <w:rsid w:val="00AC11D7"/>
    <w:rsid w:val="00AC1B9B"/>
    <w:rsid w:val="00AC1E12"/>
    <w:rsid w:val="00AC27AD"/>
    <w:rsid w:val="00AC2809"/>
    <w:rsid w:val="00AC3745"/>
    <w:rsid w:val="00AC379F"/>
    <w:rsid w:val="00AC38E3"/>
    <w:rsid w:val="00AC3D6E"/>
    <w:rsid w:val="00AC435E"/>
    <w:rsid w:val="00AC46DC"/>
    <w:rsid w:val="00AC4DE4"/>
    <w:rsid w:val="00AC4FC1"/>
    <w:rsid w:val="00AC5513"/>
    <w:rsid w:val="00AC5F52"/>
    <w:rsid w:val="00AC6121"/>
    <w:rsid w:val="00AC62E5"/>
    <w:rsid w:val="00AC6BFB"/>
    <w:rsid w:val="00AC6F26"/>
    <w:rsid w:val="00AC7BE2"/>
    <w:rsid w:val="00AC7EE3"/>
    <w:rsid w:val="00AD0713"/>
    <w:rsid w:val="00AD0F3D"/>
    <w:rsid w:val="00AD19FA"/>
    <w:rsid w:val="00AD1A30"/>
    <w:rsid w:val="00AD1ACD"/>
    <w:rsid w:val="00AD1D8C"/>
    <w:rsid w:val="00AD2793"/>
    <w:rsid w:val="00AD288F"/>
    <w:rsid w:val="00AD2D6A"/>
    <w:rsid w:val="00AD2EE1"/>
    <w:rsid w:val="00AD32E9"/>
    <w:rsid w:val="00AD3364"/>
    <w:rsid w:val="00AD36E6"/>
    <w:rsid w:val="00AD36ED"/>
    <w:rsid w:val="00AD3AD6"/>
    <w:rsid w:val="00AD3C67"/>
    <w:rsid w:val="00AD44E4"/>
    <w:rsid w:val="00AD44F9"/>
    <w:rsid w:val="00AD47CF"/>
    <w:rsid w:val="00AD4CCA"/>
    <w:rsid w:val="00AD4FB8"/>
    <w:rsid w:val="00AD57A1"/>
    <w:rsid w:val="00AD58BA"/>
    <w:rsid w:val="00AD58F5"/>
    <w:rsid w:val="00AD5D54"/>
    <w:rsid w:val="00AD6187"/>
    <w:rsid w:val="00AD63D7"/>
    <w:rsid w:val="00AD668A"/>
    <w:rsid w:val="00AD66BB"/>
    <w:rsid w:val="00AD66F6"/>
    <w:rsid w:val="00AD6D55"/>
    <w:rsid w:val="00AD70CF"/>
    <w:rsid w:val="00AD7227"/>
    <w:rsid w:val="00AD76E9"/>
    <w:rsid w:val="00AD7B26"/>
    <w:rsid w:val="00AD7B57"/>
    <w:rsid w:val="00AD7BA8"/>
    <w:rsid w:val="00AD7F5E"/>
    <w:rsid w:val="00AE0005"/>
    <w:rsid w:val="00AE060A"/>
    <w:rsid w:val="00AE0BB5"/>
    <w:rsid w:val="00AE1B14"/>
    <w:rsid w:val="00AE2165"/>
    <w:rsid w:val="00AE2DF6"/>
    <w:rsid w:val="00AE2EF6"/>
    <w:rsid w:val="00AE313C"/>
    <w:rsid w:val="00AE3366"/>
    <w:rsid w:val="00AE3564"/>
    <w:rsid w:val="00AE3674"/>
    <w:rsid w:val="00AE3CB8"/>
    <w:rsid w:val="00AE571E"/>
    <w:rsid w:val="00AE5A13"/>
    <w:rsid w:val="00AE5DD4"/>
    <w:rsid w:val="00AE6AE9"/>
    <w:rsid w:val="00AE6BB1"/>
    <w:rsid w:val="00AE7985"/>
    <w:rsid w:val="00AF035A"/>
    <w:rsid w:val="00AF04DB"/>
    <w:rsid w:val="00AF0848"/>
    <w:rsid w:val="00AF08FC"/>
    <w:rsid w:val="00AF14E3"/>
    <w:rsid w:val="00AF1B5A"/>
    <w:rsid w:val="00AF1FCF"/>
    <w:rsid w:val="00AF2281"/>
    <w:rsid w:val="00AF27F7"/>
    <w:rsid w:val="00AF292C"/>
    <w:rsid w:val="00AF332C"/>
    <w:rsid w:val="00AF3400"/>
    <w:rsid w:val="00AF3E3A"/>
    <w:rsid w:val="00AF3FA5"/>
    <w:rsid w:val="00AF4EB7"/>
    <w:rsid w:val="00AF4F9C"/>
    <w:rsid w:val="00AF53F5"/>
    <w:rsid w:val="00AF57C9"/>
    <w:rsid w:val="00AF5A09"/>
    <w:rsid w:val="00AF629D"/>
    <w:rsid w:val="00AF64C0"/>
    <w:rsid w:val="00AF64DA"/>
    <w:rsid w:val="00AF7B98"/>
    <w:rsid w:val="00B00279"/>
    <w:rsid w:val="00B00768"/>
    <w:rsid w:val="00B00816"/>
    <w:rsid w:val="00B012C2"/>
    <w:rsid w:val="00B0156F"/>
    <w:rsid w:val="00B01EA3"/>
    <w:rsid w:val="00B02283"/>
    <w:rsid w:val="00B030C7"/>
    <w:rsid w:val="00B03369"/>
    <w:rsid w:val="00B033A0"/>
    <w:rsid w:val="00B039AE"/>
    <w:rsid w:val="00B04D56"/>
    <w:rsid w:val="00B04EA5"/>
    <w:rsid w:val="00B04F02"/>
    <w:rsid w:val="00B0549F"/>
    <w:rsid w:val="00B05996"/>
    <w:rsid w:val="00B05C2B"/>
    <w:rsid w:val="00B06261"/>
    <w:rsid w:val="00B0652E"/>
    <w:rsid w:val="00B0663F"/>
    <w:rsid w:val="00B06C96"/>
    <w:rsid w:val="00B07058"/>
    <w:rsid w:val="00B07301"/>
    <w:rsid w:val="00B07E2A"/>
    <w:rsid w:val="00B10322"/>
    <w:rsid w:val="00B10377"/>
    <w:rsid w:val="00B1038E"/>
    <w:rsid w:val="00B10522"/>
    <w:rsid w:val="00B10972"/>
    <w:rsid w:val="00B10A00"/>
    <w:rsid w:val="00B10A0B"/>
    <w:rsid w:val="00B10C15"/>
    <w:rsid w:val="00B11780"/>
    <w:rsid w:val="00B117C9"/>
    <w:rsid w:val="00B11D5E"/>
    <w:rsid w:val="00B121F7"/>
    <w:rsid w:val="00B1223E"/>
    <w:rsid w:val="00B1276A"/>
    <w:rsid w:val="00B12C46"/>
    <w:rsid w:val="00B1308C"/>
    <w:rsid w:val="00B13287"/>
    <w:rsid w:val="00B13F2F"/>
    <w:rsid w:val="00B146E0"/>
    <w:rsid w:val="00B15CA1"/>
    <w:rsid w:val="00B15D3A"/>
    <w:rsid w:val="00B15F8F"/>
    <w:rsid w:val="00B16A22"/>
    <w:rsid w:val="00B16F51"/>
    <w:rsid w:val="00B175AF"/>
    <w:rsid w:val="00B17767"/>
    <w:rsid w:val="00B17DF2"/>
    <w:rsid w:val="00B2051E"/>
    <w:rsid w:val="00B20C6D"/>
    <w:rsid w:val="00B210C6"/>
    <w:rsid w:val="00B21472"/>
    <w:rsid w:val="00B214B8"/>
    <w:rsid w:val="00B21C5C"/>
    <w:rsid w:val="00B225C9"/>
    <w:rsid w:val="00B22723"/>
    <w:rsid w:val="00B22775"/>
    <w:rsid w:val="00B22E05"/>
    <w:rsid w:val="00B231B0"/>
    <w:rsid w:val="00B234D0"/>
    <w:rsid w:val="00B235D4"/>
    <w:rsid w:val="00B235EB"/>
    <w:rsid w:val="00B239E9"/>
    <w:rsid w:val="00B23A4D"/>
    <w:rsid w:val="00B24066"/>
    <w:rsid w:val="00B2426B"/>
    <w:rsid w:val="00B245F4"/>
    <w:rsid w:val="00B24DAB"/>
    <w:rsid w:val="00B2584B"/>
    <w:rsid w:val="00B25C53"/>
    <w:rsid w:val="00B261E0"/>
    <w:rsid w:val="00B262A2"/>
    <w:rsid w:val="00B26C7F"/>
    <w:rsid w:val="00B26CDF"/>
    <w:rsid w:val="00B274E2"/>
    <w:rsid w:val="00B279D4"/>
    <w:rsid w:val="00B30208"/>
    <w:rsid w:val="00B30670"/>
    <w:rsid w:val="00B308AC"/>
    <w:rsid w:val="00B31738"/>
    <w:rsid w:val="00B3179A"/>
    <w:rsid w:val="00B319FA"/>
    <w:rsid w:val="00B31DFC"/>
    <w:rsid w:val="00B31FE0"/>
    <w:rsid w:val="00B32578"/>
    <w:rsid w:val="00B3262A"/>
    <w:rsid w:val="00B326AF"/>
    <w:rsid w:val="00B32940"/>
    <w:rsid w:val="00B3319B"/>
    <w:rsid w:val="00B33A59"/>
    <w:rsid w:val="00B33BEF"/>
    <w:rsid w:val="00B34855"/>
    <w:rsid w:val="00B34B7E"/>
    <w:rsid w:val="00B353CB"/>
    <w:rsid w:val="00B35750"/>
    <w:rsid w:val="00B35795"/>
    <w:rsid w:val="00B35E9C"/>
    <w:rsid w:val="00B36340"/>
    <w:rsid w:val="00B364C9"/>
    <w:rsid w:val="00B36AE6"/>
    <w:rsid w:val="00B377A9"/>
    <w:rsid w:val="00B410BF"/>
    <w:rsid w:val="00B41A77"/>
    <w:rsid w:val="00B41BC1"/>
    <w:rsid w:val="00B41D86"/>
    <w:rsid w:val="00B420BE"/>
    <w:rsid w:val="00B437A7"/>
    <w:rsid w:val="00B43FFD"/>
    <w:rsid w:val="00B44735"/>
    <w:rsid w:val="00B44B16"/>
    <w:rsid w:val="00B451F8"/>
    <w:rsid w:val="00B45840"/>
    <w:rsid w:val="00B45C13"/>
    <w:rsid w:val="00B46210"/>
    <w:rsid w:val="00B462BD"/>
    <w:rsid w:val="00B46578"/>
    <w:rsid w:val="00B469B6"/>
    <w:rsid w:val="00B46AB4"/>
    <w:rsid w:val="00B46BEC"/>
    <w:rsid w:val="00B470F1"/>
    <w:rsid w:val="00B4760A"/>
    <w:rsid w:val="00B47BCB"/>
    <w:rsid w:val="00B47D6D"/>
    <w:rsid w:val="00B47DE7"/>
    <w:rsid w:val="00B47F58"/>
    <w:rsid w:val="00B5087E"/>
    <w:rsid w:val="00B50947"/>
    <w:rsid w:val="00B50A55"/>
    <w:rsid w:val="00B512CE"/>
    <w:rsid w:val="00B51A2E"/>
    <w:rsid w:val="00B51A4E"/>
    <w:rsid w:val="00B51E28"/>
    <w:rsid w:val="00B520FB"/>
    <w:rsid w:val="00B52146"/>
    <w:rsid w:val="00B52327"/>
    <w:rsid w:val="00B523D9"/>
    <w:rsid w:val="00B527E4"/>
    <w:rsid w:val="00B52D59"/>
    <w:rsid w:val="00B53162"/>
    <w:rsid w:val="00B532E9"/>
    <w:rsid w:val="00B539F8"/>
    <w:rsid w:val="00B5478D"/>
    <w:rsid w:val="00B54E49"/>
    <w:rsid w:val="00B54F2D"/>
    <w:rsid w:val="00B558FA"/>
    <w:rsid w:val="00B5628C"/>
    <w:rsid w:val="00B56465"/>
    <w:rsid w:val="00B5694D"/>
    <w:rsid w:val="00B56BDF"/>
    <w:rsid w:val="00B56F71"/>
    <w:rsid w:val="00B57285"/>
    <w:rsid w:val="00B57570"/>
    <w:rsid w:val="00B5788D"/>
    <w:rsid w:val="00B57EE4"/>
    <w:rsid w:val="00B6046E"/>
    <w:rsid w:val="00B6068E"/>
    <w:rsid w:val="00B60812"/>
    <w:rsid w:val="00B609FE"/>
    <w:rsid w:val="00B60B85"/>
    <w:rsid w:val="00B60C37"/>
    <w:rsid w:val="00B61157"/>
    <w:rsid w:val="00B615BF"/>
    <w:rsid w:val="00B61843"/>
    <w:rsid w:val="00B62174"/>
    <w:rsid w:val="00B62510"/>
    <w:rsid w:val="00B625BD"/>
    <w:rsid w:val="00B6293E"/>
    <w:rsid w:val="00B62B9C"/>
    <w:rsid w:val="00B62C88"/>
    <w:rsid w:val="00B62CD9"/>
    <w:rsid w:val="00B62EDC"/>
    <w:rsid w:val="00B63308"/>
    <w:rsid w:val="00B63434"/>
    <w:rsid w:val="00B636BE"/>
    <w:rsid w:val="00B64182"/>
    <w:rsid w:val="00B64237"/>
    <w:rsid w:val="00B64840"/>
    <w:rsid w:val="00B64B1C"/>
    <w:rsid w:val="00B65910"/>
    <w:rsid w:val="00B65DF0"/>
    <w:rsid w:val="00B669FF"/>
    <w:rsid w:val="00B6741D"/>
    <w:rsid w:val="00B67428"/>
    <w:rsid w:val="00B674C1"/>
    <w:rsid w:val="00B67F1F"/>
    <w:rsid w:val="00B717AE"/>
    <w:rsid w:val="00B72557"/>
    <w:rsid w:val="00B729A1"/>
    <w:rsid w:val="00B72F81"/>
    <w:rsid w:val="00B73842"/>
    <w:rsid w:val="00B740A7"/>
    <w:rsid w:val="00B744AA"/>
    <w:rsid w:val="00B747A8"/>
    <w:rsid w:val="00B74AAB"/>
    <w:rsid w:val="00B75703"/>
    <w:rsid w:val="00B7578E"/>
    <w:rsid w:val="00B75B66"/>
    <w:rsid w:val="00B75CA2"/>
    <w:rsid w:val="00B75CFC"/>
    <w:rsid w:val="00B75E87"/>
    <w:rsid w:val="00B768FA"/>
    <w:rsid w:val="00B76B0C"/>
    <w:rsid w:val="00B77027"/>
    <w:rsid w:val="00B7724A"/>
    <w:rsid w:val="00B80429"/>
    <w:rsid w:val="00B8076C"/>
    <w:rsid w:val="00B80B69"/>
    <w:rsid w:val="00B81572"/>
    <w:rsid w:val="00B81967"/>
    <w:rsid w:val="00B81A95"/>
    <w:rsid w:val="00B81FD8"/>
    <w:rsid w:val="00B826D6"/>
    <w:rsid w:val="00B82EAE"/>
    <w:rsid w:val="00B82FCB"/>
    <w:rsid w:val="00B83CDC"/>
    <w:rsid w:val="00B841EC"/>
    <w:rsid w:val="00B84542"/>
    <w:rsid w:val="00B84B6F"/>
    <w:rsid w:val="00B84DC0"/>
    <w:rsid w:val="00B85047"/>
    <w:rsid w:val="00B85511"/>
    <w:rsid w:val="00B85C1F"/>
    <w:rsid w:val="00B85F57"/>
    <w:rsid w:val="00B86281"/>
    <w:rsid w:val="00B8666B"/>
    <w:rsid w:val="00B873A8"/>
    <w:rsid w:val="00B87709"/>
    <w:rsid w:val="00B877F8"/>
    <w:rsid w:val="00B87ACF"/>
    <w:rsid w:val="00B87BC3"/>
    <w:rsid w:val="00B903E7"/>
    <w:rsid w:val="00B90787"/>
    <w:rsid w:val="00B90C6C"/>
    <w:rsid w:val="00B90D72"/>
    <w:rsid w:val="00B913DC"/>
    <w:rsid w:val="00B91889"/>
    <w:rsid w:val="00B91985"/>
    <w:rsid w:val="00B91ED6"/>
    <w:rsid w:val="00B92853"/>
    <w:rsid w:val="00B92C64"/>
    <w:rsid w:val="00B92DC7"/>
    <w:rsid w:val="00B9404A"/>
    <w:rsid w:val="00B942E3"/>
    <w:rsid w:val="00B94534"/>
    <w:rsid w:val="00B949E5"/>
    <w:rsid w:val="00B94DA7"/>
    <w:rsid w:val="00B952DF"/>
    <w:rsid w:val="00B954BF"/>
    <w:rsid w:val="00B95997"/>
    <w:rsid w:val="00B95D09"/>
    <w:rsid w:val="00B96169"/>
    <w:rsid w:val="00B9623C"/>
    <w:rsid w:val="00B96341"/>
    <w:rsid w:val="00B96419"/>
    <w:rsid w:val="00B964B3"/>
    <w:rsid w:val="00B96685"/>
    <w:rsid w:val="00B967D4"/>
    <w:rsid w:val="00B968DA"/>
    <w:rsid w:val="00B96AD3"/>
    <w:rsid w:val="00B972C4"/>
    <w:rsid w:val="00B97502"/>
    <w:rsid w:val="00B975D5"/>
    <w:rsid w:val="00B9776C"/>
    <w:rsid w:val="00B977A9"/>
    <w:rsid w:val="00B97B8E"/>
    <w:rsid w:val="00BA03C8"/>
    <w:rsid w:val="00BA0425"/>
    <w:rsid w:val="00BA0574"/>
    <w:rsid w:val="00BA09CF"/>
    <w:rsid w:val="00BA0B97"/>
    <w:rsid w:val="00BA0F75"/>
    <w:rsid w:val="00BA10BD"/>
    <w:rsid w:val="00BA17DF"/>
    <w:rsid w:val="00BA198B"/>
    <w:rsid w:val="00BA24F5"/>
    <w:rsid w:val="00BA2B3E"/>
    <w:rsid w:val="00BA302D"/>
    <w:rsid w:val="00BA308B"/>
    <w:rsid w:val="00BA330E"/>
    <w:rsid w:val="00BA3948"/>
    <w:rsid w:val="00BA3C83"/>
    <w:rsid w:val="00BA3F32"/>
    <w:rsid w:val="00BA3FA7"/>
    <w:rsid w:val="00BA40FB"/>
    <w:rsid w:val="00BA4345"/>
    <w:rsid w:val="00BA4865"/>
    <w:rsid w:val="00BA50CB"/>
    <w:rsid w:val="00BA529E"/>
    <w:rsid w:val="00BA551B"/>
    <w:rsid w:val="00BA615C"/>
    <w:rsid w:val="00BA6F35"/>
    <w:rsid w:val="00BA73E2"/>
    <w:rsid w:val="00BA7E6F"/>
    <w:rsid w:val="00BB06C2"/>
    <w:rsid w:val="00BB0A62"/>
    <w:rsid w:val="00BB0AEB"/>
    <w:rsid w:val="00BB12DC"/>
    <w:rsid w:val="00BB13B6"/>
    <w:rsid w:val="00BB16C4"/>
    <w:rsid w:val="00BB1950"/>
    <w:rsid w:val="00BB1E8F"/>
    <w:rsid w:val="00BB21F3"/>
    <w:rsid w:val="00BB2780"/>
    <w:rsid w:val="00BB27AC"/>
    <w:rsid w:val="00BB27AF"/>
    <w:rsid w:val="00BB29EB"/>
    <w:rsid w:val="00BB2E62"/>
    <w:rsid w:val="00BB307C"/>
    <w:rsid w:val="00BB30DA"/>
    <w:rsid w:val="00BB3F47"/>
    <w:rsid w:val="00BB477A"/>
    <w:rsid w:val="00BB4C07"/>
    <w:rsid w:val="00BB4F24"/>
    <w:rsid w:val="00BB57B1"/>
    <w:rsid w:val="00BB590E"/>
    <w:rsid w:val="00BB6002"/>
    <w:rsid w:val="00BB618F"/>
    <w:rsid w:val="00BB6D8E"/>
    <w:rsid w:val="00BB78C9"/>
    <w:rsid w:val="00BB79CD"/>
    <w:rsid w:val="00BC01A5"/>
    <w:rsid w:val="00BC0AC0"/>
    <w:rsid w:val="00BC114C"/>
    <w:rsid w:val="00BC12FD"/>
    <w:rsid w:val="00BC19C0"/>
    <w:rsid w:val="00BC1A8A"/>
    <w:rsid w:val="00BC1CF8"/>
    <w:rsid w:val="00BC25E6"/>
    <w:rsid w:val="00BC3194"/>
    <w:rsid w:val="00BC335C"/>
    <w:rsid w:val="00BC3396"/>
    <w:rsid w:val="00BC355B"/>
    <w:rsid w:val="00BC4146"/>
    <w:rsid w:val="00BC41FF"/>
    <w:rsid w:val="00BC47D5"/>
    <w:rsid w:val="00BC735F"/>
    <w:rsid w:val="00BC7843"/>
    <w:rsid w:val="00BC7A02"/>
    <w:rsid w:val="00BC7A50"/>
    <w:rsid w:val="00BC7F0D"/>
    <w:rsid w:val="00BD03D6"/>
    <w:rsid w:val="00BD0917"/>
    <w:rsid w:val="00BD1489"/>
    <w:rsid w:val="00BD1F67"/>
    <w:rsid w:val="00BD20FA"/>
    <w:rsid w:val="00BD2916"/>
    <w:rsid w:val="00BD29AA"/>
    <w:rsid w:val="00BD2CE2"/>
    <w:rsid w:val="00BD36C4"/>
    <w:rsid w:val="00BD3879"/>
    <w:rsid w:val="00BD3BA4"/>
    <w:rsid w:val="00BD3C49"/>
    <w:rsid w:val="00BD3C91"/>
    <w:rsid w:val="00BD439D"/>
    <w:rsid w:val="00BD4510"/>
    <w:rsid w:val="00BD509C"/>
    <w:rsid w:val="00BD524A"/>
    <w:rsid w:val="00BD5784"/>
    <w:rsid w:val="00BD5840"/>
    <w:rsid w:val="00BD674A"/>
    <w:rsid w:val="00BD6917"/>
    <w:rsid w:val="00BD6B2A"/>
    <w:rsid w:val="00BD7433"/>
    <w:rsid w:val="00BD77D4"/>
    <w:rsid w:val="00BD7841"/>
    <w:rsid w:val="00BE012C"/>
    <w:rsid w:val="00BE0376"/>
    <w:rsid w:val="00BE12EB"/>
    <w:rsid w:val="00BE1638"/>
    <w:rsid w:val="00BE1773"/>
    <w:rsid w:val="00BE1959"/>
    <w:rsid w:val="00BE1AE7"/>
    <w:rsid w:val="00BE1E97"/>
    <w:rsid w:val="00BE203A"/>
    <w:rsid w:val="00BE20F2"/>
    <w:rsid w:val="00BE2291"/>
    <w:rsid w:val="00BE2936"/>
    <w:rsid w:val="00BE3417"/>
    <w:rsid w:val="00BE36E9"/>
    <w:rsid w:val="00BE3AE2"/>
    <w:rsid w:val="00BE3C14"/>
    <w:rsid w:val="00BE3FE2"/>
    <w:rsid w:val="00BE4F5B"/>
    <w:rsid w:val="00BE53EE"/>
    <w:rsid w:val="00BE563A"/>
    <w:rsid w:val="00BE5F7F"/>
    <w:rsid w:val="00BE609D"/>
    <w:rsid w:val="00BE60B4"/>
    <w:rsid w:val="00BE6299"/>
    <w:rsid w:val="00BE704C"/>
    <w:rsid w:val="00BE710B"/>
    <w:rsid w:val="00BE718D"/>
    <w:rsid w:val="00BE724A"/>
    <w:rsid w:val="00BE751C"/>
    <w:rsid w:val="00BE7B91"/>
    <w:rsid w:val="00BF0B5C"/>
    <w:rsid w:val="00BF19D3"/>
    <w:rsid w:val="00BF1BE1"/>
    <w:rsid w:val="00BF1E9D"/>
    <w:rsid w:val="00BF1FF6"/>
    <w:rsid w:val="00BF221B"/>
    <w:rsid w:val="00BF2270"/>
    <w:rsid w:val="00BF2623"/>
    <w:rsid w:val="00BF2F29"/>
    <w:rsid w:val="00BF3642"/>
    <w:rsid w:val="00BF3818"/>
    <w:rsid w:val="00BF3CB9"/>
    <w:rsid w:val="00BF43D6"/>
    <w:rsid w:val="00BF44A9"/>
    <w:rsid w:val="00BF4531"/>
    <w:rsid w:val="00BF4782"/>
    <w:rsid w:val="00BF4786"/>
    <w:rsid w:val="00BF4A4D"/>
    <w:rsid w:val="00BF4AE5"/>
    <w:rsid w:val="00BF5BCC"/>
    <w:rsid w:val="00BF5D23"/>
    <w:rsid w:val="00BF5D93"/>
    <w:rsid w:val="00BF5F35"/>
    <w:rsid w:val="00BF61A3"/>
    <w:rsid w:val="00BF6498"/>
    <w:rsid w:val="00BF64DA"/>
    <w:rsid w:val="00BF675D"/>
    <w:rsid w:val="00BF68C3"/>
    <w:rsid w:val="00BF6AB8"/>
    <w:rsid w:val="00BF6C4F"/>
    <w:rsid w:val="00BF73BA"/>
    <w:rsid w:val="00BF76C8"/>
    <w:rsid w:val="00BF7846"/>
    <w:rsid w:val="00C0016F"/>
    <w:rsid w:val="00C00495"/>
    <w:rsid w:val="00C0082B"/>
    <w:rsid w:val="00C00E6D"/>
    <w:rsid w:val="00C01642"/>
    <w:rsid w:val="00C020A1"/>
    <w:rsid w:val="00C02524"/>
    <w:rsid w:val="00C026BF"/>
    <w:rsid w:val="00C031EB"/>
    <w:rsid w:val="00C03884"/>
    <w:rsid w:val="00C038EB"/>
    <w:rsid w:val="00C038EC"/>
    <w:rsid w:val="00C03BDC"/>
    <w:rsid w:val="00C03C29"/>
    <w:rsid w:val="00C03CA2"/>
    <w:rsid w:val="00C0401E"/>
    <w:rsid w:val="00C0599A"/>
    <w:rsid w:val="00C05AD9"/>
    <w:rsid w:val="00C05BF7"/>
    <w:rsid w:val="00C0625E"/>
    <w:rsid w:val="00C062F5"/>
    <w:rsid w:val="00C06A1D"/>
    <w:rsid w:val="00C06B81"/>
    <w:rsid w:val="00C06E87"/>
    <w:rsid w:val="00C07E9F"/>
    <w:rsid w:val="00C10308"/>
    <w:rsid w:val="00C105DD"/>
    <w:rsid w:val="00C107DD"/>
    <w:rsid w:val="00C108B4"/>
    <w:rsid w:val="00C10DF4"/>
    <w:rsid w:val="00C10F3A"/>
    <w:rsid w:val="00C10FA3"/>
    <w:rsid w:val="00C112D8"/>
    <w:rsid w:val="00C1147A"/>
    <w:rsid w:val="00C11D53"/>
    <w:rsid w:val="00C11DEE"/>
    <w:rsid w:val="00C12159"/>
    <w:rsid w:val="00C124AA"/>
    <w:rsid w:val="00C12849"/>
    <w:rsid w:val="00C12CF9"/>
    <w:rsid w:val="00C12D2E"/>
    <w:rsid w:val="00C13341"/>
    <w:rsid w:val="00C134D9"/>
    <w:rsid w:val="00C135AF"/>
    <w:rsid w:val="00C13FD3"/>
    <w:rsid w:val="00C14114"/>
    <w:rsid w:val="00C141A4"/>
    <w:rsid w:val="00C143A7"/>
    <w:rsid w:val="00C144E2"/>
    <w:rsid w:val="00C145E8"/>
    <w:rsid w:val="00C14841"/>
    <w:rsid w:val="00C15CAF"/>
    <w:rsid w:val="00C15F09"/>
    <w:rsid w:val="00C17C8E"/>
    <w:rsid w:val="00C17D6F"/>
    <w:rsid w:val="00C20538"/>
    <w:rsid w:val="00C206E9"/>
    <w:rsid w:val="00C2084B"/>
    <w:rsid w:val="00C20E7D"/>
    <w:rsid w:val="00C21208"/>
    <w:rsid w:val="00C2169C"/>
    <w:rsid w:val="00C216B9"/>
    <w:rsid w:val="00C21AB5"/>
    <w:rsid w:val="00C22036"/>
    <w:rsid w:val="00C22093"/>
    <w:rsid w:val="00C222A4"/>
    <w:rsid w:val="00C22656"/>
    <w:rsid w:val="00C22C7F"/>
    <w:rsid w:val="00C234AB"/>
    <w:rsid w:val="00C235C6"/>
    <w:rsid w:val="00C239FF"/>
    <w:rsid w:val="00C24018"/>
    <w:rsid w:val="00C248BD"/>
    <w:rsid w:val="00C24A05"/>
    <w:rsid w:val="00C24FCC"/>
    <w:rsid w:val="00C25BB7"/>
    <w:rsid w:val="00C25FBC"/>
    <w:rsid w:val="00C26164"/>
    <w:rsid w:val="00C26F70"/>
    <w:rsid w:val="00C274DE"/>
    <w:rsid w:val="00C2760E"/>
    <w:rsid w:val="00C2773E"/>
    <w:rsid w:val="00C27753"/>
    <w:rsid w:val="00C27CD5"/>
    <w:rsid w:val="00C3013C"/>
    <w:rsid w:val="00C3021E"/>
    <w:rsid w:val="00C30F32"/>
    <w:rsid w:val="00C310EE"/>
    <w:rsid w:val="00C3110C"/>
    <w:rsid w:val="00C3115F"/>
    <w:rsid w:val="00C311B2"/>
    <w:rsid w:val="00C313AE"/>
    <w:rsid w:val="00C31915"/>
    <w:rsid w:val="00C31AEA"/>
    <w:rsid w:val="00C31EEB"/>
    <w:rsid w:val="00C321F2"/>
    <w:rsid w:val="00C333E6"/>
    <w:rsid w:val="00C3340C"/>
    <w:rsid w:val="00C334B3"/>
    <w:rsid w:val="00C3373D"/>
    <w:rsid w:val="00C337F6"/>
    <w:rsid w:val="00C33BF9"/>
    <w:rsid w:val="00C33F07"/>
    <w:rsid w:val="00C3489D"/>
    <w:rsid w:val="00C34EA7"/>
    <w:rsid w:val="00C3508C"/>
    <w:rsid w:val="00C3553D"/>
    <w:rsid w:val="00C355D9"/>
    <w:rsid w:val="00C36398"/>
    <w:rsid w:val="00C36665"/>
    <w:rsid w:val="00C36C8D"/>
    <w:rsid w:val="00C379A1"/>
    <w:rsid w:val="00C37B75"/>
    <w:rsid w:val="00C37CF8"/>
    <w:rsid w:val="00C40070"/>
    <w:rsid w:val="00C4094C"/>
    <w:rsid w:val="00C40B9C"/>
    <w:rsid w:val="00C40BAA"/>
    <w:rsid w:val="00C412EB"/>
    <w:rsid w:val="00C427F9"/>
    <w:rsid w:val="00C42EF2"/>
    <w:rsid w:val="00C42F99"/>
    <w:rsid w:val="00C43329"/>
    <w:rsid w:val="00C4392F"/>
    <w:rsid w:val="00C43B77"/>
    <w:rsid w:val="00C441BD"/>
    <w:rsid w:val="00C443AA"/>
    <w:rsid w:val="00C44D80"/>
    <w:rsid w:val="00C45070"/>
    <w:rsid w:val="00C45892"/>
    <w:rsid w:val="00C458EF"/>
    <w:rsid w:val="00C46058"/>
    <w:rsid w:val="00C464D6"/>
    <w:rsid w:val="00C4667F"/>
    <w:rsid w:val="00C467FA"/>
    <w:rsid w:val="00C470A5"/>
    <w:rsid w:val="00C474B3"/>
    <w:rsid w:val="00C478FE"/>
    <w:rsid w:val="00C50A18"/>
    <w:rsid w:val="00C50BDC"/>
    <w:rsid w:val="00C51500"/>
    <w:rsid w:val="00C51AEB"/>
    <w:rsid w:val="00C51C87"/>
    <w:rsid w:val="00C51F6E"/>
    <w:rsid w:val="00C52133"/>
    <w:rsid w:val="00C52439"/>
    <w:rsid w:val="00C52FD9"/>
    <w:rsid w:val="00C537BE"/>
    <w:rsid w:val="00C5387D"/>
    <w:rsid w:val="00C53907"/>
    <w:rsid w:val="00C53934"/>
    <w:rsid w:val="00C5394A"/>
    <w:rsid w:val="00C54074"/>
    <w:rsid w:val="00C54105"/>
    <w:rsid w:val="00C543CD"/>
    <w:rsid w:val="00C555D8"/>
    <w:rsid w:val="00C55622"/>
    <w:rsid w:val="00C56864"/>
    <w:rsid w:val="00C568DE"/>
    <w:rsid w:val="00C57A3C"/>
    <w:rsid w:val="00C57F59"/>
    <w:rsid w:val="00C6038F"/>
    <w:rsid w:val="00C60A5E"/>
    <w:rsid w:val="00C60D08"/>
    <w:rsid w:val="00C60DD9"/>
    <w:rsid w:val="00C611FD"/>
    <w:rsid w:val="00C619FC"/>
    <w:rsid w:val="00C61ABA"/>
    <w:rsid w:val="00C61D67"/>
    <w:rsid w:val="00C622B2"/>
    <w:rsid w:val="00C623CC"/>
    <w:rsid w:val="00C628C1"/>
    <w:rsid w:val="00C62DC4"/>
    <w:rsid w:val="00C62EBD"/>
    <w:rsid w:val="00C630EB"/>
    <w:rsid w:val="00C6331C"/>
    <w:rsid w:val="00C63405"/>
    <w:rsid w:val="00C63570"/>
    <w:rsid w:val="00C63BA5"/>
    <w:rsid w:val="00C63BB1"/>
    <w:rsid w:val="00C63BC8"/>
    <w:rsid w:val="00C63FEA"/>
    <w:rsid w:val="00C6407D"/>
    <w:rsid w:val="00C641E8"/>
    <w:rsid w:val="00C64353"/>
    <w:rsid w:val="00C649C7"/>
    <w:rsid w:val="00C64C0D"/>
    <w:rsid w:val="00C6501D"/>
    <w:rsid w:val="00C65A1B"/>
    <w:rsid w:val="00C65E72"/>
    <w:rsid w:val="00C65F03"/>
    <w:rsid w:val="00C66099"/>
    <w:rsid w:val="00C66390"/>
    <w:rsid w:val="00C66688"/>
    <w:rsid w:val="00C66D6D"/>
    <w:rsid w:val="00C70086"/>
    <w:rsid w:val="00C70247"/>
    <w:rsid w:val="00C70647"/>
    <w:rsid w:val="00C7075B"/>
    <w:rsid w:val="00C70ABD"/>
    <w:rsid w:val="00C7136C"/>
    <w:rsid w:val="00C716C1"/>
    <w:rsid w:val="00C721BD"/>
    <w:rsid w:val="00C723F0"/>
    <w:rsid w:val="00C72798"/>
    <w:rsid w:val="00C733C3"/>
    <w:rsid w:val="00C733E1"/>
    <w:rsid w:val="00C7357C"/>
    <w:rsid w:val="00C73F51"/>
    <w:rsid w:val="00C7414A"/>
    <w:rsid w:val="00C74276"/>
    <w:rsid w:val="00C74F2E"/>
    <w:rsid w:val="00C759FF"/>
    <w:rsid w:val="00C75B97"/>
    <w:rsid w:val="00C75DDF"/>
    <w:rsid w:val="00C76239"/>
    <w:rsid w:val="00C76A5E"/>
    <w:rsid w:val="00C771AD"/>
    <w:rsid w:val="00C77573"/>
    <w:rsid w:val="00C776F1"/>
    <w:rsid w:val="00C7785F"/>
    <w:rsid w:val="00C77958"/>
    <w:rsid w:val="00C80855"/>
    <w:rsid w:val="00C808A7"/>
    <w:rsid w:val="00C80B8E"/>
    <w:rsid w:val="00C80FE4"/>
    <w:rsid w:val="00C814F1"/>
    <w:rsid w:val="00C817C2"/>
    <w:rsid w:val="00C81E99"/>
    <w:rsid w:val="00C82113"/>
    <w:rsid w:val="00C821E2"/>
    <w:rsid w:val="00C82234"/>
    <w:rsid w:val="00C826BC"/>
    <w:rsid w:val="00C828FF"/>
    <w:rsid w:val="00C82902"/>
    <w:rsid w:val="00C829FE"/>
    <w:rsid w:val="00C82D3E"/>
    <w:rsid w:val="00C834F7"/>
    <w:rsid w:val="00C83676"/>
    <w:rsid w:val="00C83908"/>
    <w:rsid w:val="00C83E9E"/>
    <w:rsid w:val="00C843F0"/>
    <w:rsid w:val="00C847C0"/>
    <w:rsid w:val="00C84883"/>
    <w:rsid w:val="00C84BE1"/>
    <w:rsid w:val="00C84C80"/>
    <w:rsid w:val="00C84EBB"/>
    <w:rsid w:val="00C84EEE"/>
    <w:rsid w:val="00C84F66"/>
    <w:rsid w:val="00C85194"/>
    <w:rsid w:val="00C857EF"/>
    <w:rsid w:val="00C85B2F"/>
    <w:rsid w:val="00C862E9"/>
    <w:rsid w:val="00C87108"/>
    <w:rsid w:val="00C87840"/>
    <w:rsid w:val="00C878EF"/>
    <w:rsid w:val="00C87BBA"/>
    <w:rsid w:val="00C909FB"/>
    <w:rsid w:val="00C90D0D"/>
    <w:rsid w:val="00C91494"/>
    <w:rsid w:val="00C92CF6"/>
    <w:rsid w:val="00C92D6F"/>
    <w:rsid w:val="00C92FD0"/>
    <w:rsid w:val="00C9301A"/>
    <w:rsid w:val="00C9325B"/>
    <w:rsid w:val="00C93654"/>
    <w:rsid w:val="00C939CC"/>
    <w:rsid w:val="00C93CA9"/>
    <w:rsid w:val="00C93F9B"/>
    <w:rsid w:val="00C941D6"/>
    <w:rsid w:val="00C94228"/>
    <w:rsid w:val="00C94234"/>
    <w:rsid w:val="00C94293"/>
    <w:rsid w:val="00C94546"/>
    <w:rsid w:val="00C94743"/>
    <w:rsid w:val="00C9493C"/>
    <w:rsid w:val="00C94978"/>
    <w:rsid w:val="00C94B50"/>
    <w:rsid w:val="00C95014"/>
    <w:rsid w:val="00C9514D"/>
    <w:rsid w:val="00C954AD"/>
    <w:rsid w:val="00C95594"/>
    <w:rsid w:val="00C95BD3"/>
    <w:rsid w:val="00C96A7A"/>
    <w:rsid w:val="00C96B78"/>
    <w:rsid w:val="00C96BDF"/>
    <w:rsid w:val="00C97142"/>
    <w:rsid w:val="00C972E1"/>
    <w:rsid w:val="00C97376"/>
    <w:rsid w:val="00CA0C9B"/>
    <w:rsid w:val="00CA0F7B"/>
    <w:rsid w:val="00CA0FE9"/>
    <w:rsid w:val="00CA116B"/>
    <w:rsid w:val="00CA13CA"/>
    <w:rsid w:val="00CA146C"/>
    <w:rsid w:val="00CA1C6C"/>
    <w:rsid w:val="00CA1DCD"/>
    <w:rsid w:val="00CA1F2C"/>
    <w:rsid w:val="00CA2194"/>
    <w:rsid w:val="00CA239F"/>
    <w:rsid w:val="00CA2648"/>
    <w:rsid w:val="00CA32F1"/>
    <w:rsid w:val="00CA379F"/>
    <w:rsid w:val="00CA3B27"/>
    <w:rsid w:val="00CA3D31"/>
    <w:rsid w:val="00CA4446"/>
    <w:rsid w:val="00CA4571"/>
    <w:rsid w:val="00CA4596"/>
    <w:rsid w:val="00CA4D43"/>
    <w:rsid w:val="00CA564B"/>
    <w:rsid w:val="00CA5775"/>
    <w:rsid w:val="00CA5B0A"/>
    <w:rsid w:val="00CA5E06"/>
    <w:rsid w:val="00CA5F0C"/>
    <w:rsid w:val="00CA623F"/>
    <w:rsid w:val="00CA6638"/>
    <w:rsid w:val="00CA6789"/>
    <w:rsid w:val="00CA67EF"/>
    <w:rsid w:val="00CA6B14"/>
    <w:rsid w:val="00CA6BDD"/>
    <w:rsid w:val="00CA6CAE"/>
    <w:rsid w:val="00CA70DB"/>
    <w:rsid w:val="00CA74A1"/>
    <w:rsid w:val="00CA762A"/>
    <w:rsid w:val="00CA7779"/>
    <w:rsid w:val="00CA7A7A"/>
    <w:rsid w:val="00CA7BE3"/>
    <w:rsid w:val="00CB07AD"/>
    <w:rsid w:val="00CB0DFB"/>
    <w:rsid w:val="00CB1180"/>
    <w:rsid w:val="00CB12F9"/>
    <w:rsid w:val="00CB1B1F"/>
    <w:rsid w:val="00CB1B3B"/>
    <w:rsid w:val="00CB2010"/>
    <w:rsid w:val="00CB2391"/>
    <w:rsid w:val="00CB2ADC"/>
    <w:rsid w:val="00CB2E9C"/>
    <w:rsid w:val="00CB2FBA"/>
    <w:rsid w:val="00CB389F"/>
    <w:rsid w:val="00CB396C"/>
    <w:rsid w:val="00CB4893"/>
    <w:rsid w:val="00CB4CA8"/>
    <w:rsid w:val="00CB4E03"/>
    <w:rsid w:val="00CB4EAC"/>
    <w:rsid w:val="00CB4EFF"/>
    <w:rsid w:val="00CB5A49"/>
    <w:rsid w:val="00CB5AF8"/>
    <w:rsid w:val="00CB6770"/>
    <w:rsid w:val="00CB6E32"/>
    <w:rsid w:val="00CB7151"/>
    <w:rsid w:val="00CB75E2"/>
    <w:rsid w:val="00CB7855"/>
    <w:rsid w:val="00CB796C"/>
    <w:rsid w:val="00CC036D"/>
    <w:rsid w:val="00CC0543"/>
    <w:rsid w:val="00CC076C"/>
    <w:rsid w:val="00CC119C"/>
    <w:rsid w:val="00CC148B"/>
    <w:rsid w:val="00CC1C36"/>
    <w:rsid w:val="00CC2251"/>
    <w:rsid w:val="00CC2539"/>
    <w:rsid w:val="00CC2CF9"/>
    <w:rsid w:val="00CC3238"/>
    <w:rsid w:val="00CC3263"/>
    <w:rsid w:val="00CC32E1"/>
    <w:rsid w:val="00CC3518"/>
    <w:rsid w:val="00CC3914"/>
    <w:rsid w:val="00CC4182"/>
    <w:rsid w:val="00CC41AF"/>
    <w:rsid w:val="00CC456C"/>
    <w:rsid w:val="00CC46F7"/>
    <w:rsid w:val="00CC47FE"/>
    <w:rsid w:val="00CC48A1"/>
    <w:rsid w:val="00CC4905"/>
    <w:rsid w:val="00CC4B33"/>
    <w:rsid w:val="00CC4F66"/>
    <w:rsid w:val="00CC514B"/>
    <w:rsid w:val="00CC53AE"/>
    <w:rsid w:val="00CC5DF1"/>
    <w:rsid w:val="00CC5FA8"/>
    <w:rsid w:val="00CC68DC"/>
    <w:rsid w:val="00CC6A02"/>
    <w:rsid w:val="00CC6A92"/>
    <w:rsid w:val="00CC6B07"/>
    <w:rsid w:val="00CC7195"/>
    <w:rsid w:val="00CC745A"/>
    <w:rsid w:val="00CC7AC0"/>
    <w:rsid w:val="00CD0914"/>
    <w:rsid w:val="00CD0B33"/>
    <w:rsid w:val="00CD0FB1"/>
    <w:rsid w:val="00CD144F"/>
    <w:rsid w:val="00CD1A38"/>
    <w:rsid w:val="00CD1A7B"/>
    <w:rsid w:val="00CD1CB0"/>
    <w:rsid w:val="00CD22A9"/>
    <w:rsid w:val="00CD2493"/>
    <w:rsid w:val="00CD25BA"/>
    <w:rsid w:val="00CD2BA6"/>
    <w:rsid w:val="00CD2CA8"/>
    <w:rsid w:val="00CD2D9B"/>
    <w:rsid w:val="00CD2E35"/>
    <w:rsid w:val="00CD3AF7"/>
    <w:rsid w:val="00CD401F"/>
    <w:rsid w:val="00CD414F"/>
    <w:rsid w:val="00CD44D3"/>
    <w:rsid w:val="00CD5DC3"/>
    <w:rsid w:val="00CD5F1B"/>
    <w:rsid w:val="00CD608B"/>
    <w:rsid w:val="00CD60F1"/>
    <w:rsid w:val="00CD6CF2"/>
    <w:rsid w:val="00CD6F97"/>
    <w:rsid w:val="00CD6FB4"/>
    <w:rsid w:val="00CD7068"/>
    <w:rsid w:val="00CD7187"/>
    <w:rsid w:val="00CD724D"/>
    <w:rsid w:val="00CD77EB"/>
    <w:rsid w:val="00CD7A4C"/>
    <w:rsid w:val="00CE0750"/>
    <w:rsid w:val="00CE0AA2"/>
    <w:rsid w:val="00CE0E6F"/>
    <w:rsid w:val="00CE0FBF"/>
    <w:rsid w:val="00CE159C"/>
    <w:rsid w:val="00CE162B"/>
    <w:rsid w:val="00CE1A99"/>
    <w:rsid w:val="00CE21EE"/>
    <w:rsid w:val="00CE280F"/>
    <w:rsid w:val="00CE2D4F"/>
    <w:rsid w:val="00CE2EF0"/>
    <w:rsid w:val="00CE3164"/>
    <w:rsid w:val="00CE3355"/>
    <w:rsid w:val="00CE34B1"/>
    <w:rsid w:val="00CE3B24"/>
    <w:rsid w:val="00CE3DD3"/>
    <w:rsid w:val="00CE4484"/>
    <w:rsid w:val="00CE4F2B"/>
    <w:rsid w:val="00CE4F87"/>
    <w:rsid w:val="00CE4FEA"/>
    <w:rsid w:val="00CE53E1"/>
    <w:rsid w:val="00CE58D0"/>
    <w:rsid w:val="00CE5925"/>
    <w:rsid w:val="00CE5A00"/>
    <w:rsid w:val="00CE5F25"/>
    <w:rsid w:val="00CE6651"/>
    <w:rsid w:val="00CE71E1"/>
    <w:rsid w:val="00CE732D"/>
    <w:rsid w:val="00CE7369"/>
    <w:rsid w:val="00CE7752"/>
    <w:rsid w:val="00CE78E5"/>
    <w:rsid w:val="00CF03C1"/>
    <w:rsid w:val="00CF07DC"/>
    <w:rsid w:val="00CF07DD"/>
    <w:rsid w:val="00CF10B3"/>
    <w:rsid w:val="00CF1396"/>
    <w:rsid w:val="00CF1701"/>
    <w:rsid w:val="00CF17A3"/>
    <w:rsid w:val="00CF223C"/>
    <w:rsid w:val="00CF2B43"/>
    <w:rsid w:val="00CF2E33"/>
    <w:rsid w:val="00CF390A"/>
    <w:rsid w:val="00CF4359"/>
    <w:rsid w:val="00CF46B3"/>
    <w:rsid w:val="00CF47C0"/>
    <w:rsid w:val="00CF47F1"/>
    <w:rsid w:val="00CF498D"/>
    <w:rsid w:val="00CF4D1F"/>
    <w:rsid w:val="00CF5015"/>
    <w:rsid w:val="00CF516C"/>
    <w:rsid w:val="00CF55ED"/>
    <w:rsid w:val="00CF5709"/>
    <w:rsid w:val="00CF58C9"/>
    <w:rsid w:val="00CF5F55"/>
    <w:rsid w:val="00CF5F6F"/>
    <w:rsid w:val="00CF6133"/>
    <w:rsid w:val="00CF6323"/>
    <w:rsid w:val="00CF6C9E"/>
    <w:rsid w:val="00CF711D"/>
    <w:rsid w:val="00CF7B5D"/>
    <w:rsid w:val="00CF7DB6"/>
    <w:rsid w:val="00D002F2"/>
    <w:rsid w:val="00D004AC"/>
    <w:rsid w:val="00D00A91"/>
    <w:rsid w:val="00D00F87"/>
    <w:rsid w:val="00D01A79"/>
    <w:rsid w:val="00D028CB"/>
    <w:rsid w:val="00D0298B"/>
    <w:rsid w:val="00D02AF3"/>
    <w:rsid w:val="00D02C1F"/>
    <w:rsid w:val="00D02ECD"/>
    <w:rsid w:val="00D032C4"/>
    <w:rsid w:val="00D03C5D"/>
    <w:rsid w:val="00D03EC5"/>
    <w:rsid w:val="00D04E8B"/>
    <w:rsid w:val="00D04ECA"/>
    <w:rsid w:val="00D05A8F"/>
    <w:rsid w:val="00D062F4"/>
    <w:rsid w:val="00D06968"/>
    <w:rsid w:val="00D07170"/>
    <w:rsid w:val="00D076E7"/>
    <w:rsid w:val="00D077E5"/>
    <w:rsid w:val="00D10148"/>
    <w:rsid w:val="00D10464"/>
    <w:rsid w:val="00D10559"/>
    <w:rsid w:val="00D105B4"/>
    <w:rsid w:val="00D1064C"/>
    <w:rsid w:val="00D1077C"/>
    <w:rsid w:val="00D10922"/>
    <w:rsid w:val="00D12019"/>
    <w:rsid w:val="00D12EAD"/>
    <w:rsid w:val="00D12F53"/>
    <w:rsid w:val="00D130A5"/>
    <w:rsid w:val="00D1421C"/>
    <w:rsid w:val="00D152FC"/>
    <w:rsid w:val="00D153FF"/>
    <w:rsid w:val="00D15493"/>
    <w:rsid w:val="00D15CC5"/>
    <w:rsid w:val="00D15F66"/>
    <w:rsid w:val="00D15FA5"/>
    <w:rsid w:val="00D164DC"/>
    <w:rsid w:val="00D16E26"/>
    <w:rsid w:val="00D170CA"/>
    <w:rsid w:val="00D179A9"/>
    <w:rsid w:val="00D17A79"/>
    <w:rsid w:val="00D202A4"/>
    <w:rsid w:val="00D2069E"/>
    <w:rsid w:val="00D208C2"/>
    <w:rsid w:val="00D20CE8"/>
    <w:rsid w:val="00D2167F"/>
    <w:rsid w:val="00D221B4"/>
    <w:rsid w:val="00D223CF"/>
    <w:rsid w:val="00D227DB"/>
    <w:rsid w:val="00D23818"/>
    <w:rsid w:val="00D23AD0"/>
    <w:rsid w:val="00D23B7C"/>
    <w:rsid w:val="00D23BB8"/>
    <w:rsid w:val="00D24230"/>
    <w:rsid w:val="00D2424A"/>
    <w:rsid w:val="00D242C9"/>
    <w:rsid w:val="00D24918"/>
    <w:rsid w:val="00D25085"/>
    <w:rsid w:val="00D254CB"/>
    <w:rsid w:val="00D25825"/>
    <w:rsid w:val="00D25D5F"/>
    <w:rsid w:val="00D25DC6"/>
    <w:rsid w:val="00D2654C"/>
    <w:rsid w:val="00D276C1"/>
    <w:rsid w:val="00D30520"/>
    <w:rsid w:val="00D305B8"/>
    <w:rsid w:val="00D308A8"/>
    <w:rsid w:val="00D30C1D"/>
    <w:rsid w:val="00D30CDE"/>
    <w:rsid w:val="00D30DF0"/>
    <w:rsid w:val="00D30F95"/>
    <w:rsid w:val="00D30FB8"/>
    <w:rsid w:val="00D3174D"/>
    <w:rsid w:val="00D32284"/>
    <w:rsid w:val="00D323A7"/>
    <w:rsid w:val="00D32ED3"/>
    <w:rsid w:val="00D32F76"/>
    <w:rsid w:val="00D33428"/>
    <w:rsid w:val="00D334CD"/>
    <w:rsid w:val="00D33751"/>
    <w:rsid w:val="00D33E5A"/>
    <w:rsid w:val="00D347D7"/>
    <w:rsid w:val="00D35254"/>
    <w:rsid w:val="00D353F7"/>
    <w:rsid w:val="00D35EE1"/>
    <w:rsid w:val="00D3616C"/>
    <w:rsid w:val="00D36392"/>
    <w:rsid w:val="00D41E2C"/>
    <w:rsid w:val="00D42F84"/>
    <w:rsid w:val="00D43477"/>
    <w:rsid w:val="00D43F9F"/>
    <w:rsid w:val="00D442FE"/>
    <w:rsid w:val="00D4491B"/>
    <w:rsid w:val="00D45021"/>
    <w:rsid w:val="00D4583E"/>
    <w:rsid w:val="00D460CD"/>
    <w:rsid w:val="00D462C9"/>
    <w:rsid w:val="00D47BF6"/>
    <w:rsid w:val="00D501C7"/>
    <w:rsid w:val="00D5044E"/>
    <w:rsid w:val="00D50D41"/>
    <w:rsid w:val="00D5124B"/>
    <w:rsid w:val="00D515C4"/>
    <w:rsid w:val="00D51B49"/>
    <w:rsid w:val="00D51F0F"/>
    <w:rsid w:val="00D526E0"/>
    <w:rsid w:val="00D52BC8"/>
    <w:rsid w:val="00D52C80"/>
    <w:rsid w:val="00D52F19"/>
    <w:rsid w:val="00D530D5"/>
    <w:rsid w:val="00D5346A"/>
    <w:rsid w:val="00D53672"/>
    <w:rsid w:val="00D546A6"/>
    <w:rsid w:val="00D5470F"/>
    <w:rsid w:val="00D54A82"/>
    <w:rsid w:val="00D55256"/>
    <w:rsid w:val="00D553E7"/>
    <w:rsid w:val="00D55999"/>
    <w:rsid w:val="00D56B9D"/>
    <w:rsid w:val="00D56C2C"/>
    <w:rsid w:val="00D56C41"/>
    <w:rsid w:val="00D574CF"/>
    <w:rsid w:val="00D57994"/>
    <w:rsid w:val="00D6052F"/>
    <w:rsid w:val="00D6068D"/>
    <w:rsid w:val="00D60A4E"/>
    <w:rsid w:val="00D60C7A"/>
    <w:rsid w:val="00D610EE"/>
    <w:rsid w:val="00D614A1"/>
    <w:rsid w:val="00D61549"/>
    <w:rsid w:val="00D61791"/>
    <w:rsid w:val="00D61AF7"/>
    <w:rsid w:val="00D61E2D"/>
    <w:rsid w:val="00D61FDF"/>
    <w:rsid w:val="00D6227D"/>
    <w:rsid w:val="00D62A4A"/>
    <w:rsid w:val="00D63597"/>
    <w:rsid w:val="00D63618"/>
    <w:rsid w:val="00D63D5B"/>
    <w:rsid w:val="00D63F56"/>
    <w:rsid w:val="00D64C2E"/>
    <w:rsid w:val="00D64E25"/>
    <w:rsid w:val="00D6507A"/>
    <w:rsid w:val="00D65245"/>
    <w:rsid w:val="00D65717"/>
    <w:rsid w:val="00D657E7"/>
    <w:rsid w:val="00D66768"/>
    <w:rsid w:val="00D6683B"/>
    <w:rsid w:val="00D66F61"/>
    <w:rsid w:val="00D673E3"/>
    <w:rsid w:val="00D675D9"/>
    <w:rsid w:val="00D677F5"/>
    <w:rsid w:val="00D7009A"/>
    <w:rsid w:val="00D706EC"/>
    <w:rsid w:val="00D711EB"/>
    <w:rsid w:val="00D71E92"/>
    <w:rsid w:val="00D72022"/>
    <w:rsid w:val="00D72C0C"/>
    <w:rsid w:val="00D72E72"/>
    <w:rsid w:val="00D739F9"/>
    <w:rsid w:val="00D742AF"/>
    <w:rsid w:val="00D746F2"/>
    <w:rsid w:val="00D74BC6"/>
    <w:rsid w:val="00D750EA"/>
    <w:rsid w:val="00D7570A"/>
    <w:rsid w:val="00D758E6"/>
    <w:rsid w:val="00D75976"/>
    <w:rsid w:val="00D75991"/>
    <w:rsid w:val="00D75F2E"/>
    <w:rsid w:val="00D766CE"/>
    <w:rsid w:val="00D76986"/>
    <w:rsid w:val="00D769A8"/>
    <w:rsid w:val="00D76EED"/>
    <w:rsid w:val="00D80101"/>
    <w:rsid w:val="00D8056E"/>
    <w:rsid w:val="00D80DB8"/>
    <w:rsid w:val="00D81EE1"/>
    <w:rsid w:val="00D82028"/>
    <w:rsid w:val="00D8205F"/>
    <w:rsid w:val="00D822FF"/>
    <w:rsid w:val="00D82A2A"/>
    <w:rsid w:val="00D82B18"/>
    <w:rsid w:val="00D82C5A"/>
    <w:rsid w:val="00D82DB5"/>
    <w:rsid w:val="00D8394C"/>
    <w:rsid w:val="00D839FD"/>
    <w:rsid w:val="00D83F52"/>
    <w:rsid w:val="00D84029"/>
    <w:rsid w:val="00D8437E"/>
    <w:rsid w:val="00D84628"/>
    <w:rsid w:val="00D847AA"/>
    <w:rsid w:val="00D84A59"/>
    <w:rsid w:val="00D84A7A"/>
    <w:rsid w:val="00D84C07"/>
    <w:rsid w:val="00D85691"/>
    <w:rsid w:val="00D85722"/>
    <w:rsid w:val="00D8589E"/>
    <w:rsid w:val="00D85F08"/>
    <w:rsid w:val="00D8612E"/>
    <w:rsid w:val="00D86CE8"/>
    <w:rsid w:val="00D87AFD"/>
    <w:rsid w:val="00D87B16"/>
    <w:rsid w:val="00D87BCE"/>
    <w:rsid w:val="00D87BE5"/>
    <w:rsid w:val="00D900F8"/>
    <w:rsid w:val="00D904F1"/>
    <w:rsid w:val="00D91190"/>
    <w:rsid w:val="00D91455"/>
    <w:rsid w:val="00D9147B"/>
    <w:rsid w:val="00D91557"/>
    <w:rsid w:val="00D915C0"/>
    <w:rsid w:val="00D92352"/>
    <w:rsid w:val="00D926FD"/>
    <w:rsid w:val="00D92914"/>
    <w:rsid w:val="00D92B29"/>
    <w:rsid w:val="00D92B60"/>
    <w:rsid w:val="00D92D45"/>
    <w:rsid w:val="00D92DF1"/>
    <w:rsid w:val="00D937E3"/>
    <w:rsid w:val="00D9394E"/>
    <w:rsid w:val="00D93D03"/>
    <w:rsid w:val="00D94484"/>
    <w:rsid w:val="00D944C8"/>
    <w:rsid w:val="00D94562"/>
    <w:rsid w:val="00D94AE3"/>
    <w:rsid w:val="00D94B39"/>
    <w:rsid w:val="00D94D22"/>
    <w:rsid w:val="00D94D51"/>
    <w:rsid w:val="00D9582D"/>
    <w:rsid w:val="00D958CD"/>
    <w:rsid w:val="00D95975"/>
    <w:rsid w:val="00D95A04"/>
    <w:rsid w:val="00D95D4B"/>
    <w:rsid w:val="00D95EC7"/>
    <w:rsid w:val="00D96055"/>
    <w:rsid w:val="00D96B74"/>
    <w:rsid w:val="00D96C3B"/>
    <w:rsid w:val="00DA001F"/>
    <w:rsid w:val="00DA07CB"/>
    <w:rsid w:val="00DA0A05"/>
    <w:rsid w:val="00DA0C9B"/>
    <w:rsid w:val="00DA1613"/>
    <w:rsid w:val="00DA18E4"/>
    <w:rsid w:val="00DA1C54"/>
    <w:rsid w:val="00DA1FF0"/>
    <w:rsid w:val="00DA21E3"/>
    <w:rsid w:val="00DA2361"/>
    <w:rsid w:val="00DA2FB4"/>
    <w:rsid w:val="00DA34AA"/>
    <w:rsid w:val="00DA3675"/>
    <w:rsid w:val="00DA3CE3"/>
    <w:rsid w:val="00DA3E04"/>
    <w:rsid w:val="00DA3E40"/>
    <w:rsid w:val="00DA4626"/>
    <w:rsid w:val="00DA487D"/>
    <w:rsid w:val="00DA4B9E"/>
    <w:rsid w:val="00DA5429"/>
    <w:rsid w:val="00DA55B3"/>
    <w:rsid w:val="00DA5715"/>
    <w:rsid w:val="00DA5E2C"/>
    <w:rsid w:val="00DA6267"/>
    <w:rsid w:val="00DA62DE"/>
    <w:rsid w:val="00DA689D"/>
    <w:rsid w:val="00DA6BCF"/>
    <w:rsid w:val="00DA6D7F"/>
    <w:rsid w:val="00DA6F44"/>
    <w:rsid w:val="00DA7217"/>
    <w:rsid w:val="00DA7318"/>
    <w:rsid w:val="00DA745B"/>
    <w:rsid w:val="00DA78EE"/>
    <w:rsid w:val="00DB003F"/>
    <w:rsid w:val="00DB039D"/>
    <w:rsid w:val="00DB0959"/>
    <w:rsid w:val="00DB0976"/>
    <w:rsid w:val="00DB154A"/>
    <w:rsid w:val="00DB16E4"/>
    <w:rsid w:val="00DB16E6"/>
    <w:rsid w:val="00DB2521"/>
    <w:rsid w:val="00DB2999"/>
    <w:rsid w:val="00DB2A47"/>
    <w:rsid w:val="00DB2DC2"/>
    <w:rsid w:val="00DB3C03"/>
    <w:rsid w:val="00DB42F1"/>
    <w:rsid w:val="00DB4B88"/>
    <w:rsid w:val="00DB5156"/>
    <w:rsid w:val="00DB5919"/>
    <w:rsid w:val="00DB5BC8"/>
    <w:rsid w:val="00DB5FA8"/>
    <w:rsid w:val="00DB64A4"/>
    <w:rsid w:val="00DB6930"/>
    <w:rsid w:val="00DB6A1F"/>
    <w:rsid w:val="00DB6AFA"/>
    <w:rsid w:val="00DB6E9C"/>
    <w:rsid w:val="00DB73B5"/>
    <w:rsid w:val="00DB7421"/>
    <w:rsid w:val="00DB7C1E"/>
    <w:rsid w:val="00DB7E1C"/>
    <w:rsid w:val="00DC0381"/>
    <w:rsid w:val="00DC0729"/>
    <w:rsid w:val="00DC0A6A"/>
    <w:rsid w:val="00DC108E"/>
    <w:rsid w:val="00DC1364"/>
    <w:rsid w:val="00DC13F5"/>
    <w:rsid w:val="00DC19E6"/>
    <w:rsid w:val="00DC1C1E"/>
    <w:rsid w:val="00DC2294"/>
    <w:rsid w:val="00DC237A"/>
    <w:rsid w:val="00DC2B6D"/>
    <w:rsid w:val="00DC2D08"/>
    <w:rsid w:val="00DC3358"/>
    <w:rsid w:val="00DC33E1"/>
    <w:rsid w:val="00DC4B6D"/>
    <w:rsid w:val="00DC4C4F"/>
    <w:rsid w:val="00DC5C9D"/>
    <w:rsid w:val="00DC5D13"/>
    <w:rsid w:val="00DC681F"/>
    <w:rsid w:val="00DC70AF"/>
    <w:rsid w:val="00DC71AA"/>
    <w:rsid w:val="00DC7984"/>
    <w:rsid w:val="00DD0118"/>
    <w:rsid w:val="00DD0187"/>
    <w:rsid w:val="00DD09BD"/>
    <w:rsid w:val="00DD0B74"/>
    <w:rsid w:val="00DD123A"/>
    <w:rsid w:val="00DD13E6"/>
    <w:rsid w:val="00DD1CCD"/>
    <w:rsid w:val="00DD2184"/>
    <w:rsid w:val="00DD25E9"/>
    <w:rsid w:val="00DD3214"/>
    <w:rsid w:val="00DD37C7"/>
    <w:rsid w:val="00DD3BC4"/>
    <w:rsid w:val="00DD47CB"/>
    <w:rsid w:val="00DD4E24"/>
    <w:rsid w:val="00DD51D6"/>
    <w:rsid w:val="00DD520E"/>
    <w:rsid w:val="00DD597E"/>
    <w:rsid w:val="00DD5E70"/>
    <w:rsid w:val="00DD62E1"/>
    <w:rsid w:val="00DD6E52"/>
    <w:rsid w:val="00DD6F52"/>
    <w:rsid w:val="00DD782B"/>
    <w:rsid w:val="00DE065C"/>
    <w:rsid w:val="00DE06F2"/>
    <w:rsid w:val="00DE0EE2"/>
    <w:rsid w:val="00DE0F26"/>
    <w:rsid w:val="00DE0FF3"/>
    <w:rsid w:val="00DE1711"/>
    <w:rsid w:val="00DE2AB4"/>
    <w:rsid w:val="00DE2C0A"/>
    <w:rsid w:val="00DE2CA6"/>
    <w:rsid w:val="00DE30D9"/>
    <w:rsid w:val="00DE3425"/>
    <w:rsid w:val="00DE355C"/>
    <w:rsid w:val="00DE3BBE"/>
    <w:rsid w:val="00DE447F"/>
    <w:rsid w:val="00DE4E3E"/>
    <w:rsid w:val="00DE513D"/>
    <w:rsid w:val="00DE51C5"/>
    <w:rsid w:val="00DE60F8"/>
    <w:rsid w:val="00DE64AA"/>
    <w:rsid w:val="00DE65D5"/>
    <w:rsid w:val="00DE6ADB"/>
    <w:rsid w:val="00DE6BA9"/>
    <w:rsid w:val="00DE6F21"/>
    <w:rsid w:val="00DE6F2F"/>
    <w:rsid w:val="00DE7306"/>
    <w:rsid w:val="00DE736D"/>
    <w:rsid w:val="00DE74D0"/>
    <w:rsid w:val="00DE761E"/>
    <w:rsid w:val="00DE77AC"/>
    <w:rsid w:val="00DE7889"/>
    <w:rsid w:val="00DE794C"/>
    <w:rsid w:val="00DE7B49"/>
    <w:rsid w:val="00DE7CC1"/>
    <w:rsid w:val="00DE7D25"/>
    <w:rsid w:val="00DF0A37"/>
    <w:rsid w:val="00DF1162"/>
    <w:rsid w:val="00DF1260"/>
    <w:rsid w:val="00DF13A3"/>
    <w:rsid w:val="00DF1FFF"/>
    <w:rsid w:val="00DF21BA"/>
    <w:rsid w:val="00DF22D3"/>
    <w:rsid w:val="00DF32A7"/>
    <w:rsid w:val="00DF34AE"/>
    <w:rsid w:val="00DF367F"/>
    <w:rsid w:val="00DF382D"/>
    <w:rsid w:val="00DF3E51"/>
    <w:rsid w:val="00DF44D7"/>
    <w:rsid w:val="00DF5033"/>
    <w:rsid w:val="00DF575F"/>
    <w:rsid w:val="00DF7160"/>
    <w:rsid w:val="00DF74B5"/>
    <w:rsid w:val="00DF76B1"/>
    <w:rsid w:val="00DF7D48"/>
    <w:rsid w:val="00E00477"/>
    <w:rsid w:val="00E005B9"/>
    <w:rsid w:val="00E008E7"/>
    <w:rsid w:val="00E00AA4"/>
    <w:rsid w:val="00E00B0C"/>
    <w:rsid w:val="00E00BF4"/>
    <w:rsid w:val="00E00D4A"/>
    <w:rsid w:val="00E01D51"/>
    <w:rsid w:val="00E0225D"/>
    <w:rsid w:val="00E022EA"/>
    <w:rsid w:val="00E0337F"/>
    <w:rsid w:val="00E0346A"/>
    <w:rsid w:val="00E03708"/>
    <w:rsid w:val="00E049AB"/>
    <w:rsid w:val="00E04BBD"/>
    <w:rsid w:val="00E04C3A"/>
    <w:rsid w:val="00E04EA6"/>
    <w:rsid w:val="00E05666"/>
    <w:rsid w:val="00E05F04"/>
    <w:rsid w:val="00E06417"/>
    <w:rsid w:val="00E06D03"/>
    <w:rsid w:val="00E06EC2"/>
    <w:rsid w:val="00E07EAB"/>
    <w:rsid w:val="00E10138"/>
    <w:rsid w:val="00E10305"/>
    <w:rsid w:val="00E10544"/>
    <w:rsid w:val="00E1070D"/>
    <w:rsid w:val="00E10D39"/>
    <w:rsid w:val="00E1162C"/>
    <w:rsid w:val="00E11A41"/>
    <w:rsid w:val="00E11D80"/>
    <w:rsid w:val="00E11F2E"/>
    <w:rsid w:val="00E122B6"/>
    <w:rsid w:val="00E126E1"/>
    <w:rsid w:val="00E1283E"/>
    <w:rsid w:val="00E12851"/>
    <w:rsid w:val="00E12D4A"/>
    <w:rsid w:val="00E12D4F"/>
    <w:rsid w:val="00E13096"/>
    <w:rsid w:val="00E133F6"/>
    <w:rsid w:val="00E13805"/>
    <w:rsid w:val="00E1382F"/>
    <w:rsid w:val="00E13E65"/>
    <w:rsid w:val="00E13E92"/>
    <w:rsid w:val="00E13FD0"/>
    <w:rsid w:val="00E1403D"/>
    <w:rsid w:val="00E14046"/>
    <w:rsid w:val="00E14704"/>
    <w:rsid w:val="00E154F4"/>
    <w:rsid w:val="00E15B39"/>
    <w:rsid w:val="00E15DAA"/>
    <w:rsid w:val="00E166CC"/>
    <w:rsid w:val="00E16D83"/>
    <w:rsid w:val="00E17045"/>
    <w:rsid w:val="00E17428"/>
    <w:rsid w:val="00E17745"/>
    <w:rsid w:val="00E17E6A"/>
    <w:rsid w:val="00E17EB2"/>
    <w:rsid w:val="00E17FB6"/>
    <w:rsid w:val="00E2005B"/>
    <w:rsid w:val="00E20BC3"/>
    <w:rsid w:val="00E20C4F"/>
    <w:rsid w:val="00E20DB5"/>
    <w:rsid w:val="00E2217B"/>
    <w:rsid w:val="00E22352"/>
    <w:rsid w:val="00E2246C"/>
    <w:rsid w:val="00E22B64"/>
    <w:rsid w:val="00E23A3E"/>
    <w:rsid w:val="00E2406D"/>
    <w:rsid w:val="00E2407B"/>
    <w:rsid w:val="00E24792"/>
    <w:rsid w:val="00E24D3A"/>
    <w:rsid w:val="00E24E8B"/>
    <w:rsid w:val="00E24F0C"/>
    <w:rsid w:val="00E2530C"/>
    <w:rsid w:val="00E26A8C"/>
    <w:rsid w:val="00E26D4C"/>
    <w:rsid w:val="00E26D8D"/>
    <w:rsid w:val="00E27B31"/>
    <w:rsid w:val="00E27DD5"/>
    <w:rsid w:val="00E27E53"/>
    <w:rsid w:val="00E30319"/>
    <w:rsid w:val="00E3049B"/>
    <w:rsid w:val="00E306CE"/>
    <w:rsid w:val="00E30882"/>
    <w:rsid w:val="00E308C0"/>
    <w:rsid w:val="00E30B17"/>
    <w:rsid w:val="00E30C1B"/>
    <w:rsid w:val="00E3108D"/>
    <w:rsid w:val="00E3118B"/>
    <w:rsid w:val="00E3195E"/>
    <w:rsid w:val="00E319FD"/>
    <w:rsid w:val="00E31CCF"/>
    <w:rsid w:val="00E32AB4"/>
    <w:rsid w:val="00E32D95"/>
    <w:rsid w:val="00E33144"/>
    <w:rsid w:val="00E33549"/>
    <w:rsid w:val="00E34201"/>
    <w:rsid w:val="00E342D6"/>
    <w:rsid w:val="00E344E0"/>
    <w:rsid w:val="00E3453A"/>
    <w:rsid w:val="00E34858"/>
    <w:rsid w:val="00E34A69"/>
    <w:rsid w:val="00E35190"/>
    <w:rsid w:val="00E3611E"/>
    <w:rsid w:val="00E362CC"/>
    <w:rsid w:val="00E3683C"/>
    <w:rsid w:val="00E36935"/>
    <w:rsid w:val="00E36B20"/>
    <w:rsid w:val="00E36D2E"/>
    <w:rsid w:val="00E36DD6"/>
    <w:rsid w:val="00E37537"/>
    <w:rsid w:val="00E375D9"/>
    <w:rsid w:val="00E376A0"/>
    <w:rsid w:val="00E377CB"/>
    <w:rsid w:val="00E37AFD"/>
    <w:rsid w:val="00E406BE"/>
    <w:rsid w:val="00E406F2"/>
    <w:rsid w:val="00E4101A"/>
    <w:rsid w:val="00E41435"/>
    <w:rsid w:val="00E4152F"/>
    <w:rsid w:val="00E41D93"/>
    <w:rsid w:val="00E41DAF"/>
    <w:rsid w:val="00E41F42"/>
    <w:rsid w:val="00E420C2"/>
    <w:rsid w:val="00E424A6"/>
    <w:rsid w:val="00E425E8"/>
    <w:rsid w:val="00E426E4"/>
    <w:rsid w:val="00E429AA"/>
    <w:rsid w:val="00E42BDD"/>
    <w:rsid w:val="00E43ADA"/>
    <w:rsid w:val="00E44C58"/>
    <w:rsid w:val="00E44F4A"/>
    <w:rsid w:val="00E45861"/>
    <w:rsid w:val="00E45ECA"/>
    <w:rsid w:val="00E466C8"/>
    <w:rsid w:val="00E469C0"/>
    <w:rsid w:val="00E46B6B"/>
    <w:rsid w:val="00E46C3B"/>
    <w:rsid w:val="00E471BC"/>
    <w:rsid w:val="00E47570"/>
    <w:rsid w:val="00E477EF"/>
    <w:rsid w:val="00E47ED8"/>
    <w:rsid w:val="00E5051A"/>
    <w:rsid w:val="00E506B1"/>
    <w:rsid w:val="00E50E1A"/>
    <w:rsid w:val="00E5186D"/>
    <w:rsid w:val="00E5187C"/>
    <w:rsid w:val="00E52109"/>
    <w:rsid w:val="00E523E4"/>
    <w:rsid w:val="00E5243F"/>
    <w:rsid w:val="00E535B7"/>
    <w:rsid w:val="00E536BF"/>
    <w:rsid w:val="00E540D4"/>
    <w:rsid w:val="00E54733"/>
    <w:rsid w:val="00E54A44"/>
    <w:rsid w:val="00E5526B"/>
    <w:rsid w:val="00E55731"/>
    <w:rsid w:val="00E56324"/>
    <w:rsid w:val="00E56487"/>
    <w:rsid w:val="00E56924"/>
    <w:rsid w:val="00E56A1E"/>
    <w:rsid w:val="00E574E6"/>
    <w:rsid w:val="00E57523"/>
    <w:rsid w:val="00E57895"/>
    <w:rsid w:val="00E57CC9"/>
    <w:rsid w:val="00E602EB"/>
    <w:rsid w:val="00E60677"/>
    <w:rsid w:val="00E60D7A"/>
    <w:rsid w:val="00E611FA"/>
    <w:rsid w:val="00E6133F"/>
    <w:rsid w:val="00E61AAB"/>
    <w:rsid w:val="00E61AC0"/>
    <w:rsid w:val="00E633E1"/>
    <w:rsid w:val="00E63438"/>
    <w:rsid w:val="00E63689"/>
    <w:rsid w:val="00E63A3D"/>
    <w:rsid w:val="00E63BB4"/>
    <w:rsid w:val="00E63D4F"/>
    <w:rsid w:val="00E643D5"/>
    <w:rsid w:val="00E647B6"/>
    <w:rsid w:val="00E647F4"/>
    <w:rsid w:val="00E64B0E"/>
    <w:rsid w:val="00E65884"/>
    <w:rsid w:val="00E65D59"/>
    <w:rsid w:val="00E65F9C"/>
    <w:rsid w:val="00E660E9"/>
    <w:rsid w:val="00E6633E"/>
    <w:rsid w:val="00E6652E"/>
    <w:rsid w:val="00E70AE0"/>
    <w:rsid w:val="00E70C36"/>
    <w:rsid w:val="00E71353"/>
    <w:rsid w:val="00E7181C"/>
    <w:rsid w:val="00E71C40"/>
    <w:rsid w:val="00E7276B"/>
    <w:rsid w:val="00E72873"/>
    <w:rsid w:val="00E730E1"/>
    <w:rsid w:val="00E736CB"/>
    <w:rsid w:val="00E737A2"/>
    <w:rsid w:val="00E73979"/>
    <w:rsid w:val="00E73DC0"/>
    <w:rsid w:val="00E74641"/>
    <w:rsid w:val="00E74758"/>
    <w:rsid w:val="00E747F6"/>
    <w:rsid w:val="00E7500A"/>
    <w:rsid w:val="00E75209"/>
    <w:rsid w:val="00E7526C"/>
    <w:rsid w:val="00E7532A"/>
    <w:rsid w:val="00E75850"/>
    <w:rsid w:val="00E75C90"/>
    <w:rsid w:val="00E76172"/>
    <w:rsid w:val="00E76BA7"/>
    <w:rsid w:val="00E76C2A"/>
    <w:rsid w:val="00E77AC4"/>
    <w:rsid w:val="00E77C36"/>
    <w:rsid w:val="00E77CCC"/>
    <w:rsid w:val="00E8006F"/>
    <w:rsid w:val="00E80162"/>
    <w:rsid w:val="00E8092A"/>
    <w:rsid w:val="00E80C39"/>
    <w:rsid w:val="00E80C78"/>
    <w:rsid w:val="00E81662"/>
    <w:rsid w:val="00E81666"/>
    <w:rsid w:val="00E817EF"/>
    <w:rsid w:val="00E81A69"/>
    <w:rsid w:val="00E81AE5"/>
    <w:rsid w:val="00E822F4"/>
    <w:rsid w:val="00E82690"/>
    <w:rsid w:val="00E82850"/>
    <w:rsid w:val="00E83501"/>
    <w:rsid w:val="00E83D1C"/>
    <w:rsid w:val="00E83D4E"/>
    <w:rsid w:val="00E83E6A"/>
    <w:rsid w:val="00E83F9B"/>
    <w:rsid w:val="00E84577"/>
    <w:rsid w:val="00E84FCF"/>
    <w:rsid w:val="00E8531C"/>
    <w:rsid w:val="00E85464"/>
    <w:rsid w:val="00E854CB"/>
    <w:rsid w:val="00E8654E"/>
    <w:rsid w:val="00E865C6"/>
    <w:rsid w:val="00E8684E"/>
    <w:rsid w:val="00E86BBB"/>
    <w:rsid w:val="00E87405"/>
    <w:rsid w:val="00E87B21"/>
    <w:rsid w:val="00E90104"/>
    <w:rsid w:val="00E9071D"/>
    <w:rsid w:val="00E907CF"/>
    <w:rsid w:val="00E90D17"/>
    <w:rsid w:val="00E9170D"/>
    <w:rsid w:val="00E91981"/>
    <w:rsid w:val="00E919EB"/>
    <w:rsid w:val="00E91AEF"/>
    <w:rsid w:val="00E91EFA"/>
    <w:rsid w:val="00E91F59"/>
    <w:rsid w:val="00E92484"/>
    <w:rsid w:val="00E926A0"/>
    <w:rsid w:val="00E92716"/>
    <w:rsid w:val="00E92805"/>
    <w:rsid w:val="00E92A1A"/>
    <w:rsid w:val="00E92CEC"/>
    <w:rsid w:val="00E9369A"/>
    <w:rsid w:val="00E936F0"/>
    <w:rsid w:val="00E94563"/>
    <w:rsid w:val="00E9465E"/>
    <w:rsid w:val="00E95043"/>
    <w:rsid w:val="00E9522E"/>
    <w:rsid w:val="00E95674"/>
    <w:rsid w:val="00E95993"/>
    <w:rsid w:val="00E959A5"/>
    <w:rsid w:val="00E959CD"/>
    <w:rsid w:val="00E95ADA"/>
    <w:rsid w:val="00E95E19"/>
    <w:rsid w:val="00E95E77"/>
    <w:rsid w:val="00E96322"/>
    <w:rsid w:val="00E96724"/>
    <w:rsid w:val="00E969CE"/>
    <w:rsid w:val="00E96E3D"/>
    <w:rsid w:val="00E96E50"/>
    <w:rsid w:val="00E97264"/>
    <w:rsid w:val="00E97482"/>
    <w:rsid w:val="00E97484"/>
    <w:rsid w:val="00EA0568"/>
    <w:rsid w:val="00EA08BB"/>
    <w:rsid w:val="00EA0A0D"/>
    <w:rsid w:val="00EA0B03"/>
    <w:rsid w:val="00EA1177"/>
    <w:rsid w:val="00EA149A"/>
    <w:rsid w:val="00EA18F7"/>
    <w:rsid w:val="00EA1A6A"/>
    <w:rsid w:val="00EA1DB6"/>
    <w:rsid w:val="00EA1F73"/>
    <w:rsid w:val="00EA21E1"/>
    <w:rsid w:val="00EA2B92"/>
    <w:rsid w:val="00EA38D7"/>
    <w:rsid w:val="00EA49E5"/>
    <w:rsid w:val="00EA4FA7"/>
    <w:rsid w:val="00EA5D93"/>
    <w:rsid w:val="00EA60EB"/>
    <w:rsid w:val="00EA65F1"/>
    <w:rsid w:val="00EA67FE"/>
    <w:rsid w:val="00EA69B1"/>
    <w:rsid w:val="00EA74A2"/>
    <w:rsid w:val="00EA7980"/>
    <w:rsid w:val="00EA7A6D"/>
    <w:rsid w:val="00EA7D5A"/>
    <w:rsid w:val="00EB016C"/>
    <w:rsid w:val="00EB03AE"/>
    <w:rsid w:val="00EB0531"/>
    <w:rsid w:val="00EB07D1"/>
    <w:rsid w:val="00EB12C7"/>
    <w:rsid w:val="00EB16B4"/>
    <w:rsid w:val="00EB18E3"/>
    <w:rsid w:val="00EB195A"/>
    <w:rsid w:val="00EB1A7F"/>
    <w:rsid w:val="00EB1D24"/>
    <w:rsid w:val="00EB1DD2"/>
    <w:rsid w:val="00EB2A85"/>
    <w:rsid w:val="00EB2AFC"/>
    <w:rsid w:val="00EB2B52"/>
    <w:rsid w:val="00EB2D32"/>
    <w:rsid w:val="00EB2E96"/>
    <w:rsid w:val="00EB309C"/>
    <w:rsid w:val="00EB3ED6"/>
    <w:rsid w:val="00EB3FF4"/>
    <w:rsid w:val="00EB4A49"/>
    <w:rsid w:val="00EB4DE2"/>
    <w:rsid w:val="00EB5A12"/>
    <w:rsid w:val="00EB5EE0"/>
    <w:rsid w:val="00EB6117"/>
    <w:rsid w:val="00EB668B"/>
    <w:rsid w:val="00EB67BA"/>
    <w:rsid w:val="00EB68CB"/>
    <w:rsid w:val="00EB6B8D"/>
    <w:rsid w:val="00EB73DF"/>
    <w:rsid w:val="00EB7700"/>
    <w:rsid w:val="00EB7858"/>
    <w:rsid w:val="00EB7AF3"/>
    <w:rsid w:val="00EB7CEB"/>
    <w:rsid w:val="00EB7DE4"/>
    <w:rsid w:val="00EC0989"/>
    <w:rsid w:val="00EC0E85"/>
    <w:rsid w:val="00EC151A"/>
    <w:rsid w:val="00EC16BF"/>
    <w:rsid w:val="00EC18BD"/>
    <w:rsid w:val="00EC1AF1"/>
    <w:rsid w:val="00EC1B6E"/>
    <w:rsid w:val="00EC253C"/>
    <w:rsid w:val="00EC26A8"/>
    <w:rsid w:val="00EC2864"/>
    <w:rsid w:val="00EC2EB3"/>
    <w:rsid w:val="00EC30BD"/>
    <w:rsid w:val="00EC339B"/>
    <w:rsid w:val="00EC35CD"/>
    <w:rsid w:val="00EC3817"/>
    <w:rsid w:val="00EC381F"/>
    <w:rsid w:val="00EC5740"/>
    <w:rsid w:val="00EC5863"/>
    <w:rsid w:val="00EC5DC4"/>
    <w:rsid w:val="00EC6444"/>
    <w:rsid w:val="00EC6553"/>
    <w:rsid w:val="00EC6603"/>
    <w:rsid w:val="00EC685D"/>
    <w:rsid w:val="00EC69E6"/>
    <w:rsid w:val="00EC6AB7"/>
    <w:rsid w:val="00EC72D7"/>
    <w:rsid w:val="00EC775C"/>
    <w:rsid w:val="00EC7F20"/>
    <w:rsid w:val="00ED0583"/>
    <w:rsid w:val="00ED0676"/>
    <w:rsid w:val="00ED11B1"/>
    <w:rsid w:val="00ED13EC"/>
    <w:rsid w:val="00ED1487"/>
    <w:rsid w:val="00ED270F"/>
    <w:rsid w:val="00ED2813"/>
    <w:rsid w:val="00ED29F6"/>
    <w:rsid w:val="00ED2B02"/>
    <w:rsid w:val="00ED2BB8"/>
    <w:rsid w:val="00ED2D55"/>
    <w:rsid w:val="00ED30FA"/>
    <w:rsid w:val="00ED35B0"/>
    <w:rsid w:val="00ED372B"/>
    <w:rsid w:val="00ED4106"/>
    <w:rsid w:val="00ED41DD"/>
    <w:rsid w:val="00ED4A73"/>
    <w:rsid w:val="00ED5518"/>
    <w:rsid w:val="00ED574A"/>
    <w:rsid w:val="00ED57A2"/>
    <w:rsid w:val="00ED592B"/>
    <w:rsid w:val="00ED6AE7"/>
    <w:rsid w:val="00ED7246"/>
    <w:rsid w:val="00ED78C3"/>
    <w:rsid w:val="00ED7DD5"/>
    <w:rsid w:val="00EE00DA"/>
    <w:rsid w:val="00EE0363"/>
    <w:rsid w:val="00EE0817"/>
    <w:rsid w:val="00EE0899"/>
    <w:rsid w:val="00EE182A"/>
    <w:rsid w:val="00EE196C"/>
    <w:rsid w:val="00EE1E14"/>
    <w:rsid w:val="00EE2653"/>
    <w:rsid w:val="00EE2694"/>
    <w:rsid w:val="00EE311A"/>
    <w:rsid w:val="00EE36BE"/>
    <w:rsid w:val="00EE3731"/>
    <w:rsid w:val="00EE3BF1"/>
    <w:rsid w:val="00EE3CFD"/>
    <w:rsid w:val="00EE3D44"/>
    <w:rsid w:val="00EE3DDC"/>
    <w:rsid w:val="00EE3EDF"/>
    <w:rsid w:val="00EE3F1D"/>
    <w:rsid w:val="00EE4834"/>
    <w:rsid w:val="00EE51CD"/>
    <w:rsid w:val="00EE5936"/>
    <w:rsid w:val="00EE5A49"/>
    <w:rsid w:val="00EE6B0C"/>
    <w:rsid w:val="00EE6F63"/>
    <w:rsid w:val="00EE770E"/>
    <w:rsid w:val="00EE7A0D"/>
    <w:rsid w:val="00EE7F9D"/>
    <w:rsid w:val="00EF0B66"/>
    <w:rsid w:val="00EF1849"/>
    <w:rsid w:val="00EF1B12"/>
    <w:rsid w:val="00EF1F7D"/>
    <w:rsid w:val="00EF216C"/>
    <w:rsid w:val="00EF266E"/>
    <w:rsid w:val="00EF2716"/>
    <w:rsid w:val="00EF299C"/>
    <w:rsid w:val="00EF2C66"/>
    <w:rsid w:val="00EF2E93"/>
    <w:rsid w:val="00EF3619"/>
    <w:rsid w:val="00EF3C92"/>
    <w:rsid w:val="00EF3E09"/>
    <w:rsid w:val="00EF3F4D"/>
    <w:rsid w:val="00EF3FA5"/>
    <w:rsid w:val="00EF4297"/>
    <w:rsid w:val="00EF45CE"/>
    <w:rsid w:val="00EF488A"/>
    <w:rsid w:val="00EF49FD"/>
    <w:rsid w:val="00EF4CCB"/>
    <w:rsid w:val="00EF50FF"/>
    <w:rsid w:val="00EF5364"/>
    <w:rsid w:val="00EF540B"/>
    <w:rsid w:val="00EF5509"/>
    <w:rsid w:val="00EF55C5"/>
    <w:rsid w:val="00EF5AC0"/>
    <w:rsid w:val="00EF5FBE"/>
    <w:rsid w:val="00EF63D5"/>
    <w:rsid w:val="00EF66E4"/>
    <w:rsid w:val="00EF6852"/>
    <w:rsid w:val="00EF6CFC"/>
    <w:rsid w:val="00EF6E12"/>
    <w:rsid w:val="00EF718C"/>
    <w:rsid w:val="00EF7354"/>
    <w:rsid w:val="00EF7567"/>
    <w:rsid w:val="00EF75C1"/>
    <w:rsid w:val="00EF7D52"/>
    <w:rsid w:val="00F027B2"/>
    <w:rsid w:val="00F02C05"/>
    <w:rsid w:val="00F03062"/>
    <w:rsid w:val="00F04AE4"/>
    <w:rsid w:val="00F04B2E"/>
    <w:rsid w:val="00F04BC8"/>
    <w:rsid w:val="00F04DF4"/>
    <w:rsid w:val="00F0514A"/>
    <w:rsid w:val="00F05266"/>
    <w:rsid w:val="00F05286"/>
    <w:rsid w:val="00F055B7"/>
    <w:rsid w:val="00F05DA1"/>
    <w:rsid w:val="00F06426"/>
    <w:rsid w:val="00F06A66"/>
    <w:rsid w:val="00F07271"/>
    <w:rsid w:val="00F07343"/>
    <w:rsid w:val="00F07540"/>
    <w:rsid w:val="00F07B5B"/>
    <w:rsid w:val="00F104DA"/>
    <w:rsid w:val="00F10CBD"/>
    <w:rsid w:val="00F110E7"/>
    <w:rsid w:val="00F114EC"/>
    <w:rsid w:val="00F1181E"/>
    <w:rsid w:val="00F11BAF"/>
    <w:rsid w:val="00F11C39"/>
    <w:rsid w:val="00F11E22"/>
    <w:rsid w:val="00F11F60"/>
    <w:rsid w:val="00F120BA"/>
    <w:rsid w:val="00F12421"/>
    <w:rsid w:val="00F12C46"/>
    <w:rsid w:val="00F12F0B"/>
    <w:rsid w:val="00F132BC"/>
    <w:rsid w:val="00F13686"/>
    <w:rsid w:val="00F13A2D"/>
    <w:rsid w:val="00F14221"/>
    <w:rsid w:val="00F14EF5"/>
    <w:rsid w:val="00F15323"/>
    <w:rsid w:val="00F159B0"/>
    <w:rsid w:val="00F15F41"/>
    <w:rsid w:val="00F15FF4"/>
    <w:rsid w:val="00F16DD5"/>
    <w:rsid w:val="00F17013"/>
    <w:rsid w:val="00F170AA"/>
    <w:rsid w:val="00F17249"/>
    <w:rsid w:val="00F17501"/>
    <w:rsid w:val="00F17B5C"/>
    <w:rsid w:val="00F20ADC"/>
    <w:rsid w:val="00F21428"/>
    <w:rsid w:val="00F218F5"/>
    <w:rsid w:val="00F21A0E"/>
    <w:rsid w:val="00F2292E"/>
    <w:rsid w:val="00F23165"/>
    <w:rsid w:val="00F232EE"/>
    <w:rsid w:val="00F2342E"/>
    <w:rsid w:val="00F2403B"/>
    <w:rsid w:val="00F24289"/>
    <w:rsid w:val="00F24AA4"/>
    <w:rsid w:val="00F24C6B"/>
    <w:rsid w:val="00F25317"/>
    <w:rsid w:val="00F2558A"/>
    <w:rsid w:val="00F25A53"/>
    <w:rsid w:val="00F26002"/>
    <w:rsid w:val="00F2687F"/>
    <w:rsid w:val="00F2793F"/>
    <w:rsid w:val="00F30387"/>
    <w:rsid w:val="00F3076F"/>
    <w:rsid w:val="00F30DB2"/>
    <w:rsid w:val="00F30EC8"/>
    <w:rsid w:val="00F31005"/>
    <w:rsid w:val="00F31421"/>
    <w:rsid w:val="00F31AF9"/>
    <w:rsid w:val="00F31C14"/>
    <w:rsid w:val="00F3228A"/>
    <w:rsid w:val="00F32ECE"/>
    <w:rsid w:val="00F339B9"/>
    <w:rsid w:val="00F34230"/>
    <w:rsid w:val="00F34614"/>
    <w:rsid w:val="00F34C43"/>
    <w:rsid w:val="00F35041"/>
    <w:rsid w:val="00F3595F"/>
    <w:rsid w:val="00F37151"/>
    <w:rsid w:val="00F372D6"/>
    <w:rsid w:val="00F4010F"/>
    <w:rsid w:val="00F404DC"/>
    <w:rsid w:val="00F415E7"/>
    <w:rsid w:val="00F41AD5"/>
    <w:rsid w:val="00F41C78"/>
    <w:rsid w:val="00F41DD0"/>
    <w:rsid w:val="00F41F7D"/>
    <w:rsid w:val="00F41FB2"/>
    <w:rsid w:val="00F42095"/>
    <w:rsid w:val="00F42194"/>
    <w:rsid w:val="00F42330"/>
    <w:rsid w:val="00F427E6"/>
    <w:rsid w:val="00F42ACC"/>
    <w:rsid w:val="00F42B7C"/>
    <w:rsid w:val="00F43080"/>
    <w:rsid w:val="00F43303"/>
    <w:rsid w:val="00F43509"/>
    <w:rsid w:val="00F447C5"/>
    <w:rsid w:val="00F4509E"/>
    <w:rsid w:val="00F45420"/>
    <w:rsid w:val="00F45BD6"/>
    <w:rsid w:val="00F45F5C"/>
    <w:rsid w:val="00F46A81"/>
    <w:rsid w:val="00F46BBF"/>
    <w:rsid w:val="00F46DA6"/>
    <w:rsid w:val="00F46E16"/>
    <w:rsid w:val="00F47437"/>
    <w:rsid w:val="00F477E5"/>
    <w:rsid w:val="00F4783E"/>
    <w:rsid w:val="00F504D8"/>
    <w:rsid w:val="00F517D8"/>
    <w:rsid w:val="00F521F5"/>
    <w:rsid w:val="00F5270B"/>
    <w:rsid w:val="00F52A49"/>
    <w:rsid w:val="00F533B9"/>
    <w:rsid w:val="00F5383C"/>
    <w:rsid w:val="00F53CA0"/>
    <w:rsid w:val="00F53DE0"/>
    <w:rsid w:val="00F54024"/>
    <w:rsid w:val="00F5418B"/>
    <w:rsid w:val="00F54305"/>
    <w:rsid w:val="00F544F5"/>
    <w:rsid w:val="00F54674"/>
    <w:rsid w:val="00F54700"/>
    <w:rsid w:val="00F556ED"/>
    <w:rsid w:val="00F55C5C"/>
    <w:rsid w:val="00F55DB9"/>
    <w:rsid w:val="00F56622"/>
    <w:rsid w:val="00F56AB6"/>
    <w:rsid w:val="00F56C7F"/>
    <w:rsid w:val="00F56EA7"/>
    <w:rsid w:val="00F57ECC"/>
    <w:rsid w:val="00F57F5C"/>
    <w:rsid w:val="00F57FD9"/>
    <w:rsid w:val="00F6006A"/>
    <w:rsid w:val="00F609DB"/>
    <w:rsid w:val="00F60C8B"/>
    <w:rsid w:val="00F61922"/>
    <w:rsid w:val="00F629FE"/>
    <w:rsid w:val="00F63107"/>
    <w:rsid w:val="00F63321"/>
    <w:rsid w:val="00F63869"/>
    <w:rsid w:val="00F63A89"/>
    <w:rsid w:val="00F63BA8"/>
    <w:rsid w:val="00F63F2B"/>
    <w:rsid w:val="00F64848"/>
    <w:rsid w:val="00F64BE8"/>
    <w:rsid w:val="00F6555C"/>
    <w:rsid w:val="00F65687"/>
    <w:rsid w:val="00F657C4"/>
    <w:rsid w:val="00F65B7E"/>
    <w:rsid w:val="00F65FD8"/>
    <w:rsid w:val="00F66539"/>
    <w:rsid w:val="00F66D63"/>
    <w:rsid w:val="00F66E56"/>
    <w:rsid w:val="00F67977"/>
    <w:rsid w:val="00F67C95"/>
    <w:rsid w:val="00F67E9C"/>
    <w:rsid w:val="00F701BD"/>
    <w:rsid w:val="00F70D32"/>
    <w:rsid w:val="00F70DAE"/>
    <w:rsid w:val="00F7114A"/>
    <w:rsid w:val="00F71516"/>
    <w:rsid w:val="00F7182C"/>
    <w:rsid w:val="00F719A9"/>
    <w:rsid w:val="00F71A0C"/>
    <w:rsid w:val="00F72714"/>
    <w:rsid w:val="00F72C8A"/>
    <w:rsid w:val="00F730B5"/>
    <w:rsid w:val="00F738E2"/>
    <w:rsid w:val="00F73918"/>
    <w:rsid w:val="00F743F6"/>
    <w:rsid w:val="00F745E8"/>
    <w:rsid w:val="00F74CA3"/>
    <w:rsid w:val="00F75876"/>
    <w:rsid w:val="00F759A5"/>
    <w:rsid w:val="00F75BCF"/>
    <w:rsid w:val="00F75D26"/>
    <w:rsid w:val="00F75F33"/>
    <w:rsid w:val="00F76262"/>
    <w:rsid w:val="00F76D95"/>
    <w:rsid w:val="00F76EDB"/>
    <w:rsid w:val="00F771D5"/>
    <w:rsid w:val="00F7763A"/>
    <w:rsid w:val="00F80973"/>
    <w:rsid w:val="00F80BB4"/>
    <w:rsid w:val="00F8183C"/>
    <w:rsid w:val="00F820E7"/>
    <w:rsid w:val="00F824BE"/>
    <w:rsid w:val="00F8285D"/>
    <w:rsid w:val="00F82C8E"/>
    <w:rsid w:val="00F82CD2"/>
    <w:rsid w:val="00F83453"/>
    <w:rsid w:val="00F8345C"/>
    <w:rsid w:val="00F84600"/>
    <w:rsid w:val="00F849BE"/>
    <w:rsid w:val="00F84ECC"/>
    <w:rsid w:val="00F8620A"/>
    <w:rsid w:val="00F862AA"/>
    <w:rsid w:val="00F86778"/>
    <w:rsid w:val="00F869E3"/>
    <w:rsid w:val="00F87198"/>
    <w:rsid w:val="00F871B3"/>
    <w:rsid w:val="00F8728A"/>
    <w:rsid w:val="00F87673"/>
    <w:rsid w:val="00F87795"/>
    <w:rsid w:val="00F9012A"/>
    <w:rsid w:val="00F90C03"/>
    <w:rsid w:val="00F91FA6"/>
    <w:rsid w:val="00F92173"/>
    <w:rsid w:val="00F922E6"/>
    <w:rsid w:val="00F926F8"/>
    <w:rsid w:val="00F92A06"/>
    <w:rsid w:val="00F92B12"/>
    <w:rsid w:val="00F930E7"/>
    <w:rsid w:val="00F93572"/>
    <w:rsid w:val="00F9391D"/>
    <w:rsid w:val="00F939A8"/>
    <w:rsid w:val="00F93A32"/>
    <w:rsid w:val="00F93E86"/>
    <w:rsid w:val="00F93F11"/>
    <w:rsid w:val="00F94037"/>
    <w:rsid w:val="00F940A0"/>
    <w:rsid w:val="00F940D8"/>
    <w:rsid w:val="00F945B5"/>
    <w:rsid w:val="00F9554F"/>
    <w:rsid w:val="00F955F5"/>
    <w:rsid w:val="00F959AF"/>
    <w:rsid w:val="00F96964"/>
    <w:rsid w:val="00FA00A4"/>
    <w:rsid w:val="00FA00B9"/>
    <w:rsid w:val="00FA0A73"/>
    <w:rsid w:val="00FA0A80"/>
    <w:rsid w:val="00FA0C01"/>
    <w:rsid w:val="00FA0EBB"/>
    <w:rsid w:val="00FA139D"/>
    <w:rsid w:val="00FA17B7"/>
    <w:rsid w:val="00FA1C3B"/>
    <w:rsid w:val="00FA211C"/>
    <w:rsid w:val="00FA288C"/>
    <w:rsid w:val="00FA2D05"/>
    <w:rsid w:val="00FA3465"/>
    <w:rsid w:val="00FA3966"/>
    <w:rsid w:val="00FA3A4E"/>
    <w:rsid w:val="00FA3DCB"/>
    <w:rsid w:val="00FA3EE0"/>
    <w:rsid w:val="00FA3F42"/>
    <w:rsid w:val="00FA42B4"/>
    <w:rsid w:val="00FA4330"/>
    <w:rsid w:val="00FA4774"/>
    <w:rsid w:val="00FA4E9E"/>
    <w:rsid w:val="00FA5300"/>
    <w:rsid w:val="00FA559B"/>
    <w:rsid w:val="00FA589C"/>
    <w:rsid w:val="00FA596C"/>
    <w:rsid w:val="00FA5B54"/>
    <w:rsid w:val="00FA61D6"/>
    <w:rsid w:val="00FA6897"/>
    <w:rsid w:val="00FA6DD6"/>
    <w:rsid w:val="00FA6F56"/>
    <w:rsid w:val="00FA7B15"/>
    <w:rsid w:val="00FB0143"/>
    <w:rsid w:val="00FB049E"/>
    <w:rsid w:val="00FB09A5"/>
    <w:rsid w:val="00FB162C"/>
    <w:rsid w:val="00FB17EF"/>
    <w:rsid w:val="00FB195A"/>
    <w:rsid w:val="00FB1E02"/>
    <w:rsid w:val="00FB1EA3"/>
    <w:rsid w:val="00FB1ECB"/>
    <w:rsid w:val="00FB2CF3"/>
    <w:rsid w:val="00FB2F79"/>
    <w:rsid w:val="00FB3283"/>
    <w:rsid w:val="00FB344C"/>
    <w:rsid w:val="00FB3899"/>
    <w:rsid w:val="00FB3BD7"/>
    <w:rsid w:val="00FB3C55"/>
    <w:rsid w:val="00FB40A9"/>
    <w:rsid w:val="00FB4115"/>
    <w:rsid w:val="00FB4B6D"/>
    <w:rsid w:val="00FB4CBC"/>
    <w:rsid w:val="00FB5228"/>
    <w:rsid w:val="00FB53E8"/>
    <w:rsid w:val="00FB5C96"/>
    <w:rsid w:val="00FB6622"/>
    <w:rsid w:val="00FB675C"/>
    <w:rsid w:val="00FB6B27"/>
    <w:rsid w:val="00FB7BB6"/>
    <w:rsid w:val="00FC04D7"/>
    <w:rsid w:val="00FC04F4"/>
    <w:rsid w:val="00FC06C6"/>
    <w:rsid w:val="00FC0856"/>
    <w:rsid w:val="00FC0E60"/>
    <w:rsid w:val="00FC20EE"/>
    <w:rsid w:val="00FC21F4"/>
    <w:rsid w:val="00FC24F4"/>
    <w:rsid w:val="00FC28C9"/>
    <w:rsid w:val="00FC2F1E"/>
    <w:rsid w:val="00FC364A"/>
    <w:rsid w:val="00FC3B3F"/>
    <w:rsid w:val="00FC3C42"/>
    <w:rsid w:val="00FC544D"/>
    <w:rsid w:val="00FC55AD"/>
    <w:rsid w:val="00FC5869"/>
    <w:rsid w:val="00FC5D90"/>
    <w:rsid w:val="00FC612A"/>
    <w:rsid w:val="00FC62AD"/>
    <w:rsid w:val="00FC68FA"/>
    <w:rsid w:val="00FC6B66"/>
    <w:rsid w:val="00FC6BFB"/>
    <w:rsid w:val="00FC6E3A"/>
    <w:rsid w:val="00FC7034"/>
    <w:rsid w:val="00FC718C"/>
    <w:rsid w:val="00FC733C"/>
    <w:rsid w:val="00FC7A3E"/>
    <w:rsid w:val="00FC7D32"/>
    <w:rsid w:val="00FC7D9D"/>
    <w:rsid w:val="00FC7E18"/>
    <w:rsid w:val="00FC7F69"/>
    <w:rsid w:val="00FD00E0"/>
    <w:rsid w:val="00FD044B"/>
    <w:rsid w:val="00FD0644"/>
    <w:rsid w:val="00FD0729"/>
    <w:rsid w:val="00FD10BF"/>
    <w:rsid w:val="00FD1D0F"/>
    <w:rsid w:val="00FD1D97"/>
    <w:rsid w:val="00FD237E"/>
    <w:rsid w:val="00FD25C9"/>
    <w:rsid w:val="00FD2C14"/>
    <w:rsid w:val="00FD2FBE"/>
    <w:rsid w:val="00FD3204"/>
    <w:rsid w:val="00FD3A11"/>
    <w:rsid w:val="00FD3BE9"/>
    <w:rsid w:val="00FD3CCF"/>
    <w:rsid w:val="00FD45C9"/>
    <w:rsid w:val="00FD4F8B"/>
    <w:rsid w:val="00FD5048"/>
    <w:rsid w:val="00FD5134"/>
    <w:rsid w:val="00FD580E"/>
    <w:rsid w:val="00FD5874"/>
    <w:rsid w:val="00FD5A53"/>
    <w:rsid w:val="00FD68E6"/>
    <w:rsid w:val="00FD6DB5"/>
    <w:rsid w:val="00FD772C"/>
    <w:rsid w:val="00FD7D00"/>
    <w:rsid w:val="00FD7E5A"/>
    <w:rsid w:val="00FE00B2"/>
    <w:rsid w:val="00FE13A7"/>
    <w:rsid w:val="00FE16CD"/>
    <w:rsid w:val="00FE1B9B"/>
    <w:rsid w:val="00FE1D42"/>
    <w:rsid w:val="00FE22C5"/>
    <w:rsid w:val="00FE2C1D"/>
    <w:rsid w:val="00FE2D71"/>
    <w:rsid w:val="00FE2E0A"/>
    <w:rsid w:val="00FE398D"/>
    <w:rsid w:val="00FE3A44"/>
    <w:rsid w:val="00FE45DE"/>
    <w:rsid w:val="00FE4CD1"/>
    <w:rsid w:val="00FE55E0"/>
    <w:rsid w:val="00FE57EB"/>
    <w:rsid w:val="00FE5CC0"/>
    <w:rsid w:val="00FE64FA"/>
    <w:rsid w:val="00FE6BE6"/>
    <w:rsid w:val="00FE76A7"/>
    <w:rsid w:val="00FE76E6"/>
    <w:rsid w:val="00FE7896"/>
    <w:rsid w:val="00FE7984"/>
    <w:rsid w:val="00FF13DE"/>
    <w:rsid w:val="00FF14D0"/>
    <w:rsid w:val="00FF15C5"/>
    <w:rsid w:val="00FF1B88"/>
    <w:rsid w:val="00FF226C"/>
    <w:rsid w:val="00FF28F6"/>
    <w:rsid w:val="00FF2D0B"/>
    <w:rsid w:val="00FF2D8E"/>
    <w:rsid w:val="00FF2E0A"/>
    <w:rsid w:val="00FF3250"/>
    <w:rsid w:val="00FF3254"/>
    <w:rsid w:val="00FF34ED"/>
    <w:rsid w:val="00FF35B0"/>
    <w:rsid w:val="00FF3782"/>
    <w:rsid w:val="00FF5E77"/>
    <w:rsid w:val="00FF6407"/>
    <w:rsid w:val="00FF644B"/>
    <w:rsid w:val="00FF64CC"/>
    <w:rsid w:val="00FF65F5"/>
    <w:rsid w:val="00FF6AF7"/>
    <w:rsid w:val="00FF6C48"/>
    <w:rsid w:val="00FF75C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9"/>
    <o:shapelayout v:ext="edit">
      <o:idmap v:ext="edit" data="1"/>
    </o:shapelayout>
  </w:shapeDefaults>
  <w:decimalSymbol w:val=","/>
  <w:listSeparator w:val=";"/>
  <w14:docId w14:val="670F6340"/>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0"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B1F"/>
    <w:pPr>
      <w:spacing w:after="120" w:line="360" w:lineRule="auto"/>
      <w:jc w:val="both"/>
    </w:pPr>
    <w:rPr>
      <w:rFonts w:ascii="Arial" w:hAnsi="Arial" w:cs="Arial"/>
      <w:szCs w:val="22"/>
      <w:lang w:val="en-GB" w:eastAsia="zh-CN"/>
    </w:rPr>
  </w:style>
  <w:style w:type="paragraph" w:styleId="Heading1">
    <w:name w:val="heading 1"/>
    <w:basedOn w:val="Normal"/>
    <w:next w:val="Normal"/>
    <w:link w:val="Heading1Char"/>
    <w:uiPriority w:val="9"/>
    <w:qFormat/>
    <w:rsid w:val="00CB1B1F"/>
    <w:pPr>
      <w:keepNext/>
      <w:keepLines/>
      <w:spacing w:before="480" w:after="360" w:line="240" w:lineRule="auto"/>
      <w:outlineLvl w:val="0"/>
    </w:pPr>
    <w:rPr>
      <w:rFonts w:eastAsiaTheme="majorEastAsia" w:cs="Times New Roman"/>
      <w:b/>
      <w:bCs/>
      <w:sz w:val="24"/>
      <w:szCs w:val="28"/>
    </w:rPr>
  </w:style>
  <w:style w:type="paragraph" w:styleId="Heading2">
    <w:name w:val="heading 2"/>
    <w:basedOn w:val="Normal"/>
    <w:next w:val="Normal"/>
    <w:link w:val="Heading2Char"/>
    <w:uiPriority w:val="9"/>
    <w:unhideWhenUsed/>
    <w:qFormat/>
    <w:rsid w:val="00CB1B1F"/>
    <w:pPr>
      <w:keepNext/>
      <w:keepLines/>
      <w:spacing w:before="240" w:line="240" w:lineRule="auto"/>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7B76DA"/>
    <w:pPr>
      <w:keepNext/>
      <w:keepLines/>
      <w:spacing w:before="240" w:line="240" w:lineRule="auto"/>
      <w:outlineLvl w:val="2"/>
    </w:pPr>
    <w:rPr>
      <w:rFonts w:asciiTheme="minorHAnsi" w:eastAsiaTheme="majorEastAsia" w:hAnsiTheme="minorHAnsi" w:cs="Times New Roman"/>
      <w:b/>
      <w:bCs/>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CB1B1F"/>
    <w:rPr>
      <w:rFonts w:ascii="Arial" w:eastAsiaTheme="majorEastAsia" w:hAnsi="Arial" w:cs="Times New Roman"/>
      <w:b/>
      <w:bCs/>
      <w:sz w:val="28"/>
      <w:szCs w:val="28"/>
      <w:lang w:val="en-GB" w:eastAsia="zh-CN"/>
    </w:rPr>
  </w:style>
  <w:style w:type="character" w:customStyle="1" w:styleId="Heading2Char">
    <w:name w:val="Heading 2 Char"/>
    <w:basedOn w:val="DefaultParagraphFont"/>
    <w:link w:val="Heading2"/>
    <w:uiPriority w:val="9"/>
    <w:locked/>
    <w:rsid w:val="00CB1B1F"/>
    <w:rPr>
      <w:rFonts w:ascii="Arial" w:eastAsiaTheme="majorEastAsia" w:hAnsi="Arial" w:cs="Times New Roman"/>
      <w:b/>
      <w:bCs/>
      <w:sz w:val="26"/>
      <w:szCs w:val="26"/>
      <w:lang w:val="en-GB" w:eastAsia="zh-CN"/>
    </w:rPr>
  </w:style>
  <w:style w:type="character" w:customStyle="1" w:styleId="Heading3Char">
    <w:name w:val="Heading 3 Char"/>
    <w:basedOn w:val="DefaultParagraphFont"/>
    <w:link w:val="Heading3"/>
    <w:uiPriority w:val="9"/>
    <w:locked/>
    <w:rsid w:val="007B76DA"/>
    <w:rPr>
      <w:rFonts w:asciiTheme="minorHAnsi" w:eastAsiaTheme="majorEastAsia" w:hAnsiTheme="minorHAnsi" w:cs="Times New Roman"/>
      <w:b/>
      <w:bCs/>
      <w:sz w:val="24"/>
      <w:szCs w:val="24"/>
      <w:lang w:val="en-US" w:eastAsia="x-none"/>
    </w:rPr>
  </w:style>
  <w:style w:type="paragraph" w:styleId="Title">
    <w:name w:val="Title"/>
    <w:basedOn w:val="Normal"/>
    <w:next w:val="Normal"/>
    <w:link w:val="TitleChar"/>
    <w:uiPriority w:val="10"/>
    <w:qFormat/>
    <w:rsid w:val="00040537"/>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leChar">
    <w:name w:val="Title Char"/>
    <w:basedOn w:val="DefaultParagraphFont"/>
    <w:link w:val="Title"/>
    <w:uiPriority w:val="10"/>
    <w:locked/>
    <w:rsid w:val="00040537"/>
    <w:rPr>
      <w:rFonts w:ascii="Cambria" w:eastAsia="SimSun" w:hAnsi="Cambria" w:cs="Times New Roman"/>
      <w:color w:val="17365D"/>
      <w:spacing w:val="5"/>
      <w:kern w:val="28"/>
      <w:sz w:val="52"/>
    </w:rPr>
  </w:style>
  <w:style w:type="paragraph" w:styleId="ListParagraph">
    <w:name w:val="List Paragraph"/>
    <w:basedOn w:val="Normal"/>
    <w:uiPriority w:val="34"/>
    <w:qFormat/>
    <w:rsid w:val="00040537"/>
    <w:pPr>
      <w:ind w:left="720"/>
      <w:contextualSpacing/>
    </w:pPr>
  </w:style>
  <w:style w:type="character" w:styleId="Strong">
    <w:name w:val="Strong"/>
    <w:basedOn w:val="DefaultParagraphFont"/>
    <w:uiPriority w:val="22"/>
    <w:qFormat/>
    <w:rsid w:val="00CC3238"/>
    <w:rPr>
      <w:rFonts w:cs="Times New Roman"/>
      <w:b/>
    </w:rPr>
  </w:style>
  <w:style w:type="paragraph" w:styleId="BalloonText">
    <w:name w:val="Balloon Text"/>
    <w:basedOn w:val="Normal"/>
    <w:link w:val="BalloonTextChar"/>
    <w:uiPriority w:val="99"/>
    <w:semiHidden/>
    <w:unhideWhenUsed/>
    <w:rsid w:val="00CE77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E7752"/>
    <w:rPr>
      <w:rFonts w:ascii="Tahoma" w:hAnsi="Tahoma" w:cs="Times New Roman"/>
      <w:sz w:val="16"/>
      <w:lang w:val="x-none" w:eastAsia="zh-CN"/>
    </w:rPr>
  </w:style>
  <w:style w:type="character" w:styleId="Hyperlink">
    <w:name w:val="Hyperlink"/>
    <w:basedOn w:val="DefaultParagraphFont"/>
    <w:uiPriority w:val="99"/>
    <w:unhideWhenUsed/>
    <w:rsid w:val="007F742A"/>
    <w:rPr>
      <w:rFonts w:cs="Times New Roman"/>
      <w:color w:val="0000FF"/>
      <w:u w:val="single"/>
    </w:rPr>
  </w:style>
  <w:style w:type="paragraph" w:customStyle="1" w:styleId="EndNoteBibliographyTitle">
    <w:name w:val="EndNote Bibliography Title"/>
    <w:basedOn w:val="Normal"/>
    <w:rsid w:val="000A49D6"/>
    <w:pPr>
      <w:spacing w:after="0"/>
      <w:jc w:val="center"/>
    </w:pPr>
    <w:rPr>
      <w:rFonts w:ascii="Calibri" w:hAnsi="Calibri"/>
      <w:sz w:val="22"/>
    </w:rPr>
  </w:style>
  <w:style w:type="paragraph" w:customStyle="1" w:styleId="EndNoteBibliography">
    <w:name w:val="EndNote Bibliography"/>
    <w:basedOn w:val="Normal"/>
    <w:rsid w:val="000A49D6"/>
    <w:pPr>
      <w:spacing w:line="240" w:lineRule="auto"/>
    </w:pPr>
    <w:rPr>
      <w:rFonts w:ascii="Calibri" w:hAnsi="Calibri"/>
      <w:sz w:val="22"/>
    </w:rPr>
  </w:style>
  <w:style w:type="table" w:styleId="TableGrid">
    <w:name w:val="Table Grid"/>
    <w:basedOn w:val="TableNormal"/>
    <w:uiPriority w:val="59"/>
    <w:rsid w:val="00D904F1"/>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67"/>
    <w:rsid w:val="00E9170D"/>
    <w:rPr>
      <w:rFonts w:cs="Times New Roman"/>
      <w:color w:val="808080"/>
    </w:rPr>
  </w:style>
  <w:style w:type="paragraph" w:styleId="CommentText">
    <w:name w:val="annotation text"/>
    <w:basedOn w:val="Normal"/>
    <w:link w:val="CommentTextChar"/>
    <w:uiPriority w:val="99"/>
    <w:semiHidden/>
    <w:unhideWhenUsed/>
    <w:rsid w:val="007D3F40"/>
    <w:pPr>
      <w:spacing w:line="240" w:lineRule="auto"/>
    </w:pPr>
    <w:rPr>
      <w:sz w:val="24"/>
      <w:szCs w:val="24"/>
    </w:rPr>
  </w:style>
  <w:style w:type="character" w:customStyle="1" w:styleId="CommentTextChar">
    <w:name w:val="Comment Text Char"/>
    <w:basedOn w:val="DefaultParagraphFont"/>
    <w:link w:val="CommentText"/>
    <w:uiPriority w:val="99"/>
    <w:semiHidden/>
    <w:locked/>
    <w:rsid w:val="007D3F40"/>
    <w:rPr>
      <w:rFonts w:cs="Times New Roman"/>
      <w:sz w:val="24"/>
      <w:szCs w:val="24"/>
      <w:lang w:val="en-GB" w:eastAsia="zh-CN"/>
    </w:rPr>
  </w:style>
  <w:style w:type="character" w:styleId="CommentReference">
    <w:name w:val="annotation reference"/>
    <w:basedOn w:val="DefaultParagraphFont"/>
    <w:uiPriority w:val="99"/>
    <w:semiHidden/>
    <w:unhideWhenUsed/>
    <w:rsid w:val="007D3F40"/>
    <w:rPr>
      <w:rFonts w:cs="Times New Roman"/>
      <w:sz w:val="16"/>
      <w:szCs w:val="16"/>
    </w:rPr>
  </w:style>
  <w:style w:type="table" w:styleId="LightShading">
    <w:name w:val="Light Shading"/>
    <w:basedOn w:val="TableNormal"/>
    <w:uiPriority w:val="60"/>
    <w:rsid w:val="007B76DA"/>
    <w:rPr>
      <w:rFonts w:asciiTheme="minorHAnsi" w:eastAsiaTheme="minorEastAsia" w:hAnsiTheme="minorHAns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character" w:styleId="SubtleEmphasis">
    <w:name w:val="Subtle Emphasis"/>
    <w:basedOn w:val="DefaultParagraphFont"/>
    <w:uiPriority w:val="19"/>
    <w:qFormat/>
    <w:rsid w:val="007B76DA"/>
    <w:rPr>
      <w:rFonts w:cs="Times New Roman"/>
      <w:color w:val="808080" w:themeColor="text1" w:themeTint="7F"/>
    </w:rPr>
  </w:style>
  <w:style w:type="paragraph" w:customStyle="1" w:styleId="Beschriftung1">
    <w:name w:val="Beschriftung1"/>
    <w:basedOn w:val="Normal"/>
    <w:qFormat/>
    <w:rsid w:val="00963F2C"/>
    <w:pPr>
      <w:spacing w:before="120" w:after="240" w:line="240" w:lineRule="atLeast"/>
      <w:ind w:left="567" w:right="567"/>
    </w:pPr>
    <w:rPr>
      <w:rFonts w:eastAsiaTheme="minorEastAsia" w:cs="Times New Roman"/>
      <w:sz w:val="18"/>
      <w:szCs w:val="20"/>
      <w:lang w:val="en-US" w:eastAsia="en-US"/>
    </w:rPr>
  </w:style>
  <w:style w:type="table" w:styleId="ColorfulList">
    <w:name w:val="Colorful List"/>
    <w:basedOn w:val="TableNormal"/>
    <w:uiPriority w:val="34"/>
    <w:qFormat/>
    <w:rsid w:val="0056381A"/>
    <w:rPr>
      <w:rFonts w:cs="Arial"/>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rFonts w:cs="Arial"/>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rFonts w:cs="Arial"/>
        <w:b/>
        <w:bCs/>
        <w:color w:val="9E3A38" w:themeColor="accent2" w:themeShade="CC"/>
      </w:rPr>
      <w:tblPr/>
      <w:tcPr>
        <w:tcBorders>
          <w:top w:val="single" w:sz="12" w:space="0" w:color="000000" w:themeColor="text1"/>
        </w:tcBorders>
        <w:shd w:val="clear" w:color="auto" w:fill="FFFFFF" w:themeFill="background1"/>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hemeFill="text1" w:themeFillTint="3F"/>
      </w:tcPr>
    </w:tblStylePr>
    <w:tblStylePr w:type="band1Horz">
      <w:rPr>
        <w:rFonts w:cs="Arial"/>
      </w:rPr>
      <w:tblPr/>
      <w:tcPr>
        <w:shd w:val="clear" w:color="auto" w:fill="CCCCCC" w:themeFill="text1" w:themeFillTint="33"/>
      </w:tcPr>
    </w:tblStylePr>
  </w:style>
  <w:style w:type="table" w:styleId="ColorfulGrid">
    <w:name w:val="Colorful Grid"/>
    <w:basedOn w:val="TableNormal"/>
    <w:uiPriority w:val="29"/>
    <w:qFormat/>
    <w:rsid w:val="00E9522E"/>
    <w:rPr>
      <w:rFonts w:cs="Arial"/>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rFonts w:cs="Arial"/>
        <w:b/>
        <w:bCs/>
      </w:rPr>
      <w:tblPr/>
      <w:tcPr>
        <w:shd w:val="clear" w:color="auto" w:fill="999999" w:themeFill="text1" w:themeFillTint="66"/>
      </w:tcPr>
    </w:tblStylePr>
    <w:tblStylePr w:type="lastRow">
      <w:rPr>
        <w:rFonts w:cs="Arial"/>
        <w:b/>
        <w:bCs/>
        <w:color w:val="000000" w:themeColor="text1"/>
      </w:rPr>
      <w:tblPr/>
      <w:tcPr>
        <w:shd w:val="clear" w:color="auto" w:fill="999999" w:themeFill="text1" w:themeFillTint="66"/>
      </w:tcPr>
    </w:tblStylePr>
    <w:tblStylePr w:type="firstCol">
      <w:rPr>
        <w:rFonts w:cs="Arial"/>
        <w:color w:val="FFFFFF" w:themeColor="background1"/>
      </w:rPr>
      <w:tblPr/>
      <w:tcPr>
        <w:shd w:val="clear" w:color="auto" w:fill="000000" w:themeFill="text1" w:themeFillShade="BF"/>
      </w:tcPr>
    </w:tblStylePr>
    <w:tblStylePr w:type="lastCol">
      <w:rPr>
        <w:rFonts w:cs="Arial"/>
        <w:color w:val="FFFFFF" w:themeColor="background1"/>
      </w:rPr>
      <w:tblPr/>
      <w:tcPr>
        <w:shd w:val="clear" w:color="auto" w:fill="000000" w:themeFill="text1" w:themeFillShade="BF"/>
      </w:tcPr>
    </w:tblStylePr>
    <w:tblStylePr w:type="band1Vert">
      <w:rPr>
        <w:rFonts w:cs="Arial"/>
      </w:rPr>
      <w:tblPr/>
      <w:tcPr>
        <w:shd w:val="clear" w:color="auto" w:fill="808080" w:themeFill="text1" w:themeFillTint="7F"/>
      </w:tcPr>
    </w:tblStylePr>
    <w:tblStylePr w:type="band1Horz">
      <w:rPr>
        <w:rFonts w:cs="Arial"/>
      </w:rPr>
      <w:tblPr/>
      <w:tcPr>
        <w:shd w:val="clear" w:color="auto" w:fill="808080" w:themeFill="text1" w:themeFillTint="7F"/>
      </w:tcPr>
    </w:tblStylePr>
  </w:style>
  <w:style w:type="table" w:styleId="LightShading-Accent1">
    <w:name w:val="Light Shading Accent 1"/>
    <w:basedOn w:val="TableNormal"/>
    <w:uiPriority w:val="30"/>
    <w:qFormat/>
    <w:rsid w:val="00E9522E"/>
    <w:rPr>
      <w:rFonts w:cs="Arial"/>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pPr>
      <w:rPr>
        <w:rFonts w:cs="Arial"/>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hemeFill="accent1" w:themeFillTint="3F"/>
      </w:tcPr>
    </w:tblStylePr>
    <w:tblStylePr w:type="band1Horz">
      <w:rPr>
        <w:rFonts w:cs="Arial"/>
      </w:rPr>
      <w:tblPr/>
      <w:tcPr>
        <w:tcBorders>
          <w:left w:val="nil"/>
          <w:right w:val="nil"/>
          <w:insideH w:val="nil"/>
          <w:insideV w:val="nil"/>
        </w:tcBorders>
        <w:shd w:val="clear" w:color="auto" w:fill="D3DFEE" w:themeFill="accent1" w:themeFillTint="3F"/>
      </w:tcPr>
    </w:tblStylePr>
  </w:style>
  <w:style w:type="table" w:styleId="MediumList1">
    <w:name w:val="Medium List 1"/>
    <w:basedOn w:val="TableNormal"/>
    <w:uiPriority w:val="60"/>
    <w:rsid w:val="00E9522E"/>
    <w:rPr>
      <w:rFonts w:cs="Arial"/>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nil"/>
          <w:bottom w:val="single" w:sz="8" w:space="0" w:color="000000" w:themeColor="text1"/>
        </w:tcBorders>
      </w:tcPr>
    </w:tblStylePr>
    <w:tblStylePr w:type="lastRow">
      <w:rPr>
        <w:rFonts w:cs="Arial"/>
        <w:b/>
        <w:bCs/>
        <w:color w:val="1F497D" w:themeColor="text2"/>
      </w:rPr>
      <w:tblPr/>
      <w:tcPr>
        <w:tcBorders>
          <w:top w:val="single" w:sz="8" w:space="0" w:color="000000" w:themeColor="text1"/>
          <w:bottom w:val="single" w:sz="8" w:space="0" w:color="000000" w:themeColor="text1"/>
        </w:tcBorders>
      </w:tcPr>
    </w:tblStylePr>
    <w:tblStylePr w:type="firstCol">
      <w:rPr>
        <w:rFonts w:cs="Arial"/>
        <w:b/>
        <w:bCs/>
      </w:rPr>
    </w:tblStylePr>
    <w:tblStylePr w:type="lastCol">
      <w:rPr>
        <w:rFonts w:cs="Arial"/>
        <w:b/>
        <w:bCs/>
      </w:rPr>
      <w:tblPr/>
      <w:tcPr>
        <w:tcBorders>
          <w:top w:val="single" w:sz="8" w:space="0" w:color="000000" w:themeColor="text1"/>
          <w:bottom w:val="single" w:sz="8" w:space="0" w:color="000000" w:themeColor="text1"/>
        </w:tcBorders>
      </w:tcPr>
    </w:tblStylePr>
    <w:tblStylePr w:type="band1Vert">
      <w:rPr>
        <w:rFonts w:cs="Arial"/>
      </w:rPr>
      <w:tblPr/>
      <w:tcPr>
        <w:shd w:val="clear" w:color="auto" w:fill="C0C0C0" w:themeFill="text1" w:themeFillTint="3F"/>
      </w:tcPr>
    </w:tblStylePr>
    <w:tblStylePr w:type="band1Horz">
      <w:rPr>
        <w:rFonts w:cs="Arial"/>
      </w:rPr>
      <w:tblPr/>
      <w:tcPr>
        <w:shd w:val="clear" w:color="auto" w:fill="C0C0C0" w:themeFill="text1" w:themeFillTint="3F"/>
      </w:tcPr>
    </w:tblStylePr>
  </w:style>
  <w:style w:type="table" w:styleId="MediumList2">
    <w:name w:val="Medium List 2"/>
    <w:basedOn w:val="TableNormal"/>
    <w:uiPriority w:val="61"/>
    <w:rsid w:val="00E9522E"/>
    <w:rPr>
      <w:rFonts w:asciiTheme="majorHAnsi" w:eastAsiaTheme="majorEastAsia" w:hAnsiTheme="majorHAns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rPr>
        <w:rFonts w:cs="Times New Roman"/>
      </w:rPr>
      <w:tblPr/>
      <w:tcPr>
        <w:tcBorders>
          <w:top w:val="single" w:sz="8" w:space="0" w:color="000000" w:themeColor="text1"/>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sz="8" w:space="0" w:color="000000" w:themeColor="text1"/>
          <w:insideH w:val="nil"/>
          <w:insideV w:val="nil"/>
        </w:tcBorders>
        <w:shd w:val="clear" w:color="auto" w:fill="FFFFFF" w:themeFill="background1"/>
      </w:tcPr>
    </w:tblStylePr>
    <w:tblStylePr w:type="lastCol">
      <w:rPr>
        <w:rFonts w:cs="Times New Roman"/>
      </w:rPr>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top w:val="nil"/>
          <w:bottom w:val="nil"/>
          <w:insideH w:val="nil"/>
          <w:insideV w:val="nil"/>
        </w:tcBorders>
        <w:shd w:val="clear" w:color="auto" w:fill="C0C0C0" w:themeFill="text1"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table" w:styleId="ColorfulList-Accent4">
    <w:name w:val="Colorful List Accent 4"/>
    <w:basedOn w:val="TableNormal"/>
    <w:uiPriority w:val="67"/>
    <w:rsid w:val="00E9522E"/>
    <w:rPr>
      <w:rFonts w:cs="Arial"/>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rFonts w:cs="Arial"/>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rFonts w:cs="Arial"/>
        <w:b/>
        <w:bCs/>
        <w:color w:val="7E9C40" w:themeColor="accent3" w:themeShade="CC"/>
      </w:rPr>
      <w:tblPr/>
      <w:tcPr>
        <w:tcBorders>
          <w:top w:val="single" w:sz="12" w:space="0" w:color="000000" w:themeColor="text1"/>
        </w:tcBorders>
        <w:shd w:val="clear" w:color="auto" w:fill="FFFFFF" w:themeFill="background1"/>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FD8E8" w:themeFill="accent4" w:themeFillTint="3F"/>
      </w:tcPr>
    </w:tblStylePr>
    <w:tblStylePr w:type="band1Horz">
      <w:rPr>
        <w:rFonts w:cs="Arial"/>
      </w:rPr>
      <w:tblPr/>
      <w:tcPr>
        <w:shd w:val="clear" w:color="auto" w:fill="E5DFEC" w:themeFill="accent4" w:themeFillTint="33"/>
      </w:tcPr>
    </w:tblStylePr>
  </w:style>
  <w:style w:type="table" w:styleId="LightGrid">
    <w:name w:val="Light Grid"/>
    <w:basedOn w:val="TableNormal"/>
    <w:uiPriority w:val="71"/>
    <w:rsid w:val="00E9522E"/>
    <w:rPr>
      <w:rFonts w:cs="Arial"/>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pPr>
      <w:rPr>
        <w:rFonts w:asciiTheme="majorHAnsi" w:eastAsiaTheme="majorEastAsia" w:hAnsiTheme="majorHAnsi" w:cs="Times New Roman"/>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pPr>
      <w:rPr>
        <w:rFonts w:asciiTheme="majorHAnsi" w:eastAsiaTheme="majorEastAsia" w:hAnsiTheme="majorHAnsi" w:cs="Times New Roman"/>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imes New Roman"/>
        <w:b/>
        <w:bCs/>
      </w:rPr>
    </w:tblStylePr>
    <w:tblStylePr w:type="lastCol">
      <w:rPr>
        <w:rFonts w:asciiTheme="majorHAnsi" w:eastAsiaTheme="majorEastAsia" w:hAnsiTheme="majorHAnsi" w:cs="Times New Roman"/>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rPr>
        <w:rFonts w:cs="Arial"/>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rPr>
        <w:rFonts w:cs="Arial"/>
      </w:rPr>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rPr>
        <w:rFonts w:cs="Arial"/>
      </w:rPr>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List1-Accent3">
    <w:name w:val="Medium List 1 Accent 3"/>
    <w:basedOn w:val="TableNormal"/>
    <w:uiPriority w:val="60"/>
    <w:rsid w:val="002D718E"/>
    <w:rPr>
      <w:rFonts w:cs="Arial"/>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nil"/>
          <w:bottom w:val="single" w:sz="8" w:space="0" w:color="9BBB59" w:themeColor="accent3"/>
        </w:tcBorders>
      </w:tcPr>
    </w:tblStylePr>
    <w:tblStylePr w:type="lastRow">
      <w:rPr>
        <w:rFonts w:cs="Arial"/>
        <w:b/>
        <w:bCs/>
        <w:color w:val="1F497D" w:themeColor="text2"/>
      </w:rPr>
      <w:tblPr/>
      <w:tcPr>
        <w:tcBorders>
          <w:top w:val="single" w:sz="8" w:space="0" w:color="9BBB59" w:themeColor="accent3"/>
          <w:bottom w:val="single" w:sz="8" w:space="0" w:color="9BBB59" w:themeColor="accent3"/>
        </w:tcBorders>
      </w:tcPr>
    </w:tblStylePr>
    <w:tblStylePr w:type="firstCol">
      <w:rPr>
        <w:rFonts w:cs="Arial"/>
        <w:b/>
        <w:bCs/>
      </w:rPr>
    </w:tblStylePr>
    <w:tblStylePr w:type="lastCol">
      <w:rPr>
        <w:rFonts w:cs="Arial"/>
        <w:b/>
        <w:bCs/>
      </w:rPr>
      <w:tblPr/>
      <w:tcPr>
        <w:tcBorders>
          <w:top w:val="single" w:sz="8" w:space="0" w:color="9BBB59" w:themeColor="accent3"/>
          <w:bottom w:val="single" w:sz="8" w:space="0" w:color="9BBB59" w:themeColor="accent3"/>
        </w:tcBorders>
      </w:tcPr>
    </w:tblStylePr>
    <w:tblStylePr w:type="band1Vert">
      <w:rPr>
        <w:rFonts w:cs="Arial"/>
      </w:rPr>
      <w:tblPr/>
      <w:tcPr>
        <w:shd w:val="clear" w:color="auto" w:fill="E6EED5" w:themeFill="accent3" w:themeFillTint="3F"/>
      </w:tcPr>
    </w:tblStylePr>
    <w:tblStylePr w:type="band1Horz">
      <w:rPr>
        <w:rFonts w:cs="Arial"/>
      </w:rPr>
      <w:tblPr/>
      <w:tcPr>
        <w:shd w:val="clear" w:color="auto" w:fill="E6EED5" w:themeFill="accent3" w:themeFillTint="3F"/>
      </w:tcPr>
    </w:tblStylePr>
  </w:style>
  <w:style w:type="table" w:styleId="MediumList2-Accent5">
    <w:name w:val="Medium List 2 Accent 5"/>
    <w:basedOn w:val="TableNormal"/>
    <w:uiPriority w:val="61"/>
    <w:rsid w:val="002D718E"/>
    <w:rPr>
      <w:rFonts w:asciiTheme="majorHAnsi" w:eastAsiaTheme="majorEastAsia" w:hAnsiTheme="majorHAns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rFonts w:cs="Times New Roman"/>
      </w:rPr>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rPr>
        <w:rFonts w:cs="Times New Roman"/>
      </w:rPr>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D2EAF1" w:themeFill="accent5" w:themeFillTint="3F"/>
      </w:tcPr>
    </w:tblStylePr>
    <w:tblStylePr w:type="band1Horz">
      <w:rPr>
        <w:rFonts w:cs="Times New Roman"/>
      </w:rPr>
      <w:tblPr/>
      <w:tcPr>
        <w:tcBorders>
          <w:top w:val="nil"/>
          <w:bottom w:val="nil"/>
          <w:insideH w:val="nil"/>
          <w:insideV w:val="nil"/>
        </w:tcBorders>
        <w:shd w:val="clear" w:color="auto" w:fill="D2EAF1" w:themeFill="accent5"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table" w:styleId="LightShading-Accent4">
    <w:name w:val="Light Shading Accent 4"/>
    <w:basedOn w:val="TableNormal"/>
    <w:uiPriority w:val="69"/>
    <w:rsid w:val="002D718E"/>
    <w:rPr>
      <w:rFonts w:cs="Arial"/>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pPr>
      <w:rPr>
        <w:rFonts w:cs="Arial"/>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FD8E8" w:themeFill="accent4" w:themeFillTint="3F"/>
      </w:tcPr>
    </w:tblStylePr>
    <w:tblStylePr w:type="band1Horz">
      <w:rPr>
        <w:rFonts w:cs="Arial"/>
      </w:rPr>
      <w:tblPr/>
      <w:tcPr>
        <w:tcBorders>
          <w:left w:val="nil"/>
          <w:right w:val="nil"/>
          <w:insideH w:val="nil"/>
          <w:insideV w:val="nil"/>
        </w:tcBorders>
        <w:shd w:val="clear" w:color="auto" w:fill="DFD8E8" w:themeFill="accent4" w:themeFillTint="3F"/>
      </w:tcPr>
    </w:tblStylePr>
  </w:style>
  <w:style w:type="table" w:styleId="MediumList1-Accent4">
    <w:name w:val="Medium List 1 Accent 4"/>
    <w:basedOn w:val="TableNormal"/>
    <w:uiPriority w:val="60"/>
    <w:rsid w:val="00CD414F"/>
    <w:rPr>
      <w:rFonts w:cs="Arial"/>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nil"/>
          <w:bottom w:val="single" w:sz="8" w:space="0" w:color="8064A2" w:themeColor="accent4"/>
        </w:tcBorders>
      </w:tcPr>
    </w:tblStylePr>
    <w:tblStylePr w:type="lastRow">
      <w:rPr>
        <w:rFonts w:cs="Arial"/>
        <w:b/>
        <w:bCs/>
        <w:color w:val="1F497D" w:themeColor="text2"/>
      </w:rPr>
      <w:tblPr/>
      <w:tcPr>
        <w:tcBorders>
          <w:top w:val="single" w:sz="8" w:space="0" w:color="8064A2" w:themeColor="accent4"/>
          <w:bottom w:val="single" w:sz="8" w:space="0" w:color="8064A2" w:themeColor="accent4"/>
        </w:tcBorders>
      </w:tcPr>
    </w:tblStylePr>
    <w:tblStylePr w:type="firstCol">
      <w:rPr>
        <w:rFonts w:cs="Arial"/>
        <w:b/>
        <w:bCs/>
      </w:rPr>
    </w:tblStylePr>
    <w:tblStylePr w:type="lastCol">
      <w:rPr>
        <w:rFonts w:cs="Arial"/>
        <w:b/>
        <w:bCs/>
      </w:rPr>
      <w:tblPr/>
      <w:tcPr>
        <w:tcBorders>
          <w:top w:val="single" w:sz="8" w:space="0" w:color="8064A2" w:themeColor="accent4"/>
          <w:bottom w:val="single" w:sz="8" w:space="0" w:color="8064A2" w:themeColor="accent4"/>
        </w:tcBorders>
      </w:tcPr>
    </w:tblStylePr>
    <w:tblStylePr w:type="band1Vert">
      <w:rPr>
        <w:rFonts w:cs="Arial"/>
      </w:rPr>
      <w:tblPr/>
      <w:tcPr>
        <w:shd w:val="clear" w:color="auto" w:fill="DFD8E8" w:themeFill="accent4" w:themeFillTint="3F"/>
      </w:tcPr>
    </w:tblStylePr>
    <w:tblStylePr w:type="band1Horz">
      <w:rPr>
        <w:rFonts w:cs="Arial"/>
      </w:rPr>
      <w:tblPr/>
      <w:tcPr>
        <w:shd w:val="clear" w:color="auto" w:fill="DFD8E8" w:themeFill="accent4" w:themeFillTint="3F"/>
      </w:tcPr>
    </w:tblStylePr>
  </w:style>
  <w:style w:type="table" w:styleId="MediumGrid1">
    <w:name w:val="Medium Grid 1"/>
    <w:basedOn w:val="TableNormal"/>
    <w:uiPriority w:val="62"/>
    <w:rsid w:val="00CD414F"/>
    <w:rPr>
      <w:rFonts w:cs="Arial"/>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rFonts w:cs="Arial"/>
        <w:b/>
        <w:bCs/>
      </w:rPr>
    </w:tblStylePr>
    <w:tblStylePr w:type="lastRow">
      <w:rPr>
        <w:rFonts w:cs="Arial"/>
        <w:b/>
        <w:bCs/>
      </w:rPr>
      <w:tblPr/>
      <w:tcPr>
        <w:tcBorders>
          <w:top w:val="single" w:sz="18" w:space="0" w:color="404040" w:themeColor="text1" w:themeTint="BF"/>
        </w:tcBorders>
      </w:tcPr>
    </w:tblStylePr>
    <w:tblStylePr w:type="firstCol">
      <w:rPr>
        <w:rFonts w:cs="Arial"/>
        <w:b/>
        <w:bCs/>
      </w:rPr>
    </w:tblStylePr>
    <w:tblStylePr w:type="lastCol">
      <w:rPr>
        <w:rFonts w:cs="Arial"/>
        <w:b/>
        <w:bCs/>
      </w:rPr>
    </w:tblStylePr>
    <w:tblStylePr w:type="band1Vert">
      <w:rPr>
        <w:rFonts w:cs="Arial"/>
      </w:rPr>
      <w:tblPr/>
      <w:tcPr>
        <w:shd w:val="clear" w:color="auto" w:fill="808080" w:themeFill="text1" w:themeFillTint="7F"/>
      </w:tcPr>
    </w:tblStylePr>
    <w:tblStylePr w:type="band1Horz">
      <w:rPr>
        <w:rFonts w:cs="Arial"/>
      </w:rPr>
      <w:tblPr/>
      <w:tcPr>
        <w:shd w:val="clear" w:color="auto" w:fill="808080" w:themeFill="text1" w:themeFillTint="7F"/>
      </w:tcPr>
    </w:tblStylePr>
  </w:style>
  <w:style w:type="table" w:styleId="LightShading-Accent3">
    <w:name w:val="Light Shading Accent 3"/>
    <w:basedOn w:val="TableNormal"/>
    <w:uiPriority w:val="69"/>
    <w:rsid w:val="00CD414F"/>
    <w:rPr>
      <w:rFonts w:cs="Arial"/>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pPr>
      <w:rPr>
        <w:rFonts w:cs="Arial"/>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6EED5" w:themeFill="accent3" w:themeFillTint="3F"/>
      </w:tcPr>
    </w:tblStylePr>
    <w:tblStylePr w:type="band1Horz">
      <w:rPr>
        <w:rFonts w:cs="Arial"/>
      </w:rPr>
      <w:tblPr/>
      <w:tcPr>
        <w:tcBorders>
          <w:left w:val="nil"/>
          <w:right w:val="nil"/>
          <w:insideH w:val="nil"/>
          <w:insideV w:val="nil"/>
        </w:tcBorders>
        <w:shd w:val="clear" w:color="auto" w:fill="E6EED5" w:themeFill="accent3" w:themeFillTint="3F"/>
      </w:tcPr>
    </w:tblStylePr>
  </w:style>
  <w:style w:type="table" w:styleId="LightShading-Accent2">
    <w:name w:val="Light Shading Accent 2"/>
    <w:basedOn w:val="TableNormal"/>
    <w:uiPriority w:val="69"/>
    <w:rsid w:val="00CD414F"/>
    <w:rPr>
      <w:rFonts w:cs="Arial"/>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pPr>
      <w:rPr>
        <w:rFonts w:cs="Arial"/>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FD3D2" w:themeFill="accent2" w:themeFillTint="3F"/>
      </w:tcPr>
    </w:tblStylePr>
    <w:tblStylePr w:type="band1Horz">
      <w:rPr>
        <w:rFonts w:cs="Arial"/>
      </w:rPr>
      <w:tblPr/>
      <w:tcPr>
        <w:tcBorders>
          <w:left w:val="nil"/>
          <w:right w:val="nil"/>
          <w:insideH w:val="nil"/>
          <w:insideV w:val="nil"/>
        </w:tcBorders>
        <w:shd w:val="clear" w:color="auto" w:fill="EFD3D2" w:themeFill="accent2" w:themeFillTint="3F"/>
      </w:tcPr>
    </w:tblStylePr>
  </w:style>
  <w:style w:type="paragraph" w:styleId="Header">
    <w:name w:val="header"/>
    <w:basedOn w:val="Normal"/>
    <w:link w:val="HeaderChar"/>
    <w:uiPriority w:val="99"/>
    <w:unhideWhenUsed/>
    <w:rsid w:val="00C941D6"/>
    <w:pPr>
      <w:tabs>
        <w:tab w:val="center" w:pos="4153"/>
        <w:tab w:val="right" w:pos="8306"/>
      </w:tabs>
      <w:spacing w:after="0" w:line="240" w:lineRule="auto"/>
    </w:pPr>
  </w:style>
  <w:style w:type="character" w:customStyle="1" w:styleId="HeaderChar">
    <w:name w:val="Header Char"/>
    <w:basedOn w:val="DefaultParagraphFont"/>
    <w:link w:val="Header"/>
    <w:uiPriority w:val="99"/>
    <w:locked/>
    <w:rsid w:val="00C941D6"/>
    <w:rPr>
      <w:rFonts w:cs="Times New Roman"/>
      <w:sz w:val="22"/>
      <w:szCs w:val="22"/>
      <w:lang w:val="en-GB" w:eastAsia="zh-CN"/>
    </w:rPr>
  </w:style>
  <w:style w:type="paragraph" w:styleId="Footer">
    <w:name w:val="footer"/>
    <w:basedOn w:val="Normal"/>
    <w:link w:val="FooterChar"/>
    <w:uiPriority w:val="99"/>
    <w:unhideWhenUsed/>
    <w:rsid w:val="00C941D6"/>
    <w:pPr>
      <w:tabs>
        <w:tab w:val="center" w:pos="4153"/>
        <w:tab w:val="right" w:pos="8306"/>
      </w:tabs>
      <w:spacing w:after="0" w:line="240" w:lineRule="auto"/>
    </w:pPr>
  </w:style>
  <w:style w:type="character" w:customStyle="1" w:styleId="FooterChar">
    <w:name w:val="Footer Char"/>
    <w:basedOn w:val="DefaultParagraphFont"/>
    <w:link w:val="Footer"/>
    <w:uiPriority w:val="99"/>
    <w:locked/>
    <w:rsid w:val="00C941D6"/>
    <w:rPr>
      <w:rFonts w:cs="Times New Roman"/>
      <w:sz w:val="22"/>
      <w:szCs w:val="22"/>
      <w:lang w:val="en-GB" w:eastAsia="zh-CN"/>
    </w:rPr>
  </w:style>
  <w:style w:type="paragraph" w:styleId="CommentSubject">
    <w:name w:val="annotation subject"/>
    <w:basedOn w:val="CommentText"/>
    <w:next w:val="CommentText"/>
    <w:link w:val="CommentSubjectChar"/>
    <w:uiPriority w:val="99"/>
    <w:semiHidden/>
    <w:unhideWhenUsed/>
    <w:rsid w:val="0076221A"/>
    <w:rPr>
      <w:b/>
      <w:bCs/>
      <w:sz w:val="20"/>
      <w:szCs w:val="20"/>
    </w:rPr>
  </w:style>
  <w:style w:type="character" w:customStyle="1" w:styleId="CommentSubjectChar">
    <w:name w:val="Comment Subject Char"/>
    <w:basedOn w:val="CommentTextChar"/>
    <w:link w:val="CommentSubject"/>
    <w:uiPriority w:val="99"/>
    <w:semiHidden/>
    <w:locked/>
    <w:rsid w:val="0076221A"/>
    <w:rPr>
      <w:rFonts w:ascii="Arial" w:hAnsi="Arial" w:cs="Times New Roman"/>
      <w:b/>
      <w:bCs/>
      <w:sz w:val="24"/>
      <w:szCs w:val="24"/>
      <w:lang w:val="en-GB" w:eastAsia="zh-CN"/>
    </w:rPr>
  </w:style>
  <w:style w:type="paragraph" w:styleId="Revision">
    <w:name w:val="Revision"/>
    <w:hidden/>
    <w:uiPriority w:val="71"/>
    <w:rsid w:val="0076221A"/>
    <w:rPr>
      <w:rFonts w:ascii="Arial" w:hAnsi="Arial" w:cs="Arial"/>
      <w:szCs w:val="22"/>
      <w:lang w:val="en-GB" w:eastAsia="zh-CN"/>
    </w:rPr>
  </w:style>
  <w:style w:type="paragraph" w:customStyle="1" w:styleId="Beschriftung2">
    <w:name w:val="Beschriftung2"/>
    <w:basedOn w:val="Normal"/>
    <w:qFormat/>
    <w:rsid w:val="00961726"/>
    <w:pPr>
      <w:spacing w:after="0" w:line="240" w:lineRule="auto"/>
    </w:pPr>
    <w:rPr>
      <w:bCs/>
      <w:sz w:val="18"/>
      <w:szCs w:val="20"/>
      <w:lang w:val="en-US"/>
    </w:rPr>
  </w:style>
  <w:style w:type="character" w:styleId="FollowedHyperlink">
    <w:name w:val="FollowedHyperlink"/>
    <w:basedOn w:val="DefaultParagraphFont"/>
    <w:uiPriority w:val="99"/>
    <w:semiHidden/>
    <w:unhideWhenUsed/>
    <w:rsid w:val="005D2BAD"/>
    <w:rPr>
      <w:color w:val="800080" w:themeColor="followedHyperlink"/>
      <w:u w:val="single"/>
    </w:rPr>
  </w:style>
  <w:style w:type="paragraph" w:styleId="NormalWeb">
    <w:name w:val="Normal (Web)"/>
    <w:basedOn w:val="Normal"/>
    <w:uiPriority w:val="99"/>
    <w:semiHidden/>
    <w:unhideWhenUsed/>
    <w:rsid w:val="001840B5"/>
    <w:pPr>
      <w:spacing w:before="100" w:beforeAutospacing="1" w:after="100" w:afterAutospacing="1" w:line="240" w:lineRule="auto"/>
      <w:jc w:val="left"/>
    </w:pPr>
    <w:rPr>
      <w:rFonts w:ascii="Times" w:eastAsiaTheme="minorEastAsia" w:hAnsi="Times" w:cs="Times New Roman"/>
      <w:szCs w:val="20"/>
      <w:lang w:val="de-DE" w:eastAsia="en-US"/>
    </w:rPr>
  </w:style>
  <w:style w:type="paragraph" w:styleId="Subtitle">
    <w:name w:val="Subtitle"/>
    <w:basedOn w:val="Normal"/>
    <w:next w:val="Normal"/>
    <w:link w:val="SubtitleChar"/>
    <w:uiPriority w:val="11"/>
    <w:qFormat/>
    <w:rsid w:val="000D18F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D18F5"/>
    <w:rPr>
      <w:rFonts w:asciiTheme="majorHAnsi" w:eastAsiaTheme="majorEastAsia" w:hAnsiTheme="majorHAnsi" w:cstheme="majorBidi"/>
      <w:i/>
      <w:iCs/>
      <w:color w:val="4F81BD" w:themeColor="accent1"/>
      <w:spacing w:val="15"/>
      <w:sz w:val="24"/>
      <w:szCs w:val="24"/>
      <w:lang w:val="en-GB"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0"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B1F"/>
    <w:pPr>
      <w:spacing w:after="120" w:line="360" w:lineRule="auto"/>
      <w:jc w:val="both"/>
    </w:pPr>
    <w:rPr>
      <w:rFonts w:ascii="Arial" w:hAnsi="Arial" w:cs="Arial"/>
      <w:szCs w:val="22"/>
      <w:lang w:val="en-GB" w:eastAsia="zh-CN"/>
    </w:rPr>
  </w:style>
  <w:style w:type="paragraph" w:styleId="Heading1">
    <w:name w:val="heading 1"/>
    <w:basedOn w:val="Normal"/>
    <w:next w:val="Normal"/>
    <w:link w:val="Heading1Char"/>
    <w:uiPriority w:val="9"/>
    <w:qFormat/>
    <w:rsid w:val="00CB1B1F"/>
    <w:pPr>
      <w:keepNext/>
      <w:keepLines/>
      <w:spacing w:before="480" w:after="360" w:line="240" w:lineRule="auto"/>
      <w:outlineLvl w:val="0"/>
    </w:pPr>
    <w:rPr>
      <w:rFonts w:eastAsiaTheme="majorEastAsia" w:cs="Times New Roman"/>
      <w:b/>
      <w:bCs/>
      <w:sz w:val="24"/>
      <w:szCs w:val="28"/>
    </w:rPr>
  </w:style>
  <w:style w:type="paragraph" w:styleId="Heading2">
    <w:name w:val="heading 2"/>
    <w:basedOn w:val="Normal"/>
    <w:next w:val="Normal"/>
    <w:link w:val="Heading2Char"/>
    <w:uiPriority w:val="9"/>
    <w:unhideWhenUsed/>
    <w:qFormat/>
    <w:rsid w:val="00CB1B1F"/>
    <w:pPr>
      <w:keepNext/>
      <w:keepLines/>
      <w:spacing w:before="240" w:line="240" w:lineRule="auto"/>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7B76DA"/>
    <w:pPr>
      <w:keepNext/>
      <w:keepLines/>
      <w:spacing w:before="240" w:line="240" w:lineRule="auto"/>
      <w:outlineLvl w:val="2"/>
    </w:pPr>
    <w:rPr>
      <w:rFonts w:asciiTheme="minorHAnsi" w:eastAsiaTheme="majorEastAsia" w:hAnsiTheme="minorHAnsi" w:cs="Times New Roman"/>
      <w:b/>
      <w:bCs/>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CB1B1F"/>
    <w:rPr>
      <w:rFonts w:ascii="Arial" w:eastAsiaTheme="majorEastAsia" w:hAnsi="Arial" w:cs="Times New Roman"/>
      <w:b/>
      <w:bCs/>
      <w:sz w:val="28"/>
      <w:szCs w:val="28"/>
      <w:lang w:val="en-GB" w:eastAsia="zh-CN"/>
    </w:rPr>
  </w:style>
  <w:style w:type="character" w:customStyle="1" w:styleId="Heading2Char">
    <w:name w:val="Heading 2 Char"/>
    <w:basedOn w:val="DefaultParagraphFont"/>
    <w:link w:val="Heading2"/>
    <w:uiPriority w:val="9"/>
    <w:locked/>
    <w:rsid w:val="00CB1B1F"/>
    <w:rPr>
      <w:rFonts w:ascii="Arial" w:eastAsiaTheme="majorEastAsia" w:hAnsi="Arial" w:cs="Times New Roman"/>
      <w:b/>
      <w:bCs/>
      <w:sz w:val="26"/>
      <w:szCs w:val="26"/>
      <w:lang w:val="en-GB" w:eastAsia="zh-CN"/>
    </w:rPr>
  </w:style>
  <w:style w:type="character" w:customStyle="1" w:styleId="Heading3Char">
    <w:name w:val="Heading 3 Char"/>
    <w:basedOn w:val="DefaultParagraphFont"/>
    <w:link w:val="Heading3"/>
    <w:uiPriority w:val="9"/>
    <w:locked/>
    <w:rsid w:val="007B76DA"/>
    <w:rPr>
      <w:rFonts w:asciiTheme="minorHAnsi" w:eastAsiaTheme="majorEastAsia" w:hAnsiTheme="minorHAnsi" w:cs="Times New Roman"/>
      <w:b/>
      <w:bCs/>
      <w:sz w:val="24"/>
      <w:szCs w:val="24"/>
      <w:lang w:val="en-US" w:eastAsia="x-none"/>
    </w:rPr>
  </w:style>
  <w:style w:type="paragraph" w:styleId="Title">
    <w:name w:val="Title"/>
    <w:basedOn w:val="Normal"/>
    <w:next w:val="Normal"/>
    <w:link w:val="TitleChar"/>
    <w:uiPriority w:val="10"/>
    <w:qFormat/>
    <w:rsid w:val="00040537"/>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leChar">
    <w:name w:val="Title Char"/>
    <w:basedOn w:val="DefaultParagraphFont"/>
    <w:link w:val="Title"/>
    <w:uiPriority w:val="10"/>
    <w:locked/>
    <w:rsid w:val="00040537"/>
    <w:rPr>
      <w:rFonts w:ascii="Cambria" w:eastAsia="SimSun" w:hAnsi="Cambria" w:cs="Times New Roman"/>
      <w:color w:val="17365D"/>
      <w:spacing w:val="5"/>
      <w:kern w:val="28"/>
      <w:sz w:val="52"/>
    </w:rPr>
  </w:style>
  <w:style w:type="paragraph" w:styleId="ListParagraph">
    <w:name w:val="List Paragraph"/>
    <w:basedOn w:val="Normal"/>
    <w:uiPriority w:val="34"/>
    <w:qFormat/>
    <w:rsid w:val="00040537"/>
    <w:pPr>
      <w:ind w:left="720"/>
      <w:contextualSpacing/>
    </w:pPr>
  </w:style>
  <w:style w:type="character" w:styleId="Strong">
    <w:name w:val="Strong"/>
    <w:basedOn w:val="DefaultParagraphFont"/>
    <w:uiPriority w:val="22"/>
    <w:qFormat/>
    <w:rsid w:val="00CC3238"/>
    <w:rPr>
      <w:rFonts w:cs="Times New Roman"/>
      <w:b/>
    </w:rPr>
  </w:style>
  <w:style w:type="paragraph" w:styleId="BalloonText">
    <w:name w:val="Balloon Text"/>
    <w:basedOn w:val="Normal"/>
    <w:link w:val="BalloonTextChar"/>
    <w:uiPriority w:val="99"/>
    <w:semiHidden/>
    <w:unhideWhenUsed/>
    <w:rsid w:val="00CE77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E7752"/>
    <w:rPr>
      <w:rFonts w:ascii="Tahoma" w:hAnsi="Tahoma" w:cs="Times New Roman"/>
      <w:sz w:val="16"/>
      <w:lang w:val="x-none" w:eastAsia="zh-CN"/>
    </w:rPr>
  </w:style>
  <w:style w:type="character" w:styleId="Hyperlink">
    <w:name w:val="Hyperlink"/>
    <w:basedOn w:val="DefaultParagraphFont"/>
    <w:uiPriority w:val="99"/>
    <w:unhideWhenUsed/>
    <w:rsid w:val="007F742A"/>
    <w:rPr>
      <w:rFonts w:cs="Times New Roman"/>
      <w:color w:val="0000FF"/>
      <w:u w:val="single"/>
    </w:rPr>
  </w:style>
  <w:style w:type="paragraph" w:customStyle="1" w:styleId="EndNoteBibliographyTitle">
    <w:name w:val="EndNote Bibliography Title"/>
    <w:basedOn w:val="Normal"/>
    <w:rsid w:val="000A49D6"/>
    <w:pPr>
      <w:spacing w:after="0"/>
      <w:jc w:val="center"/>
    </w:pPr>
    <w:rPr>
      <w:rFonts w:ascii="Calibri" w:hAnsi="Calibri"/>
      <w:sz w:val="22"/>
    </w:rPr>
  </w:style>
  <w:style w:type="paragraph" w:customStyle="1" w:styleId="EndNoteBibliography">
    <w:name w:val="EndNote Bibliography"/>
    <w:basedOn w:val="Normal"/>
    <w:rsid w:val="000A49D6"/>
    <w:pPr>
      <w:spacing w:line="240" w:lineRule="auto"/>
    </w:pPr>
    <w:rPr>
      <w:rFonts w:ascii="Calibri" w:hAnsi="Calibri"/>
      <w:sz w:val="22"/>
    </w:rPr>
  </w:style>
  <w:style w:type="table" w:styleId="TableGrid">
    <w:name w:val="Table Grid"/>
    <w:basedOn w:val="TableNormal"/>
    <w:uiPriority w:val="59"/>
    <w:rsid w:val="00D904F1"/>
    <w:rPr>
      <w:rFonts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67"/>
    <w:rsid w:val="00E9170D"/>
    <w:rPr>
      <w:rFonts w:cs="Times New Roman"/>
      <w:color w:val="808080"/>
    </w:rPr>
  </w:style>
  <w:style w:type="paragraph" w:styleId="CommentText">
    <w:name w:val="annotation text"/>
    <w:basedOn w:val="Normal"/>
    <w:link w:val="CommentTextChar"/>
    <w:uiPriority w:val="99"/>
    <w:semiHidden/>
    <w:unhideWhenUsed/>
    <w:rsid w:val="007D3F40"/>
    <w:pPr>
      <w:spacing w:line="240" w:lineRule="auto"/>
    </w:pPr>
    <w:rPr>
      <w:sz w:val="24"/>
      <w:szCs w:val="24"/>
    </w:rPr>
  </w:style>
  <w:style w:type="character" w:customStyle="1" w:styleId="CommentTextChar">
    <w:name w:val="Comment Text Char"/>
    <w:basedOn w:val="DefaultParagraphFont"/>
    <w:link w:val="CommentText"/>
    <w:uiPriority w:val="99"/>
    <w:semiHidden/>
    <w:locked/>
    <w:rsid w:val="007D3F40"/>
    <w:rPr>
      <w:rFonts w:cs="Times New Roman"/>
      <w:sz w:val="24"/>
      <w:szCs w:val="24"/>
      <w:lang w:val="en-GB" w:eastAsia="zh-CN"/>
    </w:rPr>
  </w:style>
  <w:style w:type="character" w:styleId="CommentReference">
    <w:name w:val="annotation reference"/>
    <w:basedOn w:val="DefaultParagraphFont"/>
    <w:uiPriority w:val="99"/>
    <w:semiHidden/>
    <w:unhideWhenUsed/>
    <w:rsid w:val="007D3F40"/>
    <w:rPr>
      <w:rFonts w:cs="Times New Roman"/>
      <w:sz w:val="16"/>
      <w:szCs w:val="16"/>
    </w:rPr>
  </w:style>
  <w:style w:type="table" w:styleId="LightShading">
    <w:name w:val="Light Shading"/>
    <w:basedOn w:val="TableNormal"/>
    <w:uiPriority w:val="60"/>
    <w:rsid w:val="007B76DA"/>
    <w:rPr>
      <w:rFonts w:asciiTheme="minorHAnsi" w:eastAsiaTheme="minorEastAsia" w:hAnsiTheme="minorHAnsi"/>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character" w:styleId="SubtleEmphasis">
    <w:name w:val="Subtle Emphasis"/>
    <w:basedOn w:val="DefaultParagraphFont"/>
    <w:uiPriority w:val="19"/>
    <w:qFormat/>
    <w:rsid w:val="007B76DA"/>
    <w:rPr>
      <w:rFonts w:cs="Times New Roman"/>
      <w:color w:val="808080" w:themeColor="text1" w:themeTint="7F"/>
    </w:rPr>
  </w:style>
  <w:style w:type="paragraph" w:customStyle="1" w:styleId="Beschriftung1">
    <w:name w:val="Beschriftung1"/>
    <w:basedOn w:val="Normal"/>
    <w:qFormat/>
    <w:rsid w:val="00963F2C"/>
    <w:pPr>
      <w:spacing w:before="120" w:after="240" w:line="240" w:lineRule="atLeast"/>
      <w:ind w:left="567" w:right="567"/>
    </w:pPr>
    <w:rPr>
      <w:rFonts w:eastAsiaTheme="minorEastAsia" w:cs="Times New Roman"/>
      <w:sz w:val="18"/>
      <w:szCs w:val="20"/>
      <w:lang w:val="en-US" w:eastAsia="en-US"/>
    </w:rPr>
  </w:style>
  <w:style w:type="table" w:styleId="ColorfulList">
    <w:name w:val="Colorful List"/>
    <w:basedOn w:val="TableNormal"/>
    <w:uiPriority w:val="34"/>
    <w:qFormat/>
    <w:rsid w:val="0056381A"/>
    <w:rPr>
      <w:rFonts w:cs="Arial"/>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rFonts w:cs="Arial"/>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rFonts w:cs="Arial"/>
        <w:b/>
        <w:bCs/>
        <w:color w:val="9E3A38" w:themeColor="accent2" w:themeShade="CC"/>
      </w:rPr>
      <w:tblPr/>
      <w:tcPr>
        <w:tcBorders>
          <w:top w:val="single" w:sz="12" w:space="0" w:color="000000" w:themeColor="text1"/>
        </w:tcBorders>
        <w:shd w:val="clear" w:color="auto" w:fill="FFFFFF" w:themeFill="background1"/>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C0C0C0" w:themeFill="text1" w:themeFillTint="3F"/>
      </w:tcPr>
    </w:tblStylePr>
    <w:tblStylePr w:type="band1Horz">
      <w:rPr>
        <w:rFonts w:cs="Arial"/>
      </w:rPr>
      <w:tblPr/>
      <w:tcPr>
        <w:shd w:val="clear" w:color="auto" w:fill="CCCCCC" w:themeFill="text1" w:themeFillTint="33"/>
      </w:tcPr>
    </w:tblStylePr>
  </w:style>
  <w:style w:type="table" w:styleId="ColorfulGrid">
    <w:name w:val="Colorful Grid"/>
    <w:basedOn w:val="TableNormal"/>
    <w:uiPriority w:val="29"/>
    <w:qFormat/>
    <w:rsid w:val="00E9522E"/>
    <w:rPr>
      <w:rFonts w:cs="Arial"/>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rFonts w:cs="Arial"/>
        <w:b/>
        <w:bCs/>
      </w:rPr>
      <w:tblPr/>
      <w:tcPr>
        <w:shd w:val="clear" w:color="auto" w:fill="999999" w:themeFill="text1" w:themeFillTint="66"/>
      </w:tcPr>
    </w:tblStylePr>
    <w:tblStylePr w:type="lastRow">
      <w:rPr>
        <w:rFonts w:cs="Arial"/>
        <w:b/>
        <w:bCs/>
        <w:color w:val="000000" w:themeColor="text1"/>
      </w:rPr>
      <w:tblPr/>
      <w:tcPr>
        <w:shd w:val="clear" w:color="auto" w:fill="999999" w:themeFill="text1" w:themeFillTint="66"/>
      </w:tcPr>
    </w:tblStylePr>
    <w:tblStylePr w:type="firstCol">
      <w:rPr>
        <w:rFonts w:cs="Arial"/>
        <w:color w:val="FFFFFF" w:themeColor="background1"/>
      </w:rPr>
      <w:tblPr/>
      <w:tcPr>
        <w:shd w:val="clear" w:color="auto" w:fill="000000" w:themeFill="text1" w:themeFillShade="BF"/>
      </w:tcPr>
    </w:tblStylePr>
    <w:tblStylePr w:type="lastCol">
      <w:rPr>
        <w:rFonts w:cs="Arial"/>
        <w:color w:val="FFFFFF" w:themeColor="background1"/>
      </w:rPr>
      <w:tblPr/>
      <w:tcPr>
        <w:shd w:val="clear" w:color="auto" w:fill="000000" w:themeFill="text1" w:themeFillShade="BF"/>
      </w:tcPr>
    </w:tblStylePr>
    <w:tblStylePr w:type="band1Vert">
      <w:rPr>
        <w:rFonts w:cs="Arial"/>
      </w:rPr>
      <w:tblPr/>
      <w:tcPr>
        <w:shd w:val="clear" w:color="auto" w:fill="808080" w:themeFill="text1" w:themeFillTint="7F"/>
      </w:tcPr>
    </w:tblStylePr>
    <w:tblStylePr w:type="band1Horz">
      <w:rPr>
        <w:rFonts w:cs="Arial"/>
      </w:rPr>
      <w:tblPr/>
      <w:tcPr>
        <w:shd w:val="clear" w:color="auto" w:fill="808080" w:themeFill="text1" w:themeFillTint="7F"/>
      </w:tcPr>
    </w:tblStylePr>
  </w:style>
  <w:style w:type="table" w:styleId="LightShading-Accent1">
    <w:name w:val="Light Shading Accent 1"/>
    <w:basedOn w:val="TableNormal"/>
    <w:uiPriority w:val="30"/>
    <w:qFormat/>
    <w:rsid w:val="00E9522E"/>
    <w:rPr>
      <w:rFonts w:cs="Arial"/>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pPr>
      <w:rPr>
        <w:rFonts w:cs="Arial"/>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3DFEE" w:themeFill="accent1" w:themeFillTint="3F"/>
      </w:tcPr>
    </w:tblStylePr>
    <w:tblStylePr w:type="band1Horz">
      <w:rPr>
        <w:rFonts w:cs="Arial"/>
      </w:rPr>
      <w:tblPr/>
      <w:tcPr>
        <w:tcBorders>
          <w:left w:val="nil"/>
          <w:right w:val="nil"/>
          <w:insideH w:val="nil"/>
          <w:insideV w:val="nil"/>
        </w:tcBorders>
        <w:shd w:val="clear" w:color="auto" w:fill="D3DFEE" w:themeFill="accent1" w:themeFillTint="3F"/>
      </w:tcPr>
    </w:tblStylePr>
  </w:style>
  <w:style w:type="table" w:styleId="MediumList1">
    <w:name w:val="Medium List 1"/>
    <w:basedOn w:val="TableNormal"/>
    <w:uiPriority w:val="60"/>
    <w:rsid w:val="00E9522E"/>
    <w:rPr>
      <w:rFonts w:cs="Arial"/>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nil"/>
          <w:bottom w:val="single" w:sz="8" w:space="0" w:color="000000" w:themeColor="text1"/>
        </w:tcBorders>
      </w:tcPr>
    </w:tblStylePr>
    <w:tblStylePr w:type="lastRow">
      <w:rPr>
        <w:rFonts w:cs="Arial"/>
        <w:b/>
        <w:bCs/>
        <w:color w:val="1F497D" w:themeColor="text2"/>
      </w:rPr>
      <w:tblPr/>
      <w:tcPr>
        <w:tcBorders>
          <w:top w:val="single" w:sz="8" w:space="0" w:color="000000" w:themeColor="text1"/>
          <w:bottom w:val="single" w:sz="8" w:space="0" w:color="000000" w:themeColor="text1"/>
        </w:tcBorders>
      </w:tcPr>
    </w:tblStylePr>
    <w:tblStylePr w:type="firstCol">
      <w:rPr>
        <w:rFonts w:cs="Arial"/>
        <w:b/>
        <w:bCs/>
      </w:rPr>
    </w:tblStylePr>
    <w:tblStylePr w:type="lastCol">
      <w:rPr>
        <w:rFonts w:cs="Arial"/>
        <w:b/>
        <w:bCs/>
      </w:rPr>
      <w:tblPr/>
      <w:tcPr>
        <w:tcBorders>
          <w:top w:val="single" w:sz="8" w:space="0" w:color="000000" w:themeColor="text1"/>
          <w:bottom w:val="single" w:sz="8" w:space="0" w:color="000000" w:themeColor="text1"/>
        </w:tcBorders>
      </w:tcPr>
    </w:tblStylePr>
    <w:tblStylePr w:type="band1Vert">
      <w:rPr>
        <w:rFonts w:cs="Arial"/>
      </w:rPr>
      <w:tblPr/>
      <w:tcPr>
        <w:shd w:val="clear" w:color="auto" w:fill="C0C0C0" w:themeFill="text1" w:themeFillTint="3F"/>
      </w:tcPr>
    </w:tblStylePr>
    <w:tblStylePr w:type="band1Horz">
      <w:rPr>
        <w:rFonts w:cs="Arial"/>
      </w:rPr>
      <w:tblPr/>
      <w:tcPr>
        <w:shd w:val="clear" w:color="auto" w:fill="C0C0C0" w:themeFill="text1" w:themeFillTint="3F"/>
      </w:tcPr>
    </w:tblStylePr>
  </w:style>
  <w:style w:type="table" w:styleId="MediumList2">
    <w:name w:val="Medium List 2"/>
    <w:basedOn w:val="TableNormal"/>
    <w:uiPriority w:val="61"/>
    <w:rsid w:val="00E9522E"/>
    <w:rPr>
      <w:rFonts w:asciiTheme="majorHAnsi" w:eastAsiaTheme="majorEastAsia" w:hAnsiTheme="majorHAns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rPr>
        <w:rFonts w:cs="Times New Roman"/>
      </w:rPr>
      <w:tblPr/>
      <w:tcPr>
        <w:tcBorders>
          <w:top w:val="single" w:sz="8" w:space="0" w:color="000000" w:themeColor="text1"/>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sz="8" w:space="0" w:color="000000" w:themeColor="text1"/>
          <w:insideH w:val="nil"/>
          <w:insideV w:val="nil"/>
        </w:tcBorders>
        <w:shd w:val="clear" w:color="auto" w:fill="FFFFFF" w:themeFill="background1"/>
      </w:tcPr>
    </w:tblStylePr>
    <w:tblStylePr w:type="lastCol">
      <w:rPr>
        <w:rFonts w:cs="Times New Roman"/>
      </w:rPr>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top w:val="nil"/>
          <w:bottom w:val="nil"/>
          <w:insideH w:val="nil"/>
          <w:insideV w:val="nil"/>
        </w:tcBorders>
        <w:shd w:val="clear" w:color="auto" w:fill="C0C0C0" w:themeFill="text1"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table" w:styleId="ColorfulList-Accent4">
    <w:name w:val="Colorful List Accent 4"/>
    <w:basedOn w:val="TableNormal"/>
    <w:uiPriority w:val="67"/>
    <w:rsid w:val="00E9522E"/>
    <w:rPr>
      <w:rFonts w:cs="Arial"/>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rFonts w:cs="Arial"/>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rFonts w:cs="Arial"/>
        <w:b/>
        <w:bCs/>
        <w:color w:val="7E9C40" w:themeColor="accent3" w:themeShade="CC"/>
      </w:rPr>
      <w:tblPr/>
      <w:tcPr>
        <w:tcBorders>
          <w:top w:val="single" w:sz="12" w:space="0" w:color="000000" w:themeColor="text1"/>
        </w:tcBorders>
        <w:shd w:val="clear" w:color="auto" w:fill="FFFFFF" w:themeFill="background1"/>
      </w:tcPr>
    </w:tblStylePr>
    <w:tblStylePr w:type="firstCol">
      <w:rPr>
        <w:rFonts w:cs="Arial"/>
        <w:b/>
        <w:bCs/>
      </w:rPr>
    </w:tblStylePr>
    <w:tblStylePr w:type="lastCol">
      <w:rPr>
        <w:rFonts w:cs="Arial"/>
        <w:b/>
        <w:bCs/>
      </w:rPr>
    </w:tblStylePr>
    <w:tblStylePr w:type="band1Vert">
      <w:rPr>
        <w:rFonts w:cs="Arial"/>
      </w:rPr>
      <w:tblPr/>
      <w:tcPr>
        <w:tcBorders>
          <w:top w:val="nil"/>
          <w:left w:val="nil"/>
          <w:bottom w:val="nil"/>
          <w:right w:val="nil"/>
          <w:insideH w:val="nil"/>
          <w:insideV w:val="nil"/>
        </w:tcBorders>
        <w:shd w:val="clear" w:color="auto" w:fill="DFD8E8" w:themeFill="accent4" w:themeFillTint="3F"/>
      </w:tcPr>
    </w:tblStylePr>
    <w:tblStylePr w:type="band1Horz">
      <w:rPr>
        <w:rFonts w:cs="Arial"/>
      </w:rPr>
      <w:tblPr/>
      <w:tcPr>
        <w:shd w:val="clear" w:color="auto" w:fill="E5DFEC" w:themeFill="accent4" w:themeFillTint="33"/>
      </w:tcPr>
    </w:tblStylePr>
  </w:style>
  <w:style w:type="table" w:styleId="LightGrid">
    <w:name w:val="Light Grid"/>
    <w:basedOn w:val="TableNormal"/>
    <w:uiPriority w:val="71"/>
    <w:rsid w:val="00E9522E"/>
    <w:rPr>
      <w:rFonts w:cs="Arial"/>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pPr>
      <w:rPr>
        <w:rFonts w:asciiTheme="majorHAnsi" w:eastAsiaTheme="majorEastAsia" w:hAnsiTheme="majorHAnsi" w:cs="Times New Roman"/>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pPr>
      <w:rPr>
        <w:rFonts w:asciiTheme="majorHAnsi" w:eastAsiaTheme="majorEastAsia" w:hAnsiTheme="majorHAnsi" w:cs="Times New Roman"/>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imes New Roman"/>
        <w:b/>
        <w:bCs/>
      </w:rPr>
    </w:tblStylePr>
    <w:tblStylePr w:type="lastCol">
      <w:rPr>
        <w:rFonts w:asciiTheme="majorHAnsi" w:eastAsiaTheme="majorEastAsia" w:hAnsiTheme="majorHAnsi" w:cs="Times New Roman"/>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rPr>
        <w:rFonts w:cs="Arial"/>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rPr>
        <w:rFonts w:cs="Arial"/>
      </w:rPr>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rPr>
        <w:rFonts w:cs="Arial"/>
      </w:rPr>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List1-Accent3">
    <w:name w:val="Medium List 1 Accent 3"/>
    <w:basedOn w:val="TableNormal"/>
    <w:uiPriority w:val="60"/>
    <w:rsid w:val="002D718E"/>
    <w:rPr>
      <w:rFonts w:cs="Arial"/>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nil"/>
          <w:bottom w:val="single" w:sz="8" w:space="0" w:color="9BBB59" w:themeColor="accent3"/>
        </w:tcBorders>
      </w:tcPr>
    </w:tblStylePr>
    <w:tblStylePr w:type="lastRow">
      <w:rPr>
        <w:rFonts w:cs="Arial"/>
        <w:b/>
        <w:bCs/>
        <w:color w:val="1F497D" w:themeColor="text2"/>
      </w:rPr>
      <w:tblPr/>
      <w:tcPr>
        <w:tcBorders>
          <w:top w:val="single" w:sz="8" w:space="0" w:color="9BBB59" w:themeColor="accent3"/>
          <w:bottom w:val="single" w:sz="8" w:space="0" w:color="9BBB59" w:themeColor="accent3"/>
        </w:tcBorders>
      </w:tcPr>
    </w:tblStylePr>
    <w:tblStylePr w:type="firstCol">
      <w:rPr>
        <w:rFonts w:cs="Arial"/>
        <w:b/>
        <w:bCs/>
      </w:rPr>
    </w:tblStylePr>
    <w:tblStylePr w:type="lastCol">
      <w:rPr>
        <w:rFonts w:cs="Arial"/>
        <w:b/>
        <w:bCs/>
      </w:rPr>
      <w:tblPr/>
      <w:tcPr>
        <w:tcBorders>
          <w:top w:val="single" w:sz="8" w:space="0" w:color="9BBB59" w:themeColor="accent3"/>
          <w:bottom w:val="single" w:sz="8" w:space="0" w:color="9BBB59" w:themeColor="accent3"/>
        </w:tcBorders>
      </w:tcPr>
    </w:tblStylePr>
    <w:tblStylePr w:type="band1Vert">
      <w:rPr>
        <w:rFonts w:cs="Arial"/>
      </w:rPr>
      <w:tblPr/>
      <w:tcPr>
        <w:shd w:val="clear" w:color="auto" w:fill="E6EED5" w:themeFill="accent3" w:themeFillTint="3F"/>
      </w:tcPr>
    </w:tblStylePr>
    <w:tblStylePr w:type="band1Horz">
      <w:rPr>
        <w:rFonts w:cs="Arial"/>
      </w:rPr>
      <w:tblPr/>
      <w:tcPr>
        <w:shd w:val="clear" w:color="auto" w:fill="E6EED5" w:themeFill="accent3" w:themeFillTint="3F"/>
      </w:tcPr>
    </w:tblStylePr>
  </w:style>
  <w:style w:type="table" w:styleId="MediumList2-Accent5">
    <w:name w:val="Medium List 2 Accent 5"/>
    <w:basedOn w:val="TableNormal"/>
    <w:uiPriority w:val="61"/>
    <w:rsid w:val="002D718E"/>
    <w:rPr>
      <w:rFonts w:asciiTheme="majorHAnsi" w:eastAsiaTheme="majorEastAsia" w:hAnsiTheme="majorHAns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rFonts w:cs="Times New Roman"/>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rFonts w:cs="Times New Roman"/>
      </w:rPr>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rPr>
        <w:rFonts w:cs="Times New Roman"/>
      </w:rPr>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rPr>
        <w:rFonts w:cs="Times New Roman"/>
      </w:rPr>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rPr>
        <w:rFonts w:cs="Times New Roman"/>
      </w:rPr>
      <w:tblPr/>
      <w:tcPr>
        <w:tcBorders>
          <w:left w:val="nil"/>
          <w:right w:val="nil"/>
          <w:insideH w:val="nil"/>
          <w:insideV w:val="nil"/>
        </w:tcBorders>
        <w:shd w:val="clear" w:color="auto" w:fill="D2EAF1" w:themeFill="accent5" w:themeFillTint="3F"/>
      </w:tcPr>
    </w:tblStylePr>
    <w:tblStylePr w:type="band1Horz">
      <w:rPr>
        <w:rFonts w:cs="Times New Roman"/>
      </w:rPr>
      <w:tblPr/>
      <w:tcPr>
        <w:tcBorders>
          <w:top w:val="nil"/>
          <w:bottom w:val="nil"/>
          <w:insideH w:val="nil"/>
          <w:insideV w:val="nil"/>
        </w:tcBorders>
        <w:shd w:val="clear" w:color="auto" w:fill="D2EAF1" w:themeFill="accent5" w:themeFillTint="3F"/>
      </w:tcPr>
    </w:tblStylePr>
    <w:tblStylePr w:type="nwCell">
      <w:rPr>
        <w:rFonts w:cs="Times New Roman"/>
      </w:rPr>
      <w:tblPr/>
      <w:tcPr>
        <w:shd w:val="clear" w:color="auto" w:fill="FFFFFF" w:themeFill="background1"/>
      </w:tcPr>
    </w:tblStylePr>
    <w:tblStylePr w:type="swCell">
      <w:rPr>
        <w:rFonts w:cs="Times New Roman"/>
      </w:rPr>
      <w:tblPr/>
      <w:tcPr>
        <w:tcBorders>
          <w:top w:val="nil"/>
        </w:tcBorders>
      </w:tcPr>
    </w:tblStylePr>
  </w:style>
  <w:style w:type="table" w:styleId="LightShading-Accent4">
    <w:name w:val="Light Shading Accent 4"/>
    <w:basedOn w:val="TableNormal"/>
    <w:uiPriority w:val="69"/>
    <w:rsid w:val="002D718E"/>
    <w:rPr>
      <w:rFonts w:cs="Arial"/>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pPr>
      <w:rPr>
        <w:rFonts w:cs="Arial"/>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FD8E8" w:themeFill="accent4" w:themeFillTint="3F"/>
      </w:tcPr>
    </w:tblStylePr>
    <w:tblStylePr w:type="band1Horz">
      <w:rPr>
        <w:rFonts w:cs="Arial"/>
      </w:rPr>
      <w:tblPr/>
      <w:tcPr>
        <w:tcBorders>
          <w:left w:val="nil"/>
          <w:right w:val="nil"/>
          <w:insideH w:val="nil"/>
          <w:insideV w:val="nil"/>
        </w:tcBorders>
        <w:shd w:val="clear" w:color="auto" w:fill="DFD8E8" w:themeFill="accent4" w:themeFillTint="3F"/>
      </w:tcPr>
    </w:tblStylePr>
  </w:style>
  <w:style w:type="table" w:styleId="MediumList1-Accent4">
    <w:name w:val="Medium List 1 Accent 4"/>
    <w:basedOn w:val="TableNormal"/>
    <w:uiPriority w:val="60"/>
    <w:rsid w:val="00CD414F"/>
    <w:rPr>
      <w:rFonts w:cs="Arial"/>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imes New Roman"/>
      </w:rPr>
      <w:tblPr/>
      <w:tcPr>
        <w:tcBorders>
          <w:top w:val="nil"/>
          <w:bottom w:val="single" w:sz="8" w:space="0" w:color="8064A2" w:themeColor="accent4"/>
        </w:tcBorders>
      </w:tcPr>
    </w:tblStylePr>
    <w:tblStylePr w:type="lastRow">
      <w:rPr>
        <w:rFonts w:cs="Arial"/>
        <w:b/>
        <w:bCs/>
        <w:color w:val="1F497D" w:themeColor="text2"/>
      </w:rPr>
      <w:tblPr/>
      <w:tcPr>
        <w:tcBorders>
          <w:top w:val="single" w:sz="8" w:space="0" w:color="8064A2" w:themeColor="accent4"/>
          <w:bottom w:val="single" w:sz="8" w:space="0" w:color="8064A2" w:themeColor="accent4"/>
        </w:tcBorders>
      </w:tcPr>
    </w:tblStylePr>
    <w:tblStylePr w:type="firstCol">
      <w:rPr>
        <w:rFonts w:cs="Arial"/>
        <w:b/>
        <w:bCs/>
      </w:rPr>
    </w:tblStylePr>
    <w:tblStylePr w:type="lastCol">
      <w:rPr>
        <w:rFonts w:cs="Arial"/>
        <w:b/>
        <w:bCs/>
      </w:rPr>
      <w:tblPr/>
      <w:tcPr>
        <w:tcBorders>
          <w:top w:val="single" w:sz="8" w:space="0" w:color="8064A2" w:themeColor="accent4"/>
          <w:bottom w:val="single" w:sz="8" w:space="0" w:color="8064A2" w:themeColor="accent4"/>
        </w:tcBorders>
      </w:tcPr>
    </w:tblStylePr>
    <w:tblStylePr w:type="band1Vert">
      <w:rPr>
        <w:rFonts w:cs="Arial"/>
      </w:rPr>
      <w:tblPr/>
      <w:tcPr>
        <w:shd w:val="clear" w:color="auto" w:fill="DFD8E8" w:themeFill="accent4" w:themeFillTint="3F"/>
      </w:tcPr>
    </w:tblStylePr>
    <w:tblStylePr w:type="band1Horz">
      <w:rPr>
        <w:rFonts w:cs="Arial"/>
      </w:rPr>
      <w:tblPr/>
      <w:tcPr>
        <w:shd w:val="clear" w:color="auto" w:fill="DFD8E8" w:themeFill="accent4" w:themeFillTint="3F"/>
      </w:tcPr>
    </w:tblStylePr>
  </w:style>
  <w:style w:type="table" w:styleId="MediumGrid1">
    <w:name w:val="Medium Grid 1"/>
    <w:basedOn w:val="TableNormal"/>
    <w:uiPriority w:val="62"/>
    <w:rsid w:val="00CD414F"/>
    <w:rPr>
      <w:rFonts w:cs="Arial"/>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rFonts w:cs="Arial"/>
        <w:b/>
        <w:bCs/>
      </w:rPr>
    </w:tblStylePr>
    <w:tblStylePr w:type="lastRow">
      <w:rPr>
        <w:rFonts w:cs="Arial"/>
        <w:b/>
        <w:bCs/>
      </w:rPr>
      <w:tblPr/>
      <w:tcPr>
        <w:tcBorders>
          <w:top w:val="single" w:sz="18" w:space="0" w:color="404040" w:themeColor="text1" w:themeTint="BF"/>
        </w:tcBorders>
      </w:tcPr>
    </w:tblStylePr>
    <w:tblStylePr w:type="firstCol">
      <w:rPr>
        <w:rFonts w:cs="Arial"/>
        <w:b/>
        <w:bCs/>
      </w:rPr>
    </w:tblStylePr>
    <w:tblStylePr w:type="lastCol">
      <w:rPr>
        <w:rFonts w:cs="Arial"/>
        <w:b/>
        <w:bCs/>
      </w:rPr>
    </w:tblStylePr>
    <w:tblStylePr w:type="band1Vert">
      <w:rPr>
        <w:rFonts w:cs="Arial"/>
      </w:rPr>
      <w:tblPr/>
      <w:tcPr>
        <w:shd w:val="clear" w:color="auto" w:fill="808080" w:themeFill="text1" w:themeFillTint="7F"/>
      </w:tcPr>
    </w:tblStylePr>
    <w:tblStylePr w:type="band1Horz">
      <w:rPr>
        <w:rFonts w:cs="Arial"/>
      </w:rPr>
      <w:tblPr/>
      <w:tcPr>
        <w:shd w:val="clear" w:color="auto" w:fill="808080" w:themeFill="text1" w:themeFillTint="7F"/>
      </w:tcPr>
    </w:tblStylePr>
  </w:style>
  <w:style w:type="table" w:styleId="LightShading-Accent3">
    <w:name w:val="Light Shading Accent 3"/>
    <w:basedOn w:val="TableNormal"/>
    <w:uiPriority w:val="69"/>
    <w:rsid w:val="00CD414F"/>
    <w:rPr>
      <w:rFonts w:cs="Arial"/>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pPr>
      <w:rPr>
        <w:rFonts w:cs="Arial"/>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6EED5" w:themeFill="accent3" w:themeFillTint="3F"/>
      </w:tcPr>
    </w:tblStylePr>
    <w:tblStylePr w:type="band1Horz">
      <w:rPr>
        <w:rFonts w:cs="Arial"/>
      </w:rPr>
      <w:tblPr/>
      <w:tcPr>
        <w:tcBorders>
          <w:left w:val="nil"/>
          <w:right w:val="nil"/>
          <w:insideH w:val="nil"/>
          <w:insideV w:val="nil"/>
        </w:tcBorders>
        <w:shd w:val="clear" w:color="auto" w:fill="E6EED5" w:themeFill="accent3" w:themeFillTint="3F"/>
      </w:tcPr>
    </w:tblStylePr>
  </w:style>
  <w:style w:type="table" w:styleId="LightShading-Accent2">
    <w:name w:val="Light Shading Accent 2"/>
    <w:basedOn w:val="TableNormal"/>
    <w:uiPriority w:val="69"/>
    <w:rsid w:val="00CD414F"/>
    <w:rPr>
      <w:rFonts w:cs="Arial"/>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pPr>
      <w:rPr>
        <w:rFonts w:cs="Arial"/>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pPr>
      <w:rPr>
        <w:rFonts w:cs="Arial"/>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FD3D2" w:themeFill="accent2" w:themeFillTint="3F"/>
      </w:tcPr>
    </w:tblStylePr>
    <w:tblStylePr w:type="band1Horz">
      <w:rPr>
        <w:rFonts w:cs="Arial"/>
      </w:rPr>
      <w:tblPr/>
      <w:tcPr>
        <w:tcBorders>
          <w:left w:val="nil"/>
          <w:right w:val="nil"/>
          <w:insideH w:val="nil"/>
          <w:insideV w:val="nil"/>
        </w:tcBorders>
        <w:shd w:val="clear" w:color="auto" w:fill="EFD3D2" w:themeFill="accent2" w:themeFillTint="3F"/>
      </w:tcPr>
    </w:tblStylePr>
  </w:style>
  <w:style w:type="paragraph" w:styleId="Header">
    <w:name w:val="header"/>
    <w:basedOn w:val="Normal"/>
    <w:link w:val="HeaderChar"/>
    <w:uiPriority w:val="99"/>
    <w:unhideWhenUsed/>
    <w:rsid w:val="00C941D6"/>
    <w:pPr>
      <w:tabs>
        <w:tab w:val="center" w:pos="4153"/>
        <w:tab w:val="right" w:pos="8306"/>
      </w:tabs>
      <w:spacing w:after="0" w:line="240" w:lineRule="auto"/>
    </w:pPr>
  </w:style>
  <w:style w:type="character" w:customStyle="1" w:styleId="HeaderChar">
    <w:name w:val="Header Char"/>
    <w:basedOn w:val="DefaultParagraphFont"/>
    <w:link w:val="Header"/>
    <w:uiPriority w:val="99"/>
    <w:locked/>
    <w:rsid w:val="00C941D6"/>
    <w:rPr>
      <w:rFonts w:cs="Times New Roman"/>
      <w:sz w:val="22"/>
      <w:szCs w:val="22"/>
      <w:lang w:val="en-GB" w:eastAsia="zh-CN"/>
    </w:rPr>
  </w:style>
  <w:style w:type="paragraph" w:styleId="Footer">
    <w:name w:val="footer"/>
    <w:basedOn w:val="Normal"/>
    <w:link w:val="FooterChar"/>
    <w:uiPriority w:val="99"/>
    <w:unhideWhenUsed/>
    <w:rsid w:val="00C941D6"/>
    <w:pPr>
      <w:tabs>
        <w:tab w:val="center" w:pos="4153"/>
        <w:tab w:val="right" w:pos="8306"/>
      </w:tabs>
      <w:spacing w:after="0" w:line="240" w:lineRule="auto"/>
    </w:pPr>
  </w:style>
  <w:style w:type="character" w:customStyle="1" w:styleId="FooterChar">
    <w:name w:val="Footer Char"/>
    <w:basedOn w:val="DefaultParagraphFont"/>
    <w:link w:val="Footer"/>
    <w:uiPriority w:val="99"/>
    <w:locked/>
    <w:rsid w:val="00C941D6"/>
    <w:rPr>
      <w:rFonts w:cs="Times New Roman"/>
      <w:sz w:val="22"/>
      <w:szCs w:val="22"/>
      <w:lang w:val="en-GB" w:eastAsia="zh-CN"/>
    </w:rPr>
  </w:style>
  <w:style w:type="paragraph" w:styleId="CommentSubject">
    <w:name w:val="annotation subject"/>
    <w:basedOn w:val="CommentText"/>
    <w:next w:val="CommentText"/>
    <w:link w:val="CommentSubjectChar"/>
    <w:uiPriority w:val="99"/>
    <w:semiHidden/>
    <w:unhideWhenUsed/>
    <w:rsid w:val="0076221A"/>
    <w:rPr>
      <w:b/>
      <w:bCs/>
      <w:sz w:val="20"/>
      <w:szCs w:val="20"/>
    </w:rPr>
  </w:style>
  <w:style w:type="character" w:customStyle="1" w:styleId="CommentSubjectChar">
    <w:name w:val="Comment Subject Char"/>
    <w:basedOn w:val="CommentTextChar"/>
    <w:link w:val="CommentSubject"/>
    <w:uiPriority w:val="99"/>
    <w:semiHidden/>
    <w:locked/>
    <w:rsid w:val="0076221A"/>
    <w:rPr>
      <w:rFonts w:ascii="Arial" w:hAnsi="Arial" w:cs="Times New Roman"/>
      <w:b/>
      <w:bCs/>
      <w:sz w:val="24"/>
      <w:szCs w:val="24"/>
      <w:lang w:val="en-GB" w:eastAsia="zh-CN"/>
    </w:rPr>
  </w:style>
  <w:style w:type="paragraph" w:styleId="Revision">
    <w:name w:val="Revision"/>
    <w:hidden/>
    <w:uiPriority w:val="71"/>
    <w:rsid w:val="0076221A"/>
    <w:rPr>
      <w:rFonts w:ascii="Arial" w:hAnsi="Arial" w:cs="Arial"/>
      <w:szCs w:val="22"/>
      <w:lang w:val="en-GB" w:eastAsia="zh-CN"/>
    </w:rPr>
  </w:style>
  <w:style w:type="paragraph" w:customStyle="1" w:styleId="Beschriftung2">
    <w:name w:val="Beschriftung2"/>
    <w:basedOn w:val="Normal"/>
    <w:qFormat/>
    <w:rsid w:val="00961726"/>
    <w:pPr>
      <w:spacing w:after="0" w:line="240" w:lineRule="auto"/>
    </w:pPr>
    <w:rPr>
      <w:bCs/>
      <w:sz w:val="18"/>
      <w:szCs w:val="20"/>
      <w:lang w:val="en-US"/>
    </w:rPr>
  </w:style>
  <w:style w:type="character" w:styleId="FollowedHyperlink">
    <w:name w:val="FollowedHyperlink"/>
    <w:basedOn w:val="DefaultParagraphFont"/>
    <w:uiPriority w:val="99"/>
    <w:semiHidden/>
    <w:unhideWhenUsed/>
    <w:rsid w:val="005D2BAD"/>
    <w:rPr>
      <w:color w:val="800080" w:themeColor="followedHyperlink"/>
      <w:u w:val="single"/>
    </w:rPr>
  </w:style>
  <w:style w:type="paragraph" w:styleId="NormalWeb">
    <w:name w:val="Normal (Web)"/>
    <w:basedOn w:val="Normal"/>
    <w:uiPriority w:val="99"/>
    <w:semiHidden/>
    <w:unhideWhenUsed/>
    <w:rsid w:val="001840B5"/>
    <w:pPr>
      <w:spacing w:before="100" w:beforeAutospacing="1" w:after="100" w:afterAutospacing="1" w:line="240" w:lineRule="auto"/>
      <w:jc w:val="left"/>
    </w:pPr>
    <w:rPr>
      <w:rFonts w:ascii="Times" w:eastAsiaTheme="minorEastAsia" w:hAnsi="Times" w:cs="Times New Roman"/>
      <w:szCs w:val="20"/>
      <w:lang w:val="de-DE" w:eastAsia="en-US"/>
    </w:rPr>
  </w:style>
  <w:style w:type="paragraph" w:styleId="Subtitle">
    <w:name w:val="Subtitle"/>
    <w:basedOn w:val="Normal"/>
    <w:next w:val="Normal"/>
    <w:link w:val="SubtitleChar"/>
    <w:uiPriority w:val="11"/>
    <w:qFormat/>
    <w:rsid w:val="000D18F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D18F5"/>
    <w:rPr>
      <w:rFonts w:asciiTheme="majorHAnsi" w:eastAsiaTheme="majorEastAsia" w:hAnsiTheme="majorHAnsi" w:cstheme="majorBidi"/>
      <w:i/>
      <w:iCs/>
      <w:color w:val="4F81BD" w:themeColor="accent1"/>
      <w:spacing w:val="15"/>
      <w:sz w:val="24"/>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360269">
      <w:bodyDiv w:val="1"/>
      <w:marLeft w:val="0"/>
      <w:marRight w:val="0"/>
      <w:marTop w:val="0"/>
      <w:marBottom w:val="0"/>
      <w:divBdr>
        <w:top w:val="none" w:sz="0" w:space="0" w:color="auto"/>
        <w:left w:val="none" w:sz="0" w:space="0" w:color="auto"/>
        <w:bottom w:val="none" w:sz="0" w:space="0" w:color="auto"/>
        <w:right w:val="none" w:sz="0" w:space="0" w:color="auto"/>
      </w:divBdr>
    </w:div>
    <w:div w:id="1046291467">
      <w:marLeft w:val="0"/>
      <w:marRight w:val="0"/>
      <w:marTop w:val="0"/>
      <w:marBottom w:val="0"/>
      <w:divBdr>
        <w:top w:val="none" w:sz="0" w:space="0" w:color="auto"/>
        <w:left w:val="none" w:sz="0" w:space="0" w:color="auto"/>
        <w:bottom w:val="none" w:sz="0" w:space="0" w:color="auto"/>
        <w:right w:val="none" w:sz="0" w:space="0" w:color="auto"/>
      </w:divBdr>
    </w:div>
    <w:div w:id="1046291468">
      <w:marLeft w:val="0"/>
      <w:marRight w:val="0"/>
      <w:marTop w:val="0"/>
      <w:marBottom w:val="0"/>
      <w:divBdr>
        <w:top w:val="none" w:sz="0" w:space="0" w:color="auto"/>
        <w:left w:val="none" w:sz="0" w:space="0" w:color="auto"/>
        <w:bottom w:val="none" w:sz="0" w:space="0" w:color="auto"/>
        <w:right w:val="none" w:sz="0" w:space="0" w:color="auto"/>
      </w:divBdr>
    </w:div>
    <w:div w:id="1046291469">
      <w:marLeft w:val="0"/>
      <w:marRight w:val="0"/>
      <w:marTop w:val="0"/>
      <w:marBottom w:val="0"/>
      <w:divBdr>
        <w:top w:val="none" w:sz="0" w:space="0" w:color="auto"/>
        <w:left w:val="none" w:sz="0" w:space="0" w:color="auto"/>
        <w:bottom w:val="none" w:sz="0" w:space="0" w:color="auto"/>
        <w:right w:val="none" w:sz="0" w:space="0" w:color="auto"/>
      </w:divBdr>
    </w:div>
    <w:div w:id="1046291470">
      <w:marLeft w:val="0"/>
      <w:marRight w:val="0"/>
      <w:marTop w:val="0"/>
      <w:marBottom w:val="0"/>
      <w:divBdr>
        <w:top w:val="none" w:sz="0" w:space="0" w:color="auto"/>
        <w:left w:val="none" w:sz="0" w:space="0" w:color="auto"/>
        <w:bottom w:val="none" w:sz="0" w:space="0" w:color="auto"/>
        <w:right w:val="none" w:sz="0" w:space="0" w:color="auto"/>
      </w:divBdr>
    </w:div>
    <w:div w:id="1046291471">
      <w:marLeft w:val="0"/>
      <w:marRight w:val="0"/>
      <w:marTop w:val="0"/>
      <w:marBottom w:val="0"/>
      <w:divBdr>
        <w:top w:val="none" w:sz="0" w:space="0" w:color="auto"/>
        <w:left w:val="none" w:sz="0" w:space="0" w:color="auto"/>
        <w:bottom w:val="none" w:sz="0" w:space="0" w:color="auto"/>
        <w:right w:val="none" w:sz="0" w:space="0" w:color="auto"/>
      </w:divBdr>
    </w:div>
    <w:div w:id="1046291472">
      <w:marLeft w:val="0"/>
      <w:marRight w:val="0"/>
      <w:marTop w:val="0"/>
      <w:marBottom w:val="0"/>
      <w:divBdr>
        <w:top w:val="none" w:sz="0" w:space="0" w:color="auto"/>
        <w:left w:val="none" w:sz="0" w:space="0" w:color="auto"/>
        <w:bottom w:val="none" w:sz="0" w:space="0" w:color="auto"/>
        <w:right w:val="none" w:sz="0" w:space="0" w:color="auto"/>
      </w:divBdr>
    </w:div>
    <w:div w:id="1046291473">
      <w:marLeft w:val="0"/>
      <w:marRight w:val="0"/>
      <w:marTop w:val="0"/>
      <w:marBottom w:val="0"/>
      <w:divBdr>
        <w:top w:val="none" w:sz="0" w:space="0" w:color="auto"/>
        <w:left w:val="none" w:sz="0" w:space="0" w:color="auto"/>
        <w:bottom w:val="none" w:sz="0" w:space="0" w:color="auto"/>
        <w:right w:val="none" w:sz="0" w:space="0" w:color="auto"/>
      </w:divBdr>
    </w:div>
    <w:div w:id="1212115483">
      <w:bodyDiv w:val="1"/>
      <w:marLeft w:val="0"/>
      <w:marRight w:val="0"/>
      <w:marTop w:val="0"/>
      <w:marBottom w:val="0"/>
      <w:divBdr>
        <w:top w:val="none" w:sz="0" w:space="0" w:color="auto"/>
        <w:left w:val="none" w:sz="0" w:space="0" w:color="auto"/>
        <w:bottom w:val="none" w:sz="0" w:space="0" w:color="auto"/>
        <w:right w:val="none" w:sz="0" w:space="0" w:color="auto"/>
      </w:divBdr>
    </w:div>
    <w:div w:id="1453208714">
      <w:bodyDiv w:val="1"/>
      <w:marLeft w:val="0"/>
      <w:marRight w:val="0"/>
      <w:marTop w:val="0"/>
      <w:marBottom w:val="0"/>
      <w:divBdr>
        <w:top w:val="none" w:sz="0" w:space="0" w:color="auto"/>
        <w:left w:val="none" w:sz="0" w:space="0" w:color="auto"/>
        <w:bottom w:val="none" w:sz="0" w:space="0" w:color="auto"/>
        <w:right w:val="none" w:sz="0" w:space="0" w:color="auto"/>
      </w:divBdr>
    </w:div>
    <w:div w:id="1768578024">
      <w:bodyDiv w:val="1"/>
      <w:marLeft w:val="0"/>
      <w:marRight w:val="0"/>
      <w:marTop w:val="0"/>
      <w:marBottom w:val="0"/>
      <w:divBdr>
        <w:top w:val="none" w:sz="0" w:space="0" w:color="auto"/>
        <w:left w:val="none" w:sz="0" w:space="0" w:color="auto"/>
        <w:bottom w:val="none" w:sz="0" w:space="0" w:color="auto"/>
        <w:right w:val="none" w:sz="0" w:space="0" w:color="auto"/>
      </w:divBdr>
    </w:div>
    <w:div w:id="1773428714">
      <w:bodyDiv w:val="1"/>
      <w:marLeft w:val="0"/>
      <w:marRight w:val="0"/>
      <w:marTop w:val="0"/>
      <w:marBottom w:val="0"/>
      <w:divBdr>
        <w:top w:val="none" w:sz="0" w:space="0" w:color="auto"/>
        <w:left w:val="none" w:sz="0" w:space="0" w:color="auto"/>
        <w:bottom w:val="none" w:sz="0" w:space="0" w:color="auto"/>
        <w:right w:val="none" w:sz="0" w:space="0" w:color="auto"/>
      </w:divBdr>
    </w:div>
    <w:div w:id="1882591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oleObject" Target="embeddings/Microsoft_Equation1.bin"/><Relationship Id="rId12" Type="http://schemas.openxmlformats.org/officeDocument/2006/relationships/fontTable" Target="fontTable.xml"/><Relationship Id="rId13"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raik.otto@hu-berlin.de" TargetMode="External"/><Relationship Id="rId10"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1F36CF-AA1B-EF40-9C01-2B7A36C8F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9793</Words>
  <Characters>55822</Characters>
  <Application>Microsoft Macintosh Word</Application>
  <DocSecurity>0</DocSecurity>
  <Lines>465</Lines>
  <Paragraphs>130</Paragraphs>
  <ScaleCrop>false</ScaleCrop>
  <HeadingPairs>
    <vt:vector size="2" baseType="variant">
      <vt:variant>
        <vt:lpstr>Titel</vt:lpstr>
      </vt:variant>
      <vt:variant>
        <vt:i4>1</vt:i4>
      </vt:variant>
    </vt:vector>
  </HeadingPairs>
  <TitlesOfParts>
    <vt:vector size="1" baseType="lpstr">
      <vt:lpstr/>
    </vt:vector>
  </TitlesOfParts>
  <Company>University of Southampton</Company>
  <LinksUpToDate>false</LinksUpToDate>
  <CharactersWithSpaces>65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Bernardes Silva;andrew.malvern@oup.com;Andrew</dc:creator>
  <cp:lastModifiedBy>Raik Otto</cp:lastModifiedBy>
  <cp:revision>525</cp:revision>
  <cp:lastPrinted>2016-12-08T14:27:00Z</cp:lastPrinted>
  <dcterms:created xsi:type="dcterms:W3CDTF">2016-12-01T07:53:00Z</dcterms:created>
  <dcterms:modified xsi:type="dcterms:W3CDTF">2017-02-27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091904628</vt:i4>
  </property>
  <property fmtid="{D5CDD505-2E9C-101B-9397-08002B2CF9AE}" pid="4" name="_EmailSubject">
    <vt:lpwstr>NAR Joint Authorship statements</vt:lpwstr>
  </property>
  <property fmtid="{D5CDD505-2E9C-101B-9397-08002B2CF9AE}" pid="5" name="_AuthorEmail">
    <vt:lpwstr>narese@oup.com</vt:lpwstr>
  </property>
  <property fmtid="{D5CDD505-2E9C-101B-9397-08002B2CF9AE}" pid="6" name="_AuthorEmailDisplayName">
    <vt:lpwstr>NARESE</vt:lpwstr>
  </property>
  <property fmtid="{D5CDD505-2E9C-101B-9397-08002B2CF9AE}" pid="7" name="_ReviewingToolsShownOnce">
    <vt:lpwstr/>
  </property>
</Properties>
</file>